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76DA5" w:rsidRDefault="00876DA5" w:rsidP="00876DA5">
      <w:pPr>
        <w:jc w:val="both"/>
      </w:pPr>
    </w:p>
    <w:p w:rsidR="00876DA5" w:rsidRDefault="00876DA5" w:rsidP="00876DA5">
      <w:pPr>
        <w:jc w:val="both"/>
      </w:pPr>
    </w:p>
    <w:p w:rsidR="00876DA5" w:rsidRDefault="00876DA5" w:rsidP="00876DA5">
      <w:pPr>
        <w:widowControl w:val="0"/>
        <w:tabs>
          <w:tab w:val="right" w:pos="10710"/>
        </w:tabs>
        <w:jc w:val="both"/>
      </w:pPr>
    </w:p>
    <w:p w:rsidR="00876DA5" w:rsidRDefault="00876DA5" w:rsidP="00876DA5">
      <w:pPr>
        <w:widowControl w:val="0"/>
        <w:tabs>
          <w:tab w:val="right" w:pos="10710"/>
        </w:tabs>
        <w:jc w:val="center"/>
        <w:rPr>
          <w:b/>
          <w:sz w:val="28"/>
          <w:szCs w:val="28"/>
        </w:rPr>
      </w:pPr>
      <w:r>
        <w:rPr>
          <w:b/>
          <w:sz w:val="28"/>
          <w:szCs w:val="28"/>
        </w:rPr>
        <w:br/>
      </w:r>
    </w:p>
    <w:p w:rsidR="00876DA5" w:rsidRDefault="00876DA5" w:rsidP="00876DA5">
      <w:pPr>
        <w:widowControl w:val="0"/>
        <w:tabs>
          <w:tab w:val="right" w:pos="10710"/>
        </w:tabs>
        <w:jc w:val="center"/>
        <w:rPr>
          <w:b/>
          <w:sz w:val="28"/>
          <w:szCs w:val="28"/>
        </w:rPr>
      </w:pPr>
      <w:r>
        <w:rPr>
          <w:noProof/>
          <w:lang w:eastAsia="en-CA"/>
        </w:rPr>
        <w:drawing>
          <wp:anchor distT="0" distB="0" distL="114300" distR="114300" simplePos="0" relativeHeight="251660288" behindDoc="1" locked="1" layoutInCell="1" allowOverlap="0" wp14:anchorId="559D5ADA" wp14:editId="10B33145">
            <wp:simplePos x="0" y="0"/>
            <wp:positionH relativeFrom="column">
              <wp:posOffset>2297430</wp:posOffset>
            </wp:positionH>
            <wp:positionV relativeFrom="page">
              <wp:posOffset>1169670</wp:posOffset>
            </wp:positionV>
            <wp:extent cx="1115695" cy="1115695"/>
            <wp:effectExtent l="0" t="0" r="8255" b="8255"/>
            <wp:wrapThrough wrapText="bothSides">
              <wp:wrapPolygon edited="0">
                <wp:start x="7007" y="0"/>
                <wp:lineTo x="4426" y="1106"/>
                <wp:lineTo x="0" y="4795"/>
                <wp:lineTo x="0" y="14384"/>
                <wp:lineTo x="1475" y="17703"/>
                <wp:lineTo x="1475" y="18441"/>
                <wp:lineTo x="6270" y="21391"/>
                <wp:lineTo x="7376" y="21391"/>
                <wp:lineTo x="14015" y="21391"/>
                <wp:lineTo x="15121" y="21391"/>
                <wp:lineTo x="19916" y="17703"/>
                <wp:lineTo x="21391" y="14384"/>
                <wp:lineTo x="21391" y="4795"/>
                <wp:lineTo x="16965" y="1106"/>
                <wp:lineTo x="14384" y="0"/>
                <wp:lineTo x="7007"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sc_logo.png"/>
                    <pic:cNvPicPr/>
                  </pic:nvPicPr>
                  <pic:blipFill>
                    <a:blip r:embed="rId6">
                      <a:extLst>
                        <a:ext uri="{28A0092B-C50C-407E-A947-70E740481C1C}">
                          <a14:useLocalDpi xmlns:a14="http://schemas.microsoft.com/office/drawing/2010/main" val="0"/>
                        </a:ext>
                      </a:extLst>
                    </a:blip>
                    <a:stretch>
                      <a:fillRect/>
                    </a:stretch>
                  </pic:blipFill>
                  <pic:spPr>
                    <a:xfrm>
                      <a:off x="0" y="0"/>
                      <a:ext cx="1115695" cy="1115695"/>
                    </a:xfrm>
                    <a:prstGeom prst="rect">
                      <a:avLst/>
                    </a:prstGeom>
                  </pic:spPr>
                </pic:pic>
              </a:graphicData>
            </a:graphic>
            <wp14:sizeRelH relativeFrom="margin">
              <wp14:pctWidth>0</wp14:pctWidth>
            </wp14:sizeRelH>
            <wp14:sizeRelV relativeFrom="margin">
              <wp14:pctHeight>0</wp14:pctHeight>
            </wp14:sizeRelV>
          </wp:anchor>
        </w:drawing>
      </w:r>
    </w:p>
    <w:p w:rsidR="00876DA5" w:rsidRDefault="00876DA5" w:rsidP="00876DA5">
      <w:pPr>
        <w:widowControl w:val="0"/>
        <w:tabs>
          <w:tab w:val="right" w:pos="10710"/>
        </w:tabs>
        <w:rPr>
          <w:b/>
          <w:sz w:val="28"/>
          <w:szCs w:val="28"/>
        </w:rPr>
      </w:pPr>
    </w:p>
    <w:p w:rsidR="00876DA5" w:rsidRDefault="00876DA5" w:rsidP="00876DA5">
      <w:pPr>
        <w:widowControl w:val="0"/>
        <w:tabs>
          <w:tab w:val="right" w:pos="10710"/>
        </w:tabs>
        <w:rPr>
          <w:b/>
          <w:sz w:val="28"/>
          <w:szCs w:val="28"/>
        </w:rPr>
      </w:pPr>
    </w:p>
    <w:p w:rsidR="00876DA5" w:rsidRPr="003E0404" w:rsidRDefault="00876DA5" w:rsidP="00876DA5">
      <w:pPr>
        <w:widowControl w:val="0"/>
        <w:tabs>
          <w:tab w:val="right" w:pos="10710"/>
        </w:tabs>
        <w:jc w:val="center"/>
        <w:rPr>
          <w:b/>
          <w:sz w:val="28"/>
          <w:szCs w:val="28"/>
        </w:rPr>
      </w:pPr>
      <w:r w:rsidRPr="003E0404">
        <w:rPr>
          <w:b/>
          <w:sz w:val="28"/>
          <w:szCs w:val="28"/>
        </w:rPr>
        <w:t>GEOLOGICAL SURVEY OF CANADA</w:t>
      </w:r>
    </w:p>
    <w:p w:rsidR="00876DA5" w:rsidRDefault="00876DA5" w:rsidP="00876DA5">
      <w:pPr>
        <w:widowControl w:val="0"/>
        <w:tabs>
          <w:tab w:val="right" w:pos="10710"/>
        </w:tabs>
        <w:jc w:val="center"/>
        <w:rPr>
          <w:b/>
          <w:sz w:val="28"/>
          <w:szCs w:val="28"/>
        </w:rPr>
      </w:pPr>
      <w:r w:rsidRPr="003E0404">
        <w:rPr>
          <w:b/>
          <w:sz w:val="28"/>
          <w:szCs w:val="28"/>
        </w:rPr>
        <w:t xml:space="preserve">OPEN FILE </w:t>
      </w:r>
      <w:proofErr w:type="spellStart"/>
      <w:r>
        <w:rPr>
          <w:b/>
          <w:sz w:val="28"/>
          <w:szCs w:val="28"/>
        </w:rPr>
        <w:t>xxxx</w:t>
      </w:r>
      <w:proofErr w:type="spellEnd"/>
    </w:p>
    <w:p w:rsidR="00876DA5" w:rsidRPr="00876DA5" w:rsidRDefault="00876DA5" w:rsidP="00876DA5">
      <w:pPr>
        <w:widowControl w:val="0"/>
        <w:tabs>
          <w:tab w:val="right" w:pos="10710"/>
        </w:tabs>
        <w:jc w:val="center"/>
        <w:rPr>
          <w:b/>
          <w:sz w:val="28"/>
          <w:szCs w:val="28"/>
        </w:rPr>
      </w:pPr>
    </w:p>
    <w:p w:rsidR="00A866B4" w:rsidRDefault="00A866B4" w:rsidP="00A866B4">
      <w:pPr>
        <w:jc w:val="center"/>
        <w:rPr>
          <w:b/>
          <w:sz w:val="28"/>
          <w:szCs w:val="28"/>
        </w:rPr>
      </w:pPr>
      <w:proofErr w:type="spellStart"/>
      <w:r>
        <w:rPr>
          <w:b/>
          <w:sz w:val="28"/>
          <w:szCs w:val="28"/>
        </w:rPr>
        <w:t>FixSEGYRecordLength</w:t>
      </w:r>
      <w:proofErr w:type="spellEnd"/>
      <w:r>
        <w:rPr>
          <w:b/>
          <w:sz w:val="28"/>
          <w:szCs w:val="28"/>
        </w:rPr>
        <w:t xml:space="preserve"> – A fixed record length SEGY file utility</w:t>
      </w:r>
    </w:p>
    <w:p w:rsidR="00876DA5" w:rsidRDefault="00876DA5" w:rsidP="00876DA5">
      <w:pPr>
        <w:widowControl w:val="0"/>
        <w:tabs>
          <w:tab w:val="right" w:pos="10710"/>
        </w:tabs>
        <w:rPr>
          <w:b/>
          <w:sz w:val="28"/>
          <w:szCs w:val="28"/>
        </w:rPr>
      </w:pPr>
    </w:p>
    <w:p w:rsidR="00876DA5" w:rsidRDefault="00876DA5" w:rsidP="00876DA5">
      <w:pPr>
        <w:widowControl w:val="0"/>
        <w:tabs>
          <w:tab w:val="right" w:pos="10710"/>
        </w:tabs>
        <w:jc w:val="center"/>
        <w:rPr>
          <w:b/>
          <w:sz w:val="28"/>
          <w:szCs w:val="28"/>
        </w:rPr>
      </w:pPr>
      <w:r>
        <w:rPr>
          <w:b/>
          <w:sz w:val="28"/>
          <w:szCs w:val="28"/>
        </w:rPr>
        <w:t>R. C. Courtney</w:t>
      </w:r>
    </w:p>
    <w:p w:rsidR="00876DA5" w:rsidRDefault="00876DA5" w:rsidP="00876DA5">
      <w:pPr>
        <w:widowControl w:val="0"/>
        <w:tabs>
          <w:tab w:val="right" w:pos="10710"/>
        </w:tabs>
        <w:jc w:val="center"/>
        <w:rPr>
          <w:b/>
          <w:sz w:val="28"/>
          <w:szCs w:val="28"/>
        </w:rPr>
      </w:pPr>
    </w:p>
    <w:p w:rsidR="00876DA5" w:rsidRDefault="00876DA5" w:rsidP="00876DA5">
      <w:pPr>
        <w:widowControl w:val="0"/>
        <w:tabs>
          <w:tab w:val="right" w:pos="10710"/>
        </w:tabs>
        <w:jc w:val="center"/>
        <w:rPr>
          <w:b/>
          <w:sz w:val="28"/>
          <w:szCs w:val="28"/>
        </w:rPr>
      </w:pPr>
    </w:p>
    <w:p w:rsidR="00876DA5" w:rsidRDefault="00876DA5" w:rsidP="00876DA5">
      <w:pPr>
        <w:widowControl w:val="0"/>
        <w:tabs>
          <w:tab w:val="right" w:pos="10710"/>
        </w:tabs>
        <w:jc w:val="center"/>
        <w:rPr>
          <w:b/>
          <w:sz w:val="28"/>
          <w:szCs w:val="28"/>
        </w:rPr>
      </w:pPr>
      <w:r>
        <w:rPr>
          <w:b/>
          <w:sz w:val="28"/>
          <w:szCs w:val="28"/>
        </w:rPr>
        <w:t>2016</w:t>
      </w:r>
    </w:p>
    <w:p w:rsidR="00876DA5" w:rsidRDefault="00876DA5" w:rsidP="00876DA5">
      <w:pPr>
        <w:widowControl w:val="0"/>
        <w:tabs>
          <w:tab w:val="right" w:pos="10710"/>
        </w:tabs>
        <w:jc w:val="center"/>
        <w:rPr>
          <w:b/>
          <w:sz w:val="28"/>
          <w:szCs w:val="28"/>
        </w:rPr>
      </w:pPr>
    </w:p>
    <w:p w:rsidR="00876DA5" w:rsidRDefault="00876DA5" w:rsidP="00A97077">
      <w:pPr>
        <w:widowControl w:val="0"/>
        <w:tabs>
          <w:tab w:val="right" w:pos="10710"/>
        </w:tabs>
        <w:rPr>
          <w:b/>
          <w:sz w:val="28"/>
          <w:szCs w:val="28"/>
        </w:rPr>
      </w:pPr>
    </w:p>
    <w:p w:rsidR="00876DA5" w:rsidRDefault="00876DA5" w:rsidP="00876DA5">
      <w:pPr>
        <w:widowControl w:val="0"/>
        <w:tabs>
          <w:tab w:val="right" w:pos="10710"/>
        </w:tabs>
        <w:jc w:val="center"/>
        <w:rPr>
          <w:b/>
          <w:sz w:val="28"/>
          <w:szCs w:val="28"/>
        </w:rPr>
      </w:pPr>
    </w:p>
    <w:p w:rsidR="00876DA5" w:rsidRDefault="00876DA5" w:rsidP="00876DA5">
      <w:pPr>
        <w:widowControl w:val="0"/>
        <w:tabs>
          <w:tab w:val="right" w:pos="10710"/>
        </w:tabs>
        <w:jc w:val="center"/>
        <w:rPr>
          <w:b/>
          <w:sz w:val="28"/>
          <w:szCs w:val="28"/>
        </w:rPr>
      </w:pPr>
      <w:r>
        <w:rPr>
          <w:b/>
          <w:noProof/>
          <w:sz w:val="28"/>
          <w:szCs w:val="28"/>
          <w:lang w:eastAsia="en-CA"/>
        </w:rPr>
        <w:drawing>
          <wp:inline distT="0" distB="0" distL="0" distR="0">
            <wp:extent cx="2266950" cy="621231"/>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RCan-Canada_E.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266950" cy="621231"/>
                    </a:xfrm>
                    <a:prstGeom prst="rect">
                      <a:avLst/>
                    </a:prstGeom>
                  </pic:spPr>
                </pic:pic>
              </a:graphicData>
            </a:graphic>
          </wp:inline>
        </w:drawing>
      </w:r>
    </w:p>
    <w:p w:rsidR="00876DA5" w:rsidRPr="003E0404" w:rsidRDefault="00876DA5" w:rsidP="00876DA5">
      <w:pPr>
        <w:widowControl w:val="0"/>
        <w:tabs>
          <w:tab w:val="right" w:pos="10710"/>
        </w:tabs>
        <w:rPr>
          <w:b/>
          <w:sz w:val="28"/>
          <w:szCs w:val="28"/>
        </w:rPr>
      </w:pPr>
      <w:r w:rsidRPr="003E0404">
        <w:rPr>
          <w:b/>
          <w:sz w:val="28"/>
          <w:szCs w:val="28"/>
        </w:rPr>
        <w:t>GEOLOGICAL SURVEY OF CANADA</w:t>
      </w:r>
    </w:p>
    <w:p w:rsidR="00876DA5" w:rsidRDefault="00876DA5" w:rsidP="00876DA5">
      <w:pPr>
        <w:widowControl w:val="0"/>
        <w:tabs>
          <w:tab w:val="right" w:pos="10710"/>
        </w:tabs>
        <w:rPr>
          <w:b/>
          <w:sz w:val="28"/>
          <w:szCs w:val="28"/>
        </w:rPr>
      </w:pPr>
      <w:r w:rsidRPr="003E0404">
        <w:rPr>
          <w:b/>
          <w:sz w:val="28"/>
          <w:szCs w:val="28"/>
        </w:rPr>
        <w:lastRenderedPageBreak/>
        <w:t xml:space="preserve">OPEN FILE </w:t>
      </w:r>
      <w:r>
        <w:rPr>
          <w:b/>
          <w:sz w:val="28"/>
          <w:szCs w:val="28"/>
        </w:rPr>
        <w:t>xxx</w:t>
      </w:r>
    </w:p>
    <w:p w:rsidR="00876DA5" w:rsidRDefault="00876DA5" w:rsidP="00876DA5">
      <w:pPr>
        <w:widowControl w:val="0"/>
        <w:tabs>
          <w:tab w:val="right" w:pos="10710"/>
        </w:tabs>
        <w:rPr>
          <w:b/>
          <w:sz w:val="28"/>
          <w:szCs w:val="28"/>
        </w:rPr>
      </w:pPr>
    </w:p>
    <w:p w:rsidR="00876DA5" w:rsidRDefault="00A866B4" w:rsidP="00876DA5">
      <w:pPr>
        <w:rPr>
          <w:b/>
          <w:sz w:val="28"/>
          <w:szCs w:val="28"/>
        </w:rPr>
      </w:pPr>
      <w:proofErr w:type="spellStart"/>
      <w:r>
        <w:rPr>
          <w:b/>
          <w:sz w:val="28"/>
          <w:szCs w:val="28"/>
        </w:rPr>
        <w:t>FixSEGYRecordLength</w:t>
      </w:r>
      <w:proofErr w:type="spellEnd"/>
      <w:r>
        <w:rPr>
          <w:b/>
          <w:sz w:val="28"/>
          <w:szCs w:val="28"/>
        </w:rPr>
        <w:t xml:space="preserve"> – A fixed record length SEGY file utility</w:t>
      </w:r>
    </w:p>
    <w:p w:rsidR="00876DA5" w:rsidRDefault="00876DA5" w:rsidP="00876DA5">
      <w:pPr>
        <w:widowControl w:val="0"/>
        <w:tabs>
          <w:tab w:val="right" w:pos="10710"/>
        </w:tabs>
        <w:rPr>
          <w:b/>
          <w:sz w:val="28"/>
          <w:szCs w:val="28"/>
        </w:rPr>
      </w:pPr>
    </w:p>
    <w:p w:rsidR="00876DA5" w:rsidRDefault="00876DA5" w:rsidP="00876DA5">
      <w:pPr>
        <w:widowControl w:val="0"/>
        <w:tabs>
          <w:tab w:val="right" w:pos="10710"/>
        </w:tabs>
        <w:rPr>
          <w:b/>
          <w:sz w:val="28"/>
          <w:szCs w:val="28"/>
        </w:rPr>
      </w:pPr>
    </w:p>
    <w:p w:rsidR="00876DA5" w:rsidRDefault="00876DA5" w:rsidP="00876DA5">
      <w:pPr>
        <w:widowControl w:val="0"/>
        <w:tabs>
          <w:tab w:val="right" w:pos="10710"/>
        </w:tabs>
        <w:rPr>
          <w:b/>
          <w:sz w:val="28"/>
          <w:szCs w:val="28"/>
        </w:rPr>
      </w:pPr>
      <w:r>
        <w:rPr>
          <w:b/>
          <w:sz w:val="28"/>
          <w:szCs w:val="28"/>
        </w:rPr>
        <w:t>R. C. Courtney</w:t>
      </w:r>
    </w:p>
    <w:p w:rsidR="00876DA5" w:rsidRDefault="00876DA5" w:rsidP="00876DA5">
      <w:pPr>
        <w:widowControl w:val="0"/>
        <w:tabs>
          <w:tab w:val="right" w:pos="10710"/>
        </w:tabs>
        <w:rPr>
          <w:b/>
          <w:sz w:val="28"/>
          <w:szCs w:val="28"/>
        </w:rPr>
      </w:pPr>
    </w:p>
    <w:p w:rsidR="00876DA5" w:rsidRDefault="00876DA5" w:rsidP="00876DA5">
      <w:pPr>
        <w:widowControl w:val="0"/>
        <w:tabs>
          <w:tab w:val="right" w:pos="10710"/>
        </w:tabs>
        <w:rPr>
          <w:b/>
          <w:sz w:val="28"/>
          <w:szCs w:val="28"/>
        </w:rPr>
      </w:pPr>
    </w:p>
    <w:p w:rsidR="00876DA5" w:rsidRDefault="00876DA5" w:rsidP="00876DA5">
      <w:pPr>
        <w:widowControl w:val="0"/>
        <w:tabs>
          <w:tab w:val="right" w:pos="10710"/>
        </w:tabs>
        <w:rPr>
          <w:b/>
          <w:sz w:val="32"/>
          <w:szCs w:val="32"/>
        </w:rPr>
      </w:pPr>
      <w:r w:rsidRPr="00C56454">
        <w:rPr>
          <w:b/>
          <w:sz w:val="32"/>
          <w:szCs w:val="32"/>
        </w:rPr>
        <w:t>20</w:t>
      </w:r>
      <w:r>
        <w:rPr>
          <w:b/>
          <w:sz w:val="32"/>
          <w:szCs w:val="32"/>
        </w:rPr>
        <w:t>16</w:t>
      </w:r>
    </w:p>
    <w:p w:rsidR="00876DA5" w:rsidRDefault="00876DA5" w:rsidP="00876DA5">
      <w:pPr>
        <w:widowControl w:val="0"/>
        <w:tabs>
          <w:tab w:val="right" w:pos="10710"/>
        </w:tabs>
        <w:rPr>
          <w:b/>
          <w:sz w:val="28"/>
          <w:szCs w:val="28"/>
        </w:rPr>
      </w:pPr>
    </w:p>
    <w:p w:rsidR="00876DA5" w:rsidRPr="00700163" w:rsidRDefault="00876DA5" w:rsidP="00876DA5">
      <w:pPr>
        <w:widowControl w:val="0"/>
        <w:rPr>
          <w:sz w:val="20"/>
        </w:rPr>
      </w:pPr>
      <w:r w:rsidRPr="00700163">
        <w:rPr>
          <w:sz w:val="20"/>
        </w:rPr>
        <w:t>©Her Majesty the Queen in Right of Canada 20</w:t>
      </w:r>
      <w:r>
        <w:rPr>
          <w:sz w:val="20"/>
        </w:rPr>
        <w:t>16</w:t>
      </w:r>
    </w:p>
    <w:p w:rsidR="00876DA5" w:rsidRPr="00700163" w:rsidRDefault="00876DA5" w:rsidP="00876DA5">
      <w:pPr>
        <w:widowControl w:val="0"/>
        <w:rPr>
          <w:sz w:val="20"/>
        </w:rPr>
      </w:pPr>
      <w:r w:rsidRPr="00700163">
        <w:rPr>
          <w:sz w:val="20"/>
        </w:rPr>
        <w:t>Available from</w:t>
      </w:r>
    </w:p>
    <w:p w:rsidR="00876DA5" w:rsidRPr="00700163" w:rsidRDefault="00876DA5" w:rsidP="00876DA5">
      <w:pPr>
        <w:widowControl w:val="0"/>
        <w:rPr>
          <w:sz w:val="20"/>
        </w:rPr>
      </w:pPr>
      <w:r w:rsidRPr="00700163">
        <w:rPr>
          <w:sz w:val="20"/>
        </w:rPr>
        <w:t>Geological Survey of Canada</w:t>
      </w:r>
    </w:p>
    <w:p w:rsidR="00876DA5" w:rsidRPr="00700163" w:rsidRDefault="00876DA5" w:rsidP="00876DA5">
      <w:pPr>
        <w:widowControl w:val="0"/>
        <w:rPr>
          <w:sz w:val="20"/>
        </w:rPr>
      </w:pPr>
      <w:r w:rsidRPr="00700163">
        <w:rPr>
          <w:sz w:val="20"/>
        </w:rPr>
        <w:t>601 Booth Street</w:t>
      </w:r>
    </w:p>
    <w:p w:rsidR="00876DA5" w:rsidRPr="00700163" w:rsidRDefault="00876DA5" w:rsidP="00876DA5">
      <w:pPr>
        <w:widowControl w:val="0"/>
        <w:rPr>
          <w:sz w:val="20"/>
        </w:rPr>
      </w:pPr>
      <w:r w:rsidRPr="00700163">
        <w:rPr>
          <w:sz w:val="20"/>
        </w:rPr>
        <w:t>Ottawa, Ontario K1A 0E8</w:t>
      </w:r>
    </w:p>
    <w:p w:rsidR="00876DA5" w:rsidRPr="00700163" w:rsidRDefault="00876DA5" w:rsidP="00876DA5">
      <w:pPr>
        <w:widowControl w:val="0"/>
        <w:rPr>
          <w:rFonts w:cs="Arial"/>
          <w:b/>
          <w:sz w:val="18"/>
        </w:rPr>
      </w:pPr>
    </w:p>
    <w:p w:rsidR="00876DA5" w:rsidRPr="00700163" w:rsidRDefault="00876DA5" w:rsidP="00876DA5">
      <w:pPr>
        <w:widowControl w:val="0"/>
        <w:rPr>
          <w:rFonts w:cs="Arial"/>
          <w:b/>
          <w:sz w:val="20"/>
        </w:rPr>
      </w:pPr>
      <w:r>
        <w:rPr>
          <w:rFonts w:cs="Arial"/>
          <w:b/>
          <w:sz w:val="20"/>
        </w:rPr>
        <w:t>R. C. Courtney</w:t>
      </w:r>
    </w:p>
    <w:p w:rsidR="00876DA5" w:rsidRPr="000A7EA1" w:rsidRDefault="00876DA5" w:rsidP="000A7EA1">
      <w:pPr>
        <w:rPr>
          <w:b/>
          <w:sz w:val="28"/>
          <w:szCs w:val="28"/>
        </w:rPr>
      </w:pPr>
      <w:r>
        <w:rPr>
          <w:rFonts w:cs="Arial"/>
          <w:b/>
          <w:sz w:val="20"/>
        </w:rPr>
        <w:t>2016</w:t>
      </w:r>
      <w:r w:rsidRPr="00700163">
        <w:rPr>
          <w:rFonts w:cs="Arial"/>
          <w:b/>
          <w:sz w:val="20"/>
        </w:rPr>
        <w:t>:</w:t>
      </w:r>
      <w:r w:rsidRPr="00700163">
        <w:rPr>
          <w:rFonts w:cs="Arial"/>
          <w:b/>
          <w:sz w:val="20"/>
        </w:rPr>
        <w:tab/>
      </w:r>
      <w:proofErr w:type="spellStart"/>
      <w:r w:rsidR="00A866B4" w:rsidRPr="00A866B4">
        <w:rPr>
          <w:sz w:val="20"/>
          <w:szCs w:val="20"/>
        </w:rPr>
        <w:t>FixSEGYRecordLength</w:t>
      </w:r>
      <w:proofErr w:type="spellEnd"/>
      <w:r w:rsidR="00A866B4" w:rsidRPr="00A866B4">
        <w:rPr>
          <w:sz w:val="20"/>
          <w:szCs w:val="20"/>
        </w:rPr>
        <w:t xml:space="preserve"> – A fixed record length SEGY file utility</w:t>
      </w:r>
      <w:r w:rsidR="000A7EA1" w:rsidRPr="00A866B4">
        <w:rPr>
          <w:sz w:val="20"/>
          <w:szCs w:val="20"/>
        </w:rPr>
        <w:t>,</w:t>
      </w:r>
      <w:r w:rsidR="000A7EA1">
        <w:rPr>
          <w:b/>
          <w:sz w:val="28"/>
          <w:szCs w:val="28"/>
        </w:rPr>
        <w:t xml:space="preserve"> </w:t>
      </w:r>
      <w:r w:rsidRPr="00700163">
        <w:rPr>
          <w:rFonts w:cs="Arial"/>
          <w:sz w:val="20"/>
        </w:rPr>
        <w:t xml:space="preserve">Geological Survey of Canada, Open File </w:t>
      </w:r>
      <w:proofErr w:type="spellStart"/>
      <w:r>
        <w:rPr>
          <w:rFonts w:cs="Arial"/>
          <w:sz w:val="20"/>
        </w:rPr>
        <w:t>xxxx</w:t>
      </w:r>
      <w:proofErr w:type="spellEnd"/>
      <w:r>
        <w:rPr>
          <w:rFonts w:cs="Arial"/>
          <w:sz w:val="20"/>
        </w:rPr>
        <w:t>.</w:t>
      </w:r>
    </w:p>
    <w:p w:rsidR="00876DA5" w:rsidRDefault="00876DA5" w:rsidP="00876DA5">
      <w:pPr>
        <w:widowControl w:val="0"/>
        <w:rPr>
          <w:sz w:val="18"/>
          <w:szCs w:val="18"/>
        </w:rPr>
      </w:pPr>
      <w:r w:rsidRPr="00700163">
        <w:rPr>
          <w:sz w:val="18"/>
          <w:szCs w:val="18"/>
        </w:rPr>
        <w:t>Open files are products that have not gone through the GSC formal publication process.</w:t>
      </w:r>
    </w:p>
    <w:p w:rsidR="00D44886" w:rsidRDefault="00876DA5" w:rsidP="00876DA5">
      <w:pPr>
        <w:jc w:val="both"/>
      </w:pPr>
      <w:r>
        <w:br w:type="page"/>
      </w:r>
      <w:r>
        <w:lastRenderedPageBreak/>
        <w:t xml:space="preserve"> </w:t>
      </w:r>
    </w:p>
    <w:sdt>
      <w:sdtPr>
        <w:rPr>
          <w:rFonts w:asciiTheme="minorHAnsi" w:eastAsiaTheme="minorHAnsi" w:hAnsiTheme="minorHAnsi" w:cstheme="minorBidi"/>
          <w:b w:val="0"/>
          <w:bCs w:val="0"/>
          <w:color w:val="auto"/>
          <w:sz w:val="22"/>
          <w:szCs w:val="22"/>
          <w:lang w:val="en-CA" w:eastAsia="en-US"/>
        </w:rPr>
        <w:id w:val="1363857051"/>
        <w:docPartObj>
          <w:docPartGallery w:val="Table of Contents"/>
          <w:docPartUnique/>
        </w:docPartObj>
      </w:sdtPr>
      <w:sdtEndPr>
        <w:rPr>
          <w:noProof/>
        </w:rPr>
      </w:sdtEndPr>
      <w:sdtContent>
        <w:p w:rsidR="00D44886" w:rsidRDefault="00D44886">
          <w:pPr>
            <w:pStyle w:val="TOCHeading"/>
          </w:pPr>
          <w:r>
            <w:t>Contents</w:t>
          </w:r>
        </w:p>
        <w:p w:rsidR="00D44886" w:rsidRPr="00D44886" w:rsidRDefault="00D44886" w:rsidP="00D44886">
          <w:pPr>
            <w:rPr>
              <w:lang w:val="en-US" w:eastAsia="ja-JP"/>
            </w:rPr>
          </w:pPr>
        </w:p>
        <w:p w:rsidR="009A4A1D" w:rsidRDefault="00D44886">
          <w:pPr>
            <w:pStyle w:val="TOC1"/>
            <w:tabs>
              <w:tab w:val="right" w:leader="dot" w:pos="9350"/>
            </w:tabs>
            <w:rPr>
              <w:rFonts w:eastAsiaTheme="minorEastAsia"/>
              <w:noProof/>
              <w:lang w:eastAsia="en-CA"/>
            </w:rPr>
          </w:pPr>
          <w:r>
            <w:fldChar w:fldCharType="begin"/>
          </w:r>
          <w:r>
            <w:instrText xml:space="preserve"> TOC \o "1-3" \h \z \u </w:instrText>
          </w:r>
          <w:r>
            <w:fldChar w:fldCharType="separate"/>
          </w:r>
          <w:hyperlink w:anchor="_Toc449514451" w:history="1">
            <w:r w:rsidR="009A4A1D" w:rsidRPr="00D67C7B">
              <w:rPr>
                <w:rStyle w:val="Hyperlink"/>
                <w:noProof/>
              </w:rPr>
              <w:t>Abstract</w:t>
            </w:r>
            <w:r w:rsidR="009A4A1D">
              <w:rPr>
                <w:noProof/>
                <w:webHidden/>
              </w:rPr>
              <w:tab/>
            </w:r>
            <w:r w:rsidR="009A4A1D">
              <w:rPr>
                <w:noProof/>
                <w:webHidden/>
              </w:rPr>
              <w:fldChar w:fldCharType="begin"/>
            </w:r>
            <w:r w:rsidR="009A4A1D">
              <w:rPr>
                <w:noProof/>
                <w:webHidden/>
              </w:rPr>
              <w:instrText xml:space="preserve"> PAGEREF _Toc449514451 \h </w:instrText>
            </w:r>
            <w:r w:rsidR="009A4A1D">
              <w:rPr>
                <w:noProof/>
                <w:webHidden/>
              </w:rPr>
            </w:r>
            <w:r w:rsidR="009A4A1D">
              <w:rPr>
                <w:noProof/>
                <w:webHidden/>
              </w:rPr>
              <w:fldChar w:fldCharType="separate"/>
            </w:r>
            <w:r w:rsidR="0030694F">
              <w:rPr>
                <w:noProof/>
                <w:webHidden/>
              </w:rPr>
              <w:t>4</w:t>
            </w:r>
            <w:r w:rsidR="009A4A1D">
              <w:rPr>
                <w:noProof/>
                <w:webHidden/>
              </w:rPr>
              <w:fldChar w:fldCharType="end"/>
            </w:r>
          </w:hyperlink>
        </w:p>
        <w:p w:rsidR="009A4A1D" w:rsidRDefault="0030694F">
          <w:pPr>
            <w:pStyle w:val="TOC1"/>
            <w:tabs>
              <w:tab w:val="right" w:leader="dot" w:pos="9350"/>
            </w:tabs>
            <w:rPr>
              <w:rFonts w:eastAsiaTheme="minorEastAsia"/>
              <w:noProof/>
              <w:lang w:eastAsia="en-CA"/>
            </w:rPr>
          </w:pPr>
          <w:hyperlink w:anchor="_Toc449514452" w:history="1">
            <w:r w:rsidR="009A4A1D" w:rsidRPr="00D67C7B">
              <w:rPr>
                <w:rStyle w:val="Hyperlink"/>
                <w:noProof/>
              </w:rPr>
              <w:t>Introduction</w:t>
            </w:r>
            <w:r w:rsidR="009A4A1D">
              <w:rPr>
                <w:noProof/>
                <w:webHidden/>
              </w:rPr>
              <w:tab/>
            </w:r>
            <w:r w:rsidR="009A4A1D">
              <w:rPr>
                <w:noProof/>
                <w:webHidden/>
              </w:rPr>
              <w:fldChar w:fldCharType="begin"/>
            </w:r>
            <w:r w:rsidR="009A4A1D">
              <w:rPr>
                <w:noProof/>
                <w:webHidden/>
              </w:rPr>
              <w:instrText xml:space="preserve"> PAGEREF _Toc449514452 \h </w:instrText>
            </w:r>
            <w:r w:rsidR="009A4A1D">
              <w:rPr>
                <w:noProof/>
                <w:webHidden/>
              </w:rPr>
            </w:r>
            <w:r w:rsidR="009A4A1D">
              <w:rPr>
                <w:noProof/>
                <w:webHidden/>
              </w:rPr>
              <w:fldChar w:fldCharType="separate"/>
            </w:r>
            <w:r>
              <w:rPr>
                <w:noProof/>
                <w:webHidden/>
              </w:rPr>
              <w:t>5</w:t>
            </w:r>
            <w:r w:rsidR="009A4A1D">
              <w:rPr>
                <w:noProof/>
                <w:webHidden/>
              </w:rPr>
              <w:fldChar w:fldCharType="end"/>
            </w:r>
          </w:hyperlink>
        </w:p>
        <w:p w:rsidR="009A4A1D" w:rsidRDefault="0030694F">
          <w:pPr>
            <w:pStyle w:val="TOC1"/>
            <w:tabs>
              <w:tab w:val="right" w:leader="dot" w:pos="9350"/>
            </w:tabs>
            <w:rPr>
              <w:rFonts w:eastAsiaTheme="minorEastAsia"/>
              <w:noProof/>
              <w:lang w:eastAsia="en-CA"/>
            </w:rPr>
          </w:pPr>
          <w:hyperlink w:anchor="_Toc449514453" w:history="1">
            <w:r w:rsidR="009A4A1D" w:rsidRPr="00D67C7B">
              <w:rPr>
                <w:rStyle w:val="Hyperlink"/>
                <w:noProof/>
              </w:rPr>
              <w:t>Installation</w:t>
            </w:r>
            <w:r w:rsidR="009A4A1D">
              <w:rPr>
                <w:noProof/>
                <w:webHidden/>
              </w:rPr>
              <w:tab/>
            </w:r>
            <w:r w:rsidR="009A4A1D">
              <w:rPr>
                <w:noProof/>
                <w:webHidden/>
              </w:rPr>
              <w:fldChar w:fldCharType="begin"/>
            </w:r>
            <w:r w:rsidR="009A4A1D">
              <w:rPr>
                <w:noProof/>
                <w:webHidden/>
              </w:rPr>
              <w:instrText xml:space="preserve"> PAGEREF _Toc449514453 \h </w:instrText>
            </w:r>
            <w:r w:rsidR="009A4A1D">
              <w:rPr>
                <w:noProof/>
                <w:webHidden/>
              </w:rPr>
            </w:r>
            <w:r w:rsidR="009A4A1D">
              <w:rPr>
                <w:noProof/>
                <w:webHidden/>
              </w:rPr>
              <w:fldChar w:fldCharType="separate"/>
            </w:r>
            <w:r>
              <w:rPr>
                <w:noProof/>
                <w:webHidden/>
              </w:rPr>
              <w:t>5</w:t>
            </w:r>
            <w:r w:rsidR="009A4A1D">
              <w:rPr>
                <w:noProof/>
                <w:webHidden/>
              </w:rPr>
              <w:fldChar w:fldCharType="end"/>
            </w:r>
          </w:hyperlink>
        </w:p>
        <w:p w:rsidR="009A4A1D" w:rsidRDefault="0030694F">
          <w:pPr>
            <w:pStyle w:val="TOC1"/>
            <w:tabs>
              <w:tab w:val="right" w:leader="dot" w:pos="9350"/>
            </w:tabs>
            <w:rPr>
              <w:rFonts w:eastAsiaTheme="minorEastAsia"/>
              <w:noProof/>
              <w:lang w:eastAsia="en-CA"/>
            </w:rPr>
          </w:pPr>
          <w:hyperlink w:anchor="_Toc449514454" w:history="1">
            <w:r w:rsidR="009A4A1D" w:rsidRPr="00D67C7B">
              <w:rPr>
                <w:rStyle w:val="Hyperlink"/>
                <w:noProof/>
              </w:rPr>
              <w:t>Use</w:t>
            </w:r>
            <w:r w:rsidR="009A4A1D">
              <w:rPr>
                <w:noProof/>
                <w:webHidden/>
              </w:rPr>
              <w:tab/>
            </w:r>
            <w:r w:rsidR="009A4A1D">
              <w:rPr>
                <w:noProof/>
                <w:webHidden/>
              </w:rPr>
              <w:fldChar w:fldCharType="begin"/>
            </w:r>
            <w:r w:rsidR="009A4A1D">
              <w:rPr>
                <w:noProof/>
                <w:webHidden/>
              </w:rPr>
              <w:instrText xml:space="preserve"> PAGEREF _Toc449514454 \h </w:instrText>
            </w:r>
            <w:r w:rsidR="009A4A1D">
              <w:rPr>
                <w:noProof/>
                <w:webHidden/>
              </w:rPr>
            </w:r>
            <w:r w:rsidR="009A4A1D">
              <w:rPr>
                <w:noProof/>
                <w:webHidden/>
              </w:rPr>
              <w:fldChar w:fldCharType="separate"/>
            </w:r>
            <w:r>
              <w:rPr>
                <w:noProof/>
                <w:webHidden/>
              </w:rPr>
              <w:t>6</w:t>
            </w:r>
            <w:r w:rsidR="009A4A1D">
              <w:rPr>
                <w:noProof/>
                <w:webHidden/>
              </w:rPr>
              <w:fldChar w:fldCharType="end"/>
            </w:r>
          </w:hyperlink>
        </w:p>
        <w:p w:rsidR="009A4A1D" w:rsidRDefault="0030694F">
          <w:pPr>
            <w:pStyle w:val="TOC2"/>
            <w:tabs>
              <w:tab w:val="right" w:leader="dot" w:pos="9350"/>
            </w:tabs>
            <w:rPr>
              <w:rFonts w:eastAsiaTheme="minorEastAsia"/>
              <w:noProof/>
              <w:lang w:eastAsia="en-CA"/>
            </w:rPr>
          </w:pPr>
          <w:hyperlink w:anchor="_Toc449514455" w:history="1">
            <w:r w:rsidR="009A4A1D" w:rsidRPr="00D67C7B">
              <w:rPr>
                <w:rStyle w:val="Hyperlink"/>
                <w:noProof/>
              </w:rPr>
              <w:t>Launch Program</w:t>
            </w:r>
            <w:r w:rsidR="009A4A1D">
              <w:rPr>
                <w:noProof/>
                <w:webHidden/>
              </w:rPr>
              <w:tab/>
            </w:r>
            <w:r w:rsidR="009A4A1D">
              <w:rPr>
                <w:noProof/>
                <w:webHidden/>
              </w:rPr>
              <w:fldChar w:fldCharType="begin"/>
            </w:r>
            <w:r w:rsidR="009A4A1D">
              <w:rPr>
                <w:noProof/>
                <w:webHidden/>
              </w:rPr>
              <w:instrText xml:space="preserve"> PAGEREF _Toc449514455 \h </w:instrText>
            </w:r>
            <w:r w:rsidR="009A4A1D">
              <w:rPr>
                <w:noProof/>
                <w:webHidden/>
              </w:rPr>
            </w:r>
            <w:r w:rsidR="009A4A1D">
              <w:rPr>
                <w:noProof/>
                <w:webHidden/>
              </w:rPr>
              <w:fldChar w:fldCharType="separate"/>
            </w:r>
            <w:r>
              <w:rPr>
                <w:noProof/>
                <w:webHidden/>
              </w:rPr>
              <w:t>6</w:t>
            </w:r>
            <w:r w:rsidR="009A4A1D">
              <w:rPr>
                <w:noProof/>
                <w:webHidden/>
              </w:rPr>
              <w:fldChar w:fldCharType="end"/>
            </w:r>
          </w:hyperlink>
        </w:p>
        <w:p w:rsidR="009A4A1D" w:rsidRDefault="0030694F">
          <w:pPr>
            <w:pStyle w:val="TOC2"/>
            <w:tabs>
              <w:tab w:val="right" w:leader="dot" w:pos="9350"/>
            </w:tabs>
            <w:rPr>
              <w:rFonts w:eastAsiaTheme="minorEastAsia"/>
              <w:noProof/>
              <w:lang w:eastAsia="en-CA"/>
            </w:rPr>
          </w:pPr>
          <w:hyperlink w:anchor="_Toc449514456" w:history="1">
            <w:r w:rsidR="009A4A1D" w:rsidRPr="00D67C7B">
              <w:rPr>
                <w:rStyle w:val="Hyperlink"/>
                <w:noProof/>
              </w:rPr>
              <w:t>Read SEGY</w:t>
            </w:r>
            <w:r w:rsidR="009A4A1D">
              <w:rPr>
                <w:noProof/>
                <w:webHidden/>
              </w:rPr>
              <w:tab/>
            </w:r>
            <w:r w:rsidR="009A4A1D">
              <w:rPr>
                <w:noProof/>
                <w:webHidden/>
              </w:rPr>
              <w:fldChar w:fldCharType="begin"/>
            </w:r>
            <w:r w:rsidR="009A4A1D">
              <w:rPr>
                <w:noProof/>
                <w:webHidden/>
              </w:rPr>
              <w:instrText xml:space="preserve"> PAGEREF _Toc449514456 \h </w:instrText>
            </w:r>
            <w:r w:rsidR="009A4A1D">
              <w:rPr>
                <w:noProof/>
                <w:webHidden/>
              </w:rPr>
            </w:r>
            <w:r w:rsidR="009A4A1D">
              <w:rPr>
                <w:noProof/>
                <w:webHidden/>
              </w:rPr>
              <w:fldChar w:fldCharType="separate"/>
            </w:r>
            <w:r>
              <w:rPr>
                <w:noProof/>
                <w:webHidden/>
              </w:rPr>
              <w:t>6</w:t>
            </w:r>
            <w:r w:rsidR="009A4A1D">
              <w:rPr>
                <w:noProof/>
                <w:webHidden/>
              </w:rPr>
              <w:fldChar w:fldCharType="end"/>
            </w:r>
          </w:hyperlink>
        </w:p>
        <w:p w:rsidR="009A4A1D" w:rsidRDefault="0030694F">
          <w:pPr>
            <w:pStyle w:val="TOC2"/>
            <w:tabs>
              <w:tab w:val="right" w:leader="dot" w:pos="9350"/>
            </w:tabs>
            <w:rPr>
              <w:rFonts w:eastAsiaTheme="minorEastAsia"/>
              <w:noProof/>
              <w:lang w:eastAsia="en-CA"/>
            </w:rPr>
          </w:pPr>
          <w:hyperlink w:anchor="_Toc449514457" w:history="1">
            <w:r w:rsidR="009A4A1D" w:rsidRPr="00D67C7B">
              <w:rPr>
                <w:rStyle w:val="Hyperlink"/>
                <w:noProof/>
              </w:rPr>
              <w:t>Scan SEGY</w:t>
            </w:r>
            <w:r w:rsidR="009A4A1D">
              <w:rPr>
                <w:noProof/>
                <w:webHidden/>
              </w:rPr>
              <w:tab/>
            </w:r>
            <w:r w:rsidR="009A4A1D">
              <w:rPr>
                <w:noProof/>
                <w:webHidden/>
              </w:rPr>
              <w:fldChar w:fldCharType="begin"/>
            </w:r>
            <w:r w:rsidR="009A4A1D">
              <w:rPr>
                <w:noProof/>
                <w:webHidden/>
              </w:rPr>
              <w:instrText xml:space="preserve"> PAGEREF _Toc449514457 \h </w:instrText>
            </w:r>
            <w:r w:rsidR="009A4A1D">
              <w:rPr>
                <w:noProof/>
                <w:webHidden/>
              </w:rPr>
            </w:r>
            <w:r w:rsidR="009A4A1D">
              <w:rPr>
                <w:noProof/>
                <w:webHidden/>
              </w:rPr>
              <w:fldChar w:fldCharType="separate"/>
            </w:r>
            <w:r>
              <w:rPr>
                <w:noProof/>
                <w:webHidden/>
              </w:rPr>
              <w:t>7</w:t>
            </w:r>
            <w:r w:rsidR="009A4A1D">
              <w:rPr>
                <w:noProof/>
                <w:webHidden/>
              </w:rPr>
              <w:fldChar w:fldCharType="end"/>
            </w:r>
          </w:hyperlink>
        </w:p>
        <w:p w:rsidR="009A4A1D" w:rsidRDefault="0030694F">
          <w:pPr>
            <w:pStyle w:val="TOC2"/>
            <w:tabs>
              <w:tab w:val="right" w:leader="dot" w:pos="9350"/>
            </w:tabs>
            <w:rPr>
              <w:rFonts w:eastAsiaTheme="minorEastAsia"/>
              <w:noProof/>
              <w:lang w:eastAsia="en-CA"/>
            </w:rPr>
          </w:pPr>
          <w:hyperlink w:anchor="_Toc449514458" w:history="1">
            <w:r w:rsidR="009A4A1D" w:rsidRPr="00D67C7B">
              <w:rPr>
                <w:rStyle w:val="Hyperlink"/>
                <w:noProof/>
              </w:rPr>
              <w:t>Fix Trace Length</w:t>
            </w:r>
            <w:r w:rsidR="009A4A1D">
              <w:rPr>
                <w:noProof/>
                <w:webHidden/>
              </w:rPr>
              <w:tab/>
            </w:r>
            <w:r w:rsidR="009A4A1D">
              <w:rPr>
                <w:noProof/>
                <w:webHidden/>
              </w:rPr>
              <w:fldChar w:fldCharType="begin"/>
            </w:r>
            <w:r w:rsidR="009A4A1D">
              <w:rPr>
                <w:noProof/>
                <w:webHidden/>
              </w:rPr>
              <w:instrText xml:space="preserve"> PAGEREF _Toc449514458 \h </w:instrText>
            </w:r>
            <w:r w:rsidR="009A4A1D">
              <w:rPr>
                <w:noProof/>
                <w:webHidden/>
              </w:rPr>
            </w:r>
            <w:r w:rsidR="009A4A1D">
              <w:rPr>
                <w:noProof/>
                <w:webHidden/>
              </w:rPr>
              <w:fldChar w:fldCharType="separate"/>
            </w:r>
            <w:r>
              <w:rPr>
                <w:noProof/>
                <w:webHidden/>
              </w:rPr>
              <w:t>8</w:t>
            </w:r>
            <w:r w:rsidR="009A4A1D">
              <w:rPr>
                <w:noProof/>
                <w:webHidden/>
              </w:rPr>
              <w:fldChar w:fldCharType="end"/>
            </w:r>
          </w:hyperlink>
        </w:p>
        <w:p w:rsidR="009A4A1D" w:rsidRDefault="0030694F">
          <w:pPr>
            <w:pStyle w:val="TOC1"/>
            <w:tabs>
              <w:tab w:val="right" w:leader="dot" w:pos="9350"/>
            </w:tabs>
            <w:rPr>
              <w:rFonts w:eastAsiaTheme="minorEastAsia"/>
              <w:noProof/>
              <w:lang w:eastAsia="en-CA"/>
            </w:rPr>
          </w:pPr>
          <w:hyperlink w:anchor="_Toc449514459" w:history="1">
            <w:r w:rsidR="009A4A1D" w:rsidRPr="00D67C7B">
              <w:rPr>
                <w:rStyle w:val="Hyperlink"/>
                <w:noProof/>
              </w:rPr>
              <w:t>Appendix 1 – Ellipsoid Definitions</w:t>
            </w:r>
            <w:r w:rsidR="009A4A1D">
              <w:rPr>
                <w:noProof/>
                <w:webHidden/>
              </w:rPr>
              <w:tab/>
            </w:r>
            <w:r w:rsidR="009A4A1D">
              <w:rPr>
                <w:noProof/>
                <w:webHidden/>
              </w:rPr>
              <w:fldChar w:fldCharType="begin"/>
            </w:r>
            <w:r w:rsidR="009A4A1D">
              <w:rPr>
                <w:noProof/>
                <w:webHidden/>
              </w:rPr>
              <w:instrText xml:space="preserve"> PAGEREF _Toc449514459 \h </w:instrText>
            </w:r>
            <w:r w:rsidR="009A4A1D">
              <w:rPr>
                <w:noProof/>
                <w:webHidden/>
              </w:rPr>
            </w:r>
            <w:r w:rsidR="009A4A1D">
              <w:rPr>
                <w:noProof/>
                <w:webHidden/>
              </w:rPr>
              <w:fldChar w:fldCharType="separate"/>
            </w:r>
            <w:r>
              <w:rPr>
                <w:noProof/>
                <w:webHidden/>
              </w:rPr>
              <w:t>10</w:t>
            </w:r>
            <w:r w:rsidR="009A4A1D">
              <w:rPr>
                <w:noProof/>
                <w:webHidden/>
              </w:rPr>
              <w:fldChar w:fldCharType="end"/>
            </w:r>
          </w:hyperlink>
        </w:p>
        <w:p w:rsidR="009A4A1D" w:rsidRDefault="0030694F">
          <w:pPr>
            <w:pStyle w:val="TOC1"/>
            <w:tabs>
              <w:tab w:val="right" w:leader="dot" w:pos="9350"/>
            </w:tabs>
            <w:rPr>
              <w:rFonts w:eastAsiaTheme="minorEastAsia"/>
              <w:noProof/>
              <w:lang w:eastAsia="en-CA"/>
            </w:rPr>
          </w:pPr>
          <w:hyperlink w:anchor="_Toc449514460" w:history="1">
            <w:r w:rsidR="009A4A1D" w:rsidRPr="00D67C7B">
              <w:rPr>
                <w:rStyle w:val="Hyperlink"/>
                <w:noProof/>
              </w:rPr>
              <w:t>Appendix 2 –Geocentric Datum Corrections</w:t>
            </w:r>
            <w:r w:rsidR="009A4A1D">
              <w:rPr>
                <w:noProof/>
                <w:webHidden/>
              </w:rPr>
              <w:tab/>
            </w:r>
            <w:r w:rsidR="009A4A1D">
              <w:rPr>
                <w:noProof/>
                <w:webHidden/>
              </w:rPr>
              <w:fldChar w:fldCharType="begin"/>
            </w:r>
            <w:r w:rsidR="009A4A1D">
              <w:rPr>
                <w:noProof/>
                <w:webHidden/>
              </w:rPr>
              <w:instrText xml:space="preserve"> PAGEREF _Toc449514460 \h </w:instrText>
            </w:r>
            <w:r w:rsidR="009A4A1D">
              <w:rPr>
                <w:noProof/>
                <w:webHidden/>
              </w:rPr>
            </w:r>
            <w:r w:rsidR="009A4A1D">
              <w:rPr>
                <w:noProof/>
                <w:webHidden/>
              </w:rPr>
              <w:fldChar w:fldCharType="separate"/>
            </w:r>
            <w:r>
              <w:rPr>
                <w:noProof/>
                <w:webHidden/>
              </w:rPr>
              <w:t>11</w:t>
            </w:r>
            <w:r w:rsidR="009A4A1D">
              <w:rPr>
                <w:noProof/>
                <w:webHidden/>
              </w:rPr>
              <w:fldChar w:fldCharType="end"/>
            </w:r>
          </w:hyperlink>
        </w:p>
        <w:p w:rsidR="00D44886" w:rsidRDefault="00D44886">
          <w:r>
            <w:rPr>
              <w:b/>
              <w:bCs/>
              <w:noProof/>
            </w:rPr>
            <w:fldChar w:fldCharType="end"/>
          </w:r>
        </w:p>
      </w:sdtContent>
    </w:sdt>
    <w:p w:rsidR="00D44886" w:rsidRDefault="00876DA5" w:rsidP="00876DA5">
      <w:pPr>
        <w:jc w:val="both"/>
      </w:pPr>
      <w:r>
        <w:t xml:space="preserve">      </w:t>
      </w:r>
    </w:p>
    <w:p w:rsidR="00D44886" w:rsidRDefault="00D44886">
      <w:r>
        <w:br w:type="page"/>
      </w:r>
    </w:p>
    <w:p w:rsidR="00876DA5" w:rsidRDefault="00876DA5" w:rsidP="00876DA5">
      <w:pPr>
        <w:jc w:val="both"/>
      </w:pPr>
    </w:p>
    <w:p w:rsidR="00876DA5" w:rsidRDefault="00876DA5" w:rsidP="007653BD">
      <w:pPr>
        <w:pStyle w:val="Title"/>
      </w:pPr>
    </w:p>
    <w:p w:rsidR="00876DA5" w:rsidRDefault="00876DA5" w:rsidP="007653BD">
      <w:pPr>
        <w:pStyle w:val="Title"/>
      </w:pPr>
    </w:p>
    <w:p w:rsidR="00E95E98" w:rsidRDefault="00E95E98" w:rsidP="00E95E98">
      <w:pPr>
        <w:pStyle w:val="Title"/>
      </w:pPr>
      <w:proofErr w:type="spellStart"/>
      <w:r>
        <w:t>FixSEGYRecordLength</w:t>
      </w:r>
      <w:proofErr w:type="spellEnd"/>
      <w:r>
        <w:t xml:space="preserve"> – A fixed record length SEGY file utility</w:t>
      </w:r>
    </w:p>
    <w:p w:rsidR="00B600DF" w:rsidRDefault="00B600DF"/>
    <w:p w:rsidR="00B600DF" w:rsidRDefault="00B600DF" w:rsidP="007653BD">
      <w:pPr>
        <w:pStyle w:val="Heading1"/>
      </w:pPr>
      <w:bookmarkStart w:id="0" w:name="_Toc449514451"/>
      <w:r>
        <w:t>Abstract</w:t>
      </w:r>
      <w:bookmarkEnd w:id="0"/>
    </w:p>
    <w:p w:rsidR="007653BD" w:rsidRPr="007653BD" w:rsidRDefault="007653BD" w:rsidP="007653BD"/>
    <w:p w:rsidR="009C3560" w:rsidRDefault="00A866B4">
      <w:proofErr w:type="spellStart"/>
      <w:r>
        <w:t>FixSEGYRecordLength</w:t>
      </w:r>
      <w:proofErr w:type="spellEnd"/>
      <w:r>
        <w:t xml:space="preserve"> is a Windows 7 utility that can be used to resize </w:t>
      </w:r>
      <w:proofErr w:type="gramStart"/>
      <w:r>
        <w:t>record  lengths</w:t>
      </w:r>
      <w:proofErr w:type="gramEnd"/>
      <w:r>
        <w:t xml:space="preserve"> in a variable record length input SEGY file to produce an output SEGY file with a fixed record length. The utility also has the option of transforming coordinates stored in the SEGY trace headers to UTM coordinates</w:t>
      </w:r>
      <w:r w:rsidR="00003DE0">
        <w:t xml:space="preserve"> and changing the earth datum</w:t>
      </w:r>
      <w:r>
        <w:t>. This utility can be used to precondition seismic data downloaded from NRCan seismic inventory for subsequent use in industry standard seismic mapping packages such as Kingdom Suite (</w:t>
      </w:r>
      <w:r w:rsidRPr="00A866B4">
        <w:t>www.ihs.com</w:t>
      </w:r>
      <w:r>
        <w:t>).</w:t>
      </w:r>
    </w:p>
    <w:p w:rsidR="0090169F" w:rsidRDefault="0090169F"/>
    <w:p w:rsidR="0090169F" w:rsidRDefault="0090169F"/>
    <w:p w:rsidR="0090169F" w:rsidRDefault="00A866B4">
      <w:r>
        <w:t xml:space="preserve">Keywords: seismic data, </w:t>
      </w:r>
      <w:proofErr w:type="spellStart"/>
      <w:r>
        <w:t>SEGY</w:t>
      </w:r>
      <w:proofErr w:type="gramStart"/>
      <w:r>
        <w:t>,Kingdom</w:t>
      </w:r>
      <w:proofErr w:type="spellEnd"/>
      <w:proofErr w:type="gramEnd"/>
      <w:r>
        <w:t xml:space="preserve"> Suite</w:t>
      </w:r>
      <w:r w:rsidR="00E95E98">
        <w:t>, Windows 7, Windows 10</w:t>
      </w:r>
      <w:r w:rsidR="0090169F">
        <w:br w:type="page"/>
      </w:r>
    </w:p>
    <w:p w:rsidR="0090169F" w:rsidRDefault="0090169F"/>
    <w:p w:rsidR="0090169F" w:rsidRDefault="0090169F" w:rsidP="00FD5244">
      <w:pPr>
        <w:pStyle w:val="Heading1"/>
      </w:pPr>
      <w:bookmarkStart w:id="1" w:name="_Toc449514452"/>
      <w:r>
        <w:t>Introduction</w:t>
      </w:r>
      <w:bookmarkEnd w:id="1"/>
    </w:p>
    <w:p w:rsidR="001E18BA" w:rsidRPr="001E18BA" w:rsidRDefault="001E18BA" w:rsidP="001E18BA"/>
    <w:p w:rsidR="00003DE0" w:rsidRDefault="00F74E2B" w:rsidP="00A866B4">
      <w:r>
        <w:t>The GSC has been collecting digital seismic data since the early 1990’s and ha</w:t>
      </w:r>
      <w:r w:rsidR="00E95E98">
        <w:t>s used and continues to use SEG</w:t>
      </w:r>
      <w:r>
        <w:t>Y</w:t>
      </w:r>
      <w:r w:rsidR="00B23374">
        <w:t xml:space="preserve"> </w:t>
      </w:r>
      <w:r w:rsidR="00003DE0">
        <w:fldChar w:fldCharType="begin"/>
      </w:r>
      <w:r w:rsidR="00003DE0">
        <w:instrText>ADDIN RW.CITE{{151 Norris,MW 2002}}</w:instrText>
      </w:r>
      <w:r w:rsidR="00003DE0">
        <w:fldChar w:fldCharType="separate"/>
      </w:r>
      <w:r w:rsidR="00003DE0" w:rsidRPr="00003DE0">
        <w:rPr>
          <w:rFonts w:ascii="Calibri" w:hAnsi="Calibri"/>
        </w:rPr>
        <w:t xml:space="preserve">(Norris and </w:t>
      </w:r>
      <w:proofErr w:type="spellStart"/>
      <w:r w:rsidR="00003DE0" w:rsidRPr="00003DE0">
        <w:rPr>
          <w:rFonts w:ascii="Calibri" w:hAnsi="Calibri"/>
        </w:rPr>
        <w:t>Faichney</w:t>
      </w:r>
      <w:proofErr w:type="spellEnd"/>
      <w:r w:rsidR="00003DE0" w:rsidRPr="00003DE0">
        <w:rPr>
          <w:rFonts w:ascii="Calibri" w:hAnsi="Calibri"/>
        </w:rPr>
        <w:t>, 2002)</w:t>
      </w:r>
      <w:r w:rsidR="00003DE0">
        <w:fldChar w:fldCharType="end"/>
      </w:r>
      <w:r w:rsidR="00003DE0">
        <w:t xml:space="preserve"> </w:t>
      </w:r>
      <w:r w:rsidR="00B23374">
        <w:t xml:space="preserve">as its primary </w:t>
      </w:r>
      <w:r>
        <w:t xml:space="preserve">format for storing its digital </w:t>
      </w:r>
      <w:r w:rsidR="00B23374">
        <w:t xml:space="preserve">seismic, sounder and </w:t>
      </w:r>
      <w:proofErr w:type="spellStart"/>
      <w:r w:rsidR="00B23374">
        <w:t>sidescan</w:t>
      </w:r>
      <w:proofErr w:type="spellEnd"/>
      <w:r w:rsidR="00B23374">
        <w:t xml:space="preserve"> data</w:t>
      </w:r>
      <w:r w:rsidR="00250E8C">
        <w:t xml:space="preserve">. </w:t>
      </w:r>
    </w:p>
    <w:p w:rsidR="00693242" w:rsidRDefault="00250E8C" w:rsidP="00A866B4">
      <w:r>
        <w:t xml:space="preserve">Most of the positional data stored in the traces headers of these holdings </w:t>
      </w:r>
      <w:r w:rsidR="00421E09">
        <w:t>are</w:t>
      </w:r>
      <w:r>
        <w:t xml:space="preserve"> recorded </w:t>
      </w:r>
      <w:r w:rsidR="00003DE0">
        <w:t>as</w:t>
      </w:r>
      <w:r>
        <w:t xml:space="preserve"> latitude and longitude positions.</w:t>
      </w:r>
      <w:r w:rsidR="00693242">
        <w:t xml:space="preserve"> </w:t>
      </w:r>
      <w:r>
        <w:t xml:space="preserve"> In addition, the trace record lengths may vary within a file as the recording window or sampling rate changes. This effect is most commonly encountered in Knudsen </w:t>
      </w:r>
      <w:proofErr w:type="spellStart"/>
      <w:r>
        <w:t>echosounder</w:t>
      </w:r>
      <w:proofErr w:type="spellEnd"/>
      <w:r>
        <w:t xml:space="preserve"> data that was transcribed from the Knudsen binary format (KEB). Many industry seismic mapping packages accept SEGY only with a fixed SEGY record length and with UTM positional </w:t>
      </w:r>
      <w:r w:rsidR="00003DE0">
        <w:t>coordinates</w:t>
      </w:r>
      <w:r>
        <w:t>.</w:t>
      </w:r>
    </w:p>
    <w:p w:rsidR="00250E8C" w:rsidRDefault="00250E8C" w:rsidP="00A866B4">
      <w:proofErr w:type="spellStart"/>
      <w:r>
        <w:t>FixSEGYRecordLength</w:t>
      </w:r>
      <w:proofErr w:type="spellEnd"/>
      <w:r>
        <w:t xml:space="preserve"> was written to address this issue. This routine will scan a sequence of SEG-Y files and create and </w:t>
      </w:r>
      <w:r w:rsidR="00BB434A">
        <w:t>trace length -</w:t>
      </w:r>
      <w:r>
        <w:t>zero-padded version of each file with a fixed record length.</w:t>
      </w:r>
      <w:r w:rsidR="00BB434A">
        <w:t xml:space="preserve"> </w:t>
      </w:r>
      <w:r w:rsidR="00003DE0">
        <w:t xml:space="preserve">It can also be used to </w:t>
      </w:r>
      <w:proofErr w:type="gramStart"/>
      <w:r w:rsidR="00003DE0">
        <w:t>transform  the</w:t>
      </w:r>
      <w:proofErr w:type="gramEnd"/>
      <w:r w:rsidR="00003DE0">
        <w:t xml:space="preserve"> geographic datum on latitude/longitude pairs in the trace header  to WGS84.</w:t>
      </w:r>
      <w:r w:rsidR="00421E09">
        <w:t xml:space="preserve"> </w:t>
      </w:r>
      <w:r w:rsidR="00BB434A">
        <w:t>In addition, the routine</w:t>
      </w:r>
      <w:r w:rsidR="00003DE0">
        <w:t xml:space="preserve"> </w:t>
      </w:r>
      <w:proofErr w:type="gramStart"/>
      <w:r w:rsidR="00003DE0">
        <w:t>can</w:t>
      </w:r>
      <w:r w:rsidR="00BB434A">
        <w:t xml:space="preserve"> </w:t>
      </w:r>
      <w:r w:rsidR="00003DE0">
        <w:t xml:space="preserve"> </w:t>
      </w:r>
      <w:r w:rsidR="00BB434A">
        <w:t>project</w:t>
      </w:r>
      <w:proofErr w:type="gramEnd"/>
      <w:r w:rsidR="00BB434A">
        <w:t xml:space="preserve"> </w:t>
      </w:r>
      <w:r w:rsidR="00003DE0">
        <w:t xml:space="preserve">these </w:t>
      </w:r>
      <w:r w:rsidR="00BB434A">
        <w:t>positions from to UTM</w:t>
      </w:r>
      <w:r w:rsidR="00003DE0">
        <w:t xml:space="preserve"> (Universal Transverse Mercator)  or UPS (Universal Polar </w:t>
      </w:r>
      <w:proofErr w:type="spellStart"/>
      <w:r w:rsidR="00003DE0">
        <w:t>Sterographic</w:t>
      </w:r>
      <w:proofErr w:type="spellEnd"/>
      <w:r w:rsidR="00003DE0">
        <w:t xml:space="preserve">) </w:t>
      </w:r>
      <w:r w:rsidR="00003DE0">
        <w:fldChar w:fldCharType="begin"/>
      </w:r>
      <w:r w:rsidR="00003DE0">
        <w:instrText>ADDIN RW.CITE{{181 Snyder,JohnParr 1987}}</w:instrText>
      </w:r>
      <w:r w:rsidR="00003DE0">
        <w:fldChar w:fldCharType="separate"/>
      </w:r>
      <w:r w:rsidR="00003DE0" w:rsidRPr="00003DE0">
        <w:rPr>
          <w:rFonts w:ascii="Calibri" w:hAnsi="Calibri"/>
        </w:rPr>
        <w:t>(Snyder, 1987)</w:t>
      </w:r>
      <w:r w:rsidR="00003DE0">
        <w:fldChar w:fldCharType="end"/>
      </w:r>
      <w:r w:rsidR="00003DE0">
        <w:t>.</w:t>
      </w:r>
    </w:p>
    <w:p w:rsidR="00003DE0" w:rsidRDefault="00003DE0" w:rsidP="00A866B4"/>
    <w:p w:rsidR="00003DE0" w:rsidRDefault="00003DE0" w:rsidP="00003DE0">
      <w:pPr>
        <w:pStyle w:val="Heading1"/>
      </w:pPr>
      <w:bookmarkStart w:id="2" w:name="_Toc449514453"/>
      <w:r>
        <w:t>Installation</w:t>
      </w:r>
      <w:bookmarkEnd w:id="2"/>
    </w:p>
    <w:p w:rsidR="00003DE0" w:rsidRDefault="00003DE0"/>
    <w:p w:rsidR="0057119C" w:rsidRDefault="00003DE0">
      <w:r>
        <w:t xml:space="preserve">The routine was written with Microsoft Visual Studio 2013 in C#. The code contains </w:t>
      </w:r>
      <w:r w:rsidR="0057119C">
        <w:t xml:space="preserve">calls to the open-source </w:t>
      </w:r>
      <w:proofErr w:type="spellStart"/>
      <w:r w:rsidR="0057119C">
        <w:t>GeographicLib</w:t>
      </w:r>
      <w:proofErr w:type="spellEnd"/>
      <w:r w:rsidR="0057119C">
        <w:t xml:space="preserve"> library (</w:t>
      </w:r>
      <w:hyperlink r:id="rId8" w:history="1">
        <w:r w:rsidR="0057119C" w:rsidRPr="00C94129">
          <w:rPr>
            <w:rStyle w:val="Hyperlink"/>
          </w:rPr>
          <w:t>http://geographiclib.sourceforge.net</w:t>
        </w:r>
      </w:hyperlink>
      <w:proofErr w:type="gramStart"/>
      <w:r w:rsidR="0057119C">
        <w:t>)  in</w:t>
      </w:r>
      <w:proofErr w:type="gramEnd"/>
      <w:r w:rsidR="0057119C">
        <w:t xml:space="preserve"> compliance with the MIT/X11 open-source license. The source code is freely available through contact with the author (email:bob.courtney@canada.ca).</w:t>
      </w:r>
    </w:p>
    <w:p w:rsidR="0057119C" w:rsidRDefault="0057119C"/>
    <w:p w:rsidR="0057119C" w:rsidRDefault="0057119C">
      <w:r>
        <w:t xml:space="preserve">The executable </w:t>
      </w:r>
      <w:proofErr w:type="gramStart"/>
      <w:r>
        <w:t>image  is</w:t>
      </w:r>
      <w:proofErr w:type="gramEnd"/>
      <w:r>
        <w:t xml:space="preserve"> packaged </w:t>
      </w:r>
      <w:r w:rsidR="003D3311">
        <w:t xml:space="preserve">in a zip file </w:t>
      </w:r>
      <w:r>
        <w:t xml:space="preserve"> and distributed with supporting files and documentation , made available through NRCan Open File system via </w:t>
      </w:r>
      <w:proofErr w:type="spellStart"/>
      <w:r>
        <w:t>Geoscan</w:t>
      </w:r>
      <w:proofErr w:type="spellEnd"/>
      <w:r>
        <w:t xml:space="preserve"> (</w:t>
      </w:r>
      <w:hyperlink r:id="rId9" w:history="1">
        <w:r w:rsidRPr="00C94129">
          <w:rPr>
            <w:rStyle w:val="Hyperlink"/>
          </w:rPr>
          <w:t>http://geoscan.nrcan.gc.ca/</w:t>
        </w:r>
      </w:hyperlink>
      <w:r>
        <w:t xml:space="preserve">). The </w:t>
      </w:r>
      <w:proofErr w:type="spellStart"/>
      <w:r>
        <w:t>excutable</w:t>
      </w:r>
      <w:proofErr w:type="spellEnd"/>
      <w:r>
        <w:t xml:space="preserve"> image is written for Windows 7 and subsequent </w:t>
      </w:r>
      <w:r w:rsidR="003D3311">
        <w:t>operating systems</w:t>
      </w:r>
      <w:r>
        <w:t xml:space="preserve"> running .Net 4.0 and above.</w:t>
      </w:r>
    </w:p>
    <w:p w:rsidR="003D3311" w:rsidRDefault="003D3311">
      <w:r>
        <w:t xml:space="preserve">The zip file retrieved from </w:t>
      </w:r>
      <w:proofErr w:type="spellStart"/>
      <w:proofErr w:type="gramStart"/>
      <w:r>
        <w:t>Geoscsan</w:t>
      </w:r>
      <w:proofErr w:type="spellEnd"/>
      <w:r>
        <w:t xml:space="preserve">  can</w:t>
      </w:r>
      <w:proofErr w:type="gramEnd"/>
      <w:r>
        <w:t xml:space="preserve"> be unpacked and the setup.exe file is used to install the program on the host machine.</w:t>
      </w:r>
    </w:p>
    <w:p w:rsidR="0057119C" w:rsidRDefault="0057119C"/>
    <w:p w:rsidR="0057119C" w:rsidRDefault="0057119C" w:rsidP="0057119C">
      <w:r>
        <w:br w:type="page"/>
      </w:r>
    </w:p>
    <w:p w:rsidR="0057119C" w:rsidRDefault="0057119C" w:rsidP="0057119C">
      <w:pPr>
        <w:pStyle w:val="Heading1"/>
      </w:pPr>
      <w:bookmarkStart w:id="3" w:name="_Toc449514454"/>
      <w:r>
        <w:lastRenderedPageBreak/>
        <w:t>Use</w:t>
      </w:r>
      <w:bookmarkEnd w:id="3"/>
    </w:p>
    <w:p w:rsidR="0057119C" w:rsidRDefault="0057119C" w:rsidP="003D3311"/>
    <w:p w:rsidR="00FA50E0" w:rsidRDefault="00FA50E0" w:rsidP="00FA50E0">
      <w:pPr>
        <w:pStyle w:val="Heading2"/>
      </w:pPr>
      <w:bookmarkStart w:id="4" w:name="_Toc449514455"/>
      <w:r>
        <w:t>Launch Program</w:t>
      </w:r>
      <w:bookmarkEnd w:id="4"/>
    </w:p>
    <w:p w:rsidR="00FA50E0" w:rsidRPr="00FA50E0" w:rsidRDefault="00FA50E0" w:rsidP="00FA50E0"/>
    <w:p w:rsidR="003D3311" w:rsidRDefault="003D3311" w:rsidP="003D3311">
      <w:r>
        <w:t>The program is run via the Windows Start menu:</w:t>
      </w:r>
    </w:p>
    <w:p w:rsidR="003D3311" w:rsidRPr="003D3311" w:rsidRDefault="003D3311" w:rsidP="003D3311">
      <w:pPr>
        <w:ind w:firstLine="720"/>
        <w:rPr>
          <w:i/>
        </w:rPr>
      </w:pPr>
      <w:r w:rsidRPr="003D3311">
        <w:rPr>
          <w:i/>
        </w:rPr>
        <w:t>Start=&gt;All Programs=&gt;NRCan=&gt;</w:t>
      </w:r>
      <w:proofErr w:type="spellStart"/>
      <w:r w:rsidRPr="003D3311">
        <w:rPr>
          <w:i/>
        </w:rPr>
        <w:t>FixSEGYRecordLength</w:t>
      </w:r>
      <w:proofErr w:type="spellEnd"/>
    </w:p>
    <w:p w:rsidR="003D3311" w:rsidRDefault="003D3311" w:rsidP="003D3311"/>
    <w:p w:rsidR="003D3311" w:rsidRDefault="003D3311" w:rsidP="003D3311">
      <w:r>
        <w:t>The user interface should appear on the desktop:</w:t>
      </w:r>
    </w:p>
    <w:p w:rsidR="003D3311" w:rsidRDefault="003D3311" w:rsidP="003D3311">
      <w:r>
        <w:rPr>
          <w:noProof/>
          <w:lang w:eastAsia="en-CA"/>
        </w:rPr>
        <w:drawing>
          <wp:inline distT="0" distB="0" distL="0" distR="0" wp14:anchorId="3F465E29" wp14:editId="0F7EC0BE">
            <wp:extent cx="5943600" cy="27736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943600" cy="2773680"/>
                    </a:xfrm>
                    <a:prstGeom prst="rect">
                      <a:avLst/>
                    </a:prstGeom>
                  </pic:spPr>
                </pic:pic>
              </a:graphicData>
            </a:graphic>
          </wp:inline>
        </w:drawing>
      </w:r>
    </w:p>
    <w:p w:rsidR="003D3311" w:rsidRDefault="003D3311" w:rsidP="009A4A1D">
      <w:r>
        <w:t xml:space="preserve">Figure 1 – User </w:t>
      </w:r>
      <w:r w:rsidR="009A4A1D">
        <w:t>interface</w:t>
      </w:r>
    </w:p>
    <w:p w:rsidR="009A4A1D" w:rsidRPr="009A4A1D" w:rsidRDefault="009A4A1D" w:rsidP="009A4A1D"/>
    <w:p w:rsidR="00FA50E0" w:rsidRDefault="00FA50E0" w:rsidP="00FA50E0">
      <w:pPr>
        <w:pStyle w:val="Heading2"/>
      </w:pPr>
      <w:bookmarkStart w:id="5" w:name="_Toc449514456"/>
      <w:r>
        <w:t>Read SEGY</w:t>
      </w:r>
      <w:bookmarkEnd w:id="5"/>
    </w:p>
    <w:p w:rsidR="00FA50E0" w:rsidRPr="00FA50E0" w:rsidRDefault="00FA50E0" w:rsidP="00FA50E0"/>
    <w:p w:rsidR="003D3311" w:rsidRDefault="003D3311" w:rsidP="003D3311">
      <w:r>
        <w:t xml:space="preserve">Press the “Read Input SEGY file” button to read </w:t>
      </w:r>
      <w:proofErr w:type="gramStart"/>
      <w:r>
        <w:t>in  the</w:t>
      </w:r>
      <w:proofErr w:type="gramEnd"/>
      <w:r>
        <w:t xml:space="preserve"> SEGY files of interest.  Multiple files can be chosen and, to some extent, the program will automatically exclude files not recognized as SEGY.</w:t>
      </w:r>
    </w:p>
    <w:p w:rsidR="003D3311" w:rsidRDefault="00FA50E0" w:rsidP="003D3311">
      <w:r>
        <w:rPr>
          <w:noProof/>
          <w:lang w:eastAsia="en-CA"/>
        </w:rPr>
        <w:lastRenderedPageBreak/>
        <w:drawing>
          <wp:inline distT="0" distB="0" distL="0" distR="0" wp14:anchorId="5BD520C5" wp14:editId="1800F9E7">
            <wp:extent cx="5943600" cy="27698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943600" cy="2769870"/>
                    </a:xfrm>
                    <a:prstGeom prst="rect">
                      <a:avLst/>
                    </a:prstGeom>
                  </pic:spPr>
                </pic:pic>
              </a:graphicData>
            </a:graphic>
          </wp:inline>
        </w:drawing>
      </w:r>
    </w:p>
    <w:p w:rsidR="003A28EE" w:rsidRDefault="003A28EE" w:rsidP="003D3311"/>
    <w:p w:rsidR="00FA50E0" w:rsidRDefault="00FA50E0" w:rsidP="003D3311"/>
    <w:p w:rsidR="00FA50E0" w:rsidRDefault="00FA50E0" w:rsidP="00FA50E0">
      <w:pPr>
        <w:pStyle w:val="Heading2"/>
      </w:pPr>
      <w:bookmarkStart w:id="6" w:name="_Toc449514457"/>
      <w:r>
        <w:t>Scan SEGY</w:t>
      </w:r>
      <w:bookmarkEnd w:id="6"/>
    </w:p>
    <w:p w:rsidR="00C62330" w:rsidRPr="00C62330" w:rsidRDefault="00C62330" w:rsidP="00C62330"/>
    <w:p w:rsidR="00FA50E0" w:rsidRDefault="00FA50E0" w:rsidP="003D3311">
      <w:r>
        <w:t xml:space="preserve">Click of one of the entries in the </w:t>
      </w:r>
      <w:proofErr w:type="spellStart"/>
      <w:r>
        <w:t>listbox</w:t>
      </w:r>
      <w:proofErr w:type="spellEnd"/>
      <w:r>
        <w:t xml:space="preserve"> found to </w:t>
      </w:r>
      <w:proofErr w:type="gramStart"/>
      <w:r>
        <w:t>the  right</w:t>
      </w:r>
      <w:proofErr w:type="gramEnd"/>
      <w:r>
        <w:t>-hand side and press “Scan SEGY” to scan the selected file and summarize the trace length changes in the file.</w:t>
      </w:r>
    </w:p>
    <w:p w:rsidR="00FA50E0" w:rsidRDefault="00FA50E0" w:rsidP="009A4A1D">
      <w:r>
        <w:rPr>
          <w:noProof/>
          <w:lang w:eastAsia="en-CA"/>
        </w:rPr>
        <w:drawing>
          <wp:inline distT="0" distB="0" distL="0" distR="0" wp14:anchorId="562E456E" wp14:editId="1C5AC7CC">
            <wp:extent cx="5943600" cy="27698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943600" cy="2769870"/>
                    </a:xfrm>
                    <a:prstGeom prst="rect">
                      <a:avLst/>
                    </a:prstGeom>
                  </pic:spPr>
                </pic:pic>
              </a:graphicData>
            </a:graphic>
          </wp:inline>
        </w:drawing>
      </w:r>
    </w:p>
    <w:p w:rsidR="003A28EE" w:rsidRDefault="003A28EE" w:rsidP="009A4A1D"/>
    <w:p w:rsidR="003A28EE" w:rsidRDefault="003A28EE" w:rsidP="009A4A1D"/>
    <w:p w:rsidR="00693242" w:rsidRDefault="00FA50E0" w:rsidP="00FA50E0">
      <w:pPr>
        <w:pStyle w:val="Heading2"/>
      </w:pPr>
      <w:bookmarkStart w:id="7" w:name="_Toc449514458"/>
      <w:r>
        <w:lastRenderedPageBreak/>
        <w:t>Fix Trace Length</w:t>
      </w:r>
      <w:bookmarkEnd w:id="7"/>
    </w:p>
    <w:p w:rsidR="00FA50E0" w:rsidRDefault="00FA50E0" w:rsidP="00FA50E0"/>
    <w:p w:rsidR="00FA50E0" w:rsidRDefault="00FA50E0" w:rsidP="00FA50E0">
      <w:r>
        <w:t xml:space="preserve">Press “Process SEGY Files” to generate a zero-padded, constant trace version of the input file. The program will prompt for an output </w:t>
      </w:r>
      <w:proofErr w:type="gramStart"/>
      <w:r>
        <w:t xml:space="preserve">folder </w:t>
      </w:r>
      <w:r w:rsidR="00C62330">
        <w:t xml:space="preserve"> then</w:t>
      </w:r>
      <w:proofErr w:type="gramEnd"/>
      <w:r w:rsidR="00C62330">
        <w:t xml:space="preserve"> generate fixed length records for all the SEGY files with the file suffix “_</w:t>
      </w:r>
      <w:proofErr w:type="spellStart"/>
      <w:r w:rsidR="00C62330">
        <w:t>fixed.sgy</w:t>
      </w:r>
      <w:proofErr w:type="spellEnd"/>
      <w:r w:rsidR="00C62330">
        <w:t>”.</w:t>
      </w:r>
    </w:p>
    <w:p w:rsidR="00C62330" w:rsidRDefault="00C62330" w:rsidP="00FA50E0"/>
    <w:p w:rsidR="00C62330" w:rsidRDefault="00C62330" w:rsidP="00C62330">
      <w:pPr>
        <w:pStyle w:val="Heading2"/>
      </w:pPr>
      <w:r>
        <w:t>Change Datum to WGS84</w:t>
      </w:r>
    </w:p>
    <w:p w:rsidR="00C62330" w:rsidRDefault="00C62330" w:rsidP="00C62330"/>
    <w:p w:rsidR="00421E09" w:rsidRDefault="00C62330" w:rsidP="00C62330">
      <w:r>
        <w:t xml:space="preserve">Often for older SEGY files derived </w:t>
      </w:r>
      <w:proofErr w:type="gramStart"/>
      <w:r>
        <w:t xml:space="preserve">from </w:t>
      </w:r>
      <w:r w:rsidR="003A28EE">
        <w:t xml:space="preserve"> registered</w:t>
      </w:r>
      <w:proofErr w:type="gramEnd"/>
      <w:r w:rsidR="003A28EE">
        <w:t xml:space="preserve"> </w:t>
      </w:r>
      <w:r>
        <w:t xml:space="preserve">scanned </w:t>
      </w:r>
      <w:r w:rsidR="003A28EE">
        <w:t xml:space="preserve"> sections, the trace header positions are </w:t>
      </w:r>
      <w:r w:rsidR="00421E09">
        <w:t xml:space="preserve">stored with reference to </w:t>
      </w:r>
      <w:r w:rsidR="003A28EE">
        <w:t>in an old</w:t>
      </w:r>
      <w:r w:rsidR="00421E09">
        <w:t xml:space="preserve">er geodetic </w:t>
      </w:r>
      <w:r w:rsidR="003A28EE">
        <w:t xml:space="preserve"> datum, usually NAD27. This option </w:t>
      </w:r>
      <w:r w:rsidR="00421E09">
        <w:t>can be enacted to apply</w:t>
      </w:r>
      <w:r w:rsidR="003A28EE">
        <w:t xml:space="preserve"> a geocentric </w:t>
      </w:r>
      <w:r w:rsidR="00421E09">
        <w:t xml:space="preserve">–based </w:t>
      </w:r>
      <w:r w:rsidR="003A28EE">
        <w:t xml:space="preserve">datum correction method to </w:t>
      </w:r>
      <w:proofErr w:type="gramStart"/>
      <w:r w:rsidR="003A28EE">
        <w:t>apply  the</w:t>
      </w:r>
      <w:proofErr w:type="gramEnd"/>
      <w:r w:rsidR="003A28EE">
        <w:t xml:space="preserve"> appropriate datum shift and ellipsoidal parameters needed to transform positions to the WGS84 datum.</w:t>
      </w:r>
      <w:r w:rsidR="00421E09">
        <w:t xml:space="preserve"> (</w:t>
      </w:r>
      <w:hyperlink r:id="rId13" w:history="1">
        <w:r w:rsidR="00421E09" w:rsidRPr="00774636">
          <w:rPr>
            <w:rStyle w:val="Hyperlink"/>
          </w:rPr>
          <w:t>http://earth-info.nga.mil/GandG/publications/tr8350.2/wgs84fin.pdf</w:t>
        </w:r>
      </w:hyperlink>
      <w:r w:rsidR="00421E09">
        <w:t xml:space="preserve">). </w:t>
      </w:r>
    </w:p>
    <w:p w:rsidR="00C62330" w:rsidRDefault="00421E09" w:rsidP="00C62330">
      <w:r>
        <w:t>The datum transform parameters are stored in the folder</w:t>
      </w:r>
      <w:proofErr w:type="gramStart"/>
      <w:r>
        <w:t xml:space="preserve">,  </w:t>
      </w:r>
      <w:r w:rsidRPr="00421E09">
        <w:rPr>
          <w:i/>
        </w:rPr>
        <w:t>C</w:t>
      </w:r>
      <w:proofErr w:type="gramEnd"/>
      <w:r w:rsidRPr="00421E09">
        <w:rPr>
          <w:i/>
        </w:rPr>
        <w:t>:\Program Files (x86)\NRCan\</w:t>
      </w:r>
      <w:proofErr w:type="spellStart"/>
      <w:r w:rsidRPr="00421E09">
        <w:rPr>
          <w:i/>
        </w:rPr>
        <w:t>FixSEGYRecordLength</w:t>
      </w:r>
      <w:proofErr w:type="spellEnd"/>
      <w:r>
        <w:rPr>
          <w:i/>
        </w:rPr>
        <w:t xml:space="preserve">, </w:t>
      </w:r>
      <w:r w:rsidRPr="00421E09">
        <w:rPr>
          <w:i/>
        </w:rPr>
        <w:t xml:space="preserve"> </w:t>
      </w:r>
      <w:r>
        <w:t xml:space="preserve">in two csv files : </w:t>
      </w:r>
      <w:hyperlink w:anchor="_Appendix_1_–" w:history="1">
        <w:r w:rsidRPr="00421E09">
          <w:rPr>
            <w:rStyle w:val="Hyperlink"/>
            <w:i/>
          </w:rPr>
          <w:t>Ellipsoids.csv</w:t>
        </w:r>
      </w:hyperlink>
      <w:r>
        <w:t xml:space="preserve"> and </w:t>
      </w:r>
      <w:hyperlink w:anchor="_Appendix_2_–Geocentric" w:history="1">
        <w:r w:rsidRPr="00421E09">
          <w:rPr>
            <w:rStyle w:val="Hyperlink"/>
            <w:i/>
          </w:rPr>
          <w:t xml:space="preserve">GeodeticTransformParameters.csv. </w:t>
        </w:r>
      </w:hyperlink>
      <w:r w:rsidRPr="00421E09">
        <w:rPr>
          <w:i/>
        </w:rPr>
        <w:t xml:space="preserve"> GeodeticTransformParameters.csv</w:t>
      </w:r>
      <w:r>
        <w:t xml:space="preserve"> can be manually edited to update existing corrections or add additional corrections.</w:t>
      </w:r>
    </w:p>
    <w:p w:rsidR="003A28EE" w:rsidRDefault="003A28EE" w:rsidP="00C62330">
      <w:r>
        <w:t>Choose the source datum from the pull-down combo-box and check the checkbox option. These corrections will be calculated and applied to the output SEGY when the Fix Trace Length button is pushed.</w:t>
      </w:r>
    </w:p>
    <w:p w:rsidR="003A28EE" w:rsidRDefault="003A28EE" w:rsidP="00C62330"/>
    <w:p w:rsidR="003A28EE" w:rsidRPr="00C62330" w:rsidRDefault="003A28EE" w:rsidP="003A28EE">
      <w:pPr>
        <w:pStyle w:val="Heading2"/>
      </w:pPr>
      <w:r>
        <w:t xml:space="preserve">Convert to UTM </w:t>
      </w:r>
    </w:p>
    <w:p w:rsidR="00C62330" w:rsidRDefault="00C62330" w:rsidP="00C62330"/>
    <w:p w:rsidR="004C3BFC" w:rsidRDefault="004C3BFC" w:rsidP="00C62330">
      <w:r>
        <w:t xml:space="preserve">For many industry-standard seismic mapping packages, </w:t>
      </w:r>
      <w:r w:rsidR="00421E09">
        <w:t>UTM mapping coordinates are used as the survey areas are generally local in natures and the UTM projection offers a convenient equal-area mapping of geographic data.</w:t>
      </w:r>
    </w:p>
    <w:p w:rsidR="00421E09" w:rsidRDefault="00421E09" w:rsidP="00C62330">
      <w:r>
        <w:t>If the positional information in the source SEGY file is stored in latitude and longitude positions, then the Convert to UTM checkbox can be used to convert the positions sto</w:t>
      </w:r>
      <w:r w:rsidR="00E95E98">
        <w:t xml:space="preserve">red in the output file to UTM. </w:t>
      </w:r>
    </w:p>
    <w:p w:rsidR="00E95E98" w:rsidRDefault="00421E09" w:rsidP="00C62330">
      <w:r>
        <w:t xml:space="preserve">By default, the zone number is set to -1. With this choice, the program will project the positional data into their “natural </w:t>
      </w:r>
      <w:proofErr w:type="gramStart"/>
      <w:r>
        <w:t>“ zone</w:t>
      </w:r>
      <w:proofErr w:type="gramEnd"/>
      <w:r>
        <w:t xml:space="preserve">, one that is defined by the closest UTM zone to a given trace location. </w:t>
      </w:r>
      <w:r w:rsidR="00E95E98">
        <w:t xml:space="preserve">A choice of 0 will result in a UPS projection for </w:t>
      </w:r>
      <w:proofErr w:type="gramStart"/>
      <w:r w:rsidR="00E95E98">
        <w:t>polar regions</w:t>
      </w:r>
      <w:proofErr w:type="gramEnd"/>
      <w:r w:rsidR="00E95E98">
        <w:t xml:space="preserve">.  </w:t>
      </w:r>
      <w:proofErr w:type="gramStart"/>
      <w:r w:rsidR="00E95E98">
        <w:t>A choice greater than 0 results in a UTM projection.</w:t>
      </w:r>
      <w:proofErr w:type="gramEnd"/>
      <w:r w:rsidR="00E95E98">
        <w:t xml:space="preserve"> </w:t>
      </w:r>
    </w:p>
    <w:p w:rsidR="00421E09" w:rsidRDefault="00421E09" w:rsidP="00C62330">
      <w:r>
        <w:lastRenderedPageBreak/>
        <w:t xml:space="preserve">If the seismic line crosses UTM zone boundaries, </w:t>
      </w:r>
      <w:r w:rsidR="00E95E98">
        <w:t xml:space="preserve">the automatic choice of the natural zone </w:t>
      </w:r>
      <w:r>
        <w:t xml:space="preserve">will change causing large discontinuities in </w:t>
      </w:r>
      <w:proofErr w:type="gramStart"/>
      <w:r>
        <w:t>the  apparent</w:t>
      </w:r>
      <w:proofErr w:type="gramEnd"/>
      <w:r>
        <w:t xml:space="preserve"> </w:t>
      </w:r>
      <w:r w:rsidR="00E95E98">
        <w:t>survey track</w:t>
      </w:r>
      <w:r>
        <w:t xml:space="preserve">. But </w:t>
      </w:r>
      <w:r w:rsidR="00E95E98">
        <w:t xml:space="preserve">set the zone number to -1 </w:t>
      </w:r>
      <w:r>
        <w:t xml:space="preserve">first and process the seismic file. </w:t>
      </w:r>
    </w:p>
    <w:p w:rsidR="00421E09" w:rsidRDefault="00421E09" w:rsidP="00C62330">
      <w:r>
        <w:t>The program will produce a file with the extension “_</w:t>
      </w:r>
      <w:proofErr w:type="spellStart"/>
      <w:r>
        <w:t>fixed.prj</w:t>
      </w:r>
      <w:proofErr w:type="spellEnd"/>
      <w:r>
        <w:t xml:space="preserve">” that lists the source and projected coordinates and the </w:t>
      </w:r>
      <w:r w:rsidR="00E95E98">
        <w:t xml:space="preserve">calculated </w:t>
      </w:r>
      <w:bookmarkStart w:id="8" w:name="_GoBack"/>
      <w:bookmarkEnd w:id="8"/>
      <w:r>
        <w:t xml:space="preserve">zone number. Open and examine this file with a text </w:t>
      </w:r>
      <w:proofErr w:type="gramStart"/>
      <w:r>
        <w:t>editor :</w:t>
      </w:r>
      <w:proofErr w:type="gramEnd"/>
    </w:p>
    <w:p w:rsidR="00421E09" w:rsidRPr="00421E09" w:rsidRDefault="00421E09" w:rsidP="00421E09">
      <w:pPr>
        <w:spacing w:line="240" w:lineRule="auto"/>
        <w:rPr>
          <w:i/>
        </w:rPr>
      </w:pPr>
      <w:r w:rsidRPr="00421E09">
        <w:rPr>
          <w:i/>
        </w:rPr>
        <w:t>65.6695575 -59.9996461111111 362138.696753519 7286368.05251473 21</w:t>
      </w:r>
    </w:p>
    <w:p w:rsidR="00421E09" w:rsidRPr="00421E09" w:rsidRDefault="00421E09" w:rsidP="00421E09">
      <w:pPr>
        <w:spacing w:line="240" w:lineRule="auto"/>
        <w:rPr>
          <w:i/>
        </w:rPr>
      </w:pPr>
      <w:r w:rsidRPr="00421E09">
        <w:rPr>
          <w:i/>
        </w:rPr>
        <w:t>65.6697455555556 -59.9997591666667 362134.503884546 7286389.24177669 21</w:t>
      </w:r>
    </w:p>
    <w:p w:rsidR="00421E09" w:rsidRPr="00421E09" w:rsidRDefault="00421E09" w:rsidP="00421E09">
      <w:pPr>
        <w:spacing w:line="240" w:lineRule="auto"/>
        <w:rPr>
          <w:i/>
        </w:rPr>
      </w:pPr>
      <w:r w:rsidRPr="00421E09">
        <w:rPr>
          <w:i/>
        </w:rPr>
        <w:t>65.6698563888889 -59.9998136111111 362132.592529226 7286401.70325827 21</w:t>
      </w:r>
    </w:p>
    <w:p w:rsidR="00421E09" w:rsidRPr="00421E09" w:rsidRDefault="00421E09" w:rsidP="00421E09">
      <w:pPr>
        <w:spacing w:line="240" w:lineRule="auto"/>
        <w:rPr>
          <w:i/>
        </w:rPr>
      </w:pPr>
      <w:r w:rsidRPr="00421E09">
        <w:rPr>
          <w:i/>
        </w:rPr>
        <w:t>65.6699919444444 -59.9998919444444 362129.715422386 7286416.97012963 21</w:t>
      </w:r>
    </w:p>
    <w:p w:rsidR="00421E09" w:rsidRPr="00421E09" w:rsidRDefault="00421E09" w:rsidP="00421E09">
      <w:pPr>
        <w:spacing w:line="240" w:lineRule="auto"/>
        <w:rPr>
          <w:i/>
        </w:rPr>
      </w:pPr>
      <w:r w:rsidRPr="00421E09">
        <w:rPr>
          <w:i/>
        </w:rPr>
        <w:t>65.6701425 -59.9999533333333 362127.696383433 7286433.87019568 21</w:t>
      </w:r>
    </w:p>
    <w:p w:rsidR="00421E09" w:rsidRPr="00421E09" w:rsidRDefault="00421E09" w:rsidP="00421E09">
      <w:pPr>
        <w:spacing w:line="240" w:lineRule="auto"/>
        <w:rPr>
          <w:i/>
        </w:rPr>
      </w:pPr>
      <w:r w:rsidRPr="00421E09">
        <w:rPr>
          <w:i/>
        </w:rPr>
        <w:t>65.6702475 -60.0000055555556 637873.63351048 7286445.65285542 20</w:t>
      </w:r>
    </w:p>
    <w:p w:rsidR="00421E09" w:rsidRPr="00421E09" w:rsidRDefault="00421E09" w:rsidP="00421E09">
      <w:pPr>
        <w:spacing w:line="240" w:lineRule="auto"/>
        <w:rPr>
          <w:i/>
        </w:rPr>
      </w:pPr>
      <w:r w:rsidRPr="00421E09">
        <w:rPr>
          <w:i/>
        </w:rPr>
        <w:t>65.6704447222222 -60.0001172222222 637867.455912818 7286467.37002568 20</w:t>
      </w:r>
    </w:p>
    <w:p w:rsidR="00421E09" w:rsidRPr="00421E09" w:rsidRDefault="00421E09" w:rsidP="00421E09">
      <w:pPr>
        <w:spacing w:line="240" w:lineRule="auto"/>
        <w:rPr>
          <w:i/>
        </w:rPr>
      </w:pPr>
      <w:r w:rsidRPr="00421E09">
        <w:rPr>
          <w:i/>
        </w:rPr>
        <w:t>65.6705427777778 -60.0001719444444 637864.421129602 7286478.16918734 20</w:t>
      </w:r>
    </w:p>
    <w:p w:rsidR="00421E09" w:rsidRPr="00421E09" w:rsidRDefault="00421E09" w:rsidP="00421E09">
      <w:pPr>
        <w:spacing w:line="240" w:lineRule="auto"/>
        <w:rPr>
          <w:i/>
        </w:rPr>
      </w:pPr>
      <w:r w:rsidRPr="00421E09">
        <w:rPr>
          <w:i/>
        </w:rPr>
        <w:t>65.6706855555556 -60.000245 637860.306523946 7286493.90828034 20</w:t>
      </w:r>
    </w:p>
    <w:p w:rsidR="00C62330" w:rsidRDefault="00421E09" w:rsidP="00421E09">
      <w:r>
        <w:t xml:space="preserve">Take note of the zone changes and then choose a best-representative </w:t>
      </w:r>
      <w:proofErr w:type="gramStart"/>
      <w:r>
        <w:t>zone ,</w:t>
      </w:r>
      <w:proofErr w:type="gramEnd"/>
      <w:r>
        <w:t xml:space="preserve"> change the input zone value and reprocess the seismic file. Check the resulting .</w:t>
      </w:r>
      <w:proofErr w:type="spellStart"/>
      <w:r>
        <w:t>prj</w:t>
      </w:r>
      <w:proofErr w:type="spellEnd"/>
      <w:r>
        <w:t xml:space="preserve"> file to ensure the process completed as expected. The seismic file may have to be spilt into separate sections if the converted points fall too far away from the prescribed zone meridian (+/- 500 km).</w:t>
      </w:r>
      <w:r w:rsidR="00C62330">
        <w:br w:type="page"/>
      </w:r>
    </w:p>
    <w:p w:rsidR="00C62330" w:rsidRDefault="00C62330" w:rsidP="00FA50E0"/>
    <w:p w:rsidR="00FA50E0" w:rsidRDefault="003C67A3" w:rsidP="003C67A3">
      <w:pPr>
        <w:pStyle w:val="Heading1"/>
      </w:pPr>
      <w:bookmarkStart w:id="9" w:name="_Toc449514459"/>
      <w:bookmarkStart w:id="10" w:name="_Appendix_1_–"/>
      <w:bookmarkEnd w:id="10"/>
      <w:r>
        <w:t>Appendix 1 – Ellipsoid Definitions</w:t>
      </w:r>
      <w:bookmarkEnd w:id="9"/>
      <w:r w:rsidR="009A4A1D">
        <w:t xml:space="preserve"> </w:t>
      </w:r>
      <w:r w:rsidR="00421E09">
        <w:t>(</w:t>
      </w:r>
      <w:r w:rsidR="00421E09" w:rsidRPr="00421E09">
        <w:rPr>
          <w:i/>
        </w:rPr>
        <w:t>Ellipsoids.csv</w:t>
      </w:r>
      <w:r w:rsidR="00421E09">
        <w:rPr>
          <w:i/>
        </w:rPr>
        <w:t>)</w:t>
      </w:r>
    </w:p>
    <w:p w:rsidR="003C67A3" w:rsidRDefault="003C67A3" w:rsidP="003C67A3"/>
    <w:tbl>
      <w:tblPr>
        <w:tblStyle w:val="TableGrid"/>
        <w:tblW w:w="9576" w:type="dxa"/>
        <w:tblLook w:val="04A0" w:firstRow="1" w:lastRow="0" w:firstColumn="1" w:lastColumn="0" w:noHBand="0" w:noVBand="1"/>
      </w:tblPr>
      <w:tblGrid>
        <w:gridCol w:w="3192"/>
        <w:gridCol w:w="3192"/>
        <w:gridCol w:w="3192"/>
      </w:tblGrid>
      <w:tr w:rsidR="003C67A3" w:rsidRPr="003C67A3" w:rsidTr="003C67A3">
        <w:trPr>
          <w:trHeight w:val="300"/>
        </w:trPr>
        <w:tc>
          <w:tcPr>
            <w:tcW w:w="3192" w:type="dxa"/>
            <w:noWrap/>
            <w:hideMark/>
          </w:tcPr>
          <w:p w:rsidR="003C67A3" w:rsidRPr="003C67A3" w:rsidRDefault="003C67A3" w:rsidP="003C67A3">
            <w:pPr>
              <w:rPr>
                <w:rFonts w:ascii="Calibri" w:eastAsia="Times New Roman" w:hAnsi="Calibri" w:cs="Times New Roman"/>
                <w:b/>
                <w:color w:val="000000"/>
                <w:lang w:eastAsia="en-CA"/>
              </w:rPr>
            </w:pPr>
            <w:r w:rsidRPr="003C67A3">
              <w:rPr>
                <w:rFonts w:ascii="Calibri" w:eastAsia="Times New Roman" w:hAnsi="Calibri" w:cs="Times New Roman"/>
                <w:b/>
                <w:color w:val="000000"/>
                <w:lang w:eastAsia="en-CA"/>
              </w:rPr>
              <w:t>Ellipsoid</w:t>
            </w:r>
          </w:p>
        </w:tc>
        <w:tc>
          <w:tcPr>
            <w:tcW w:w="3192" w:type="dxa"/>
            <w:noWrap/>
            <w:hideMark/>
          </w:tcPr>
          <w:p w:rsidR="003C67A3" w:rsidRPr="003C67A3" w:rsidRDefault="003C67A3" w:rsidP="003C67A3">
            <w:pPr>
              <w:rPr>
                <w:rFonts w:ascii="Calibri" w:eastAsia="Times New Roman" w:hAnsi="Calibri" w:cs="Times New Roman"/>
                <w:b/>
                <w:color w:val="000000"/>
                <w:lang w:eastAsia="en-CA"/>
              </w:rPr>
            </w:pPr>
            <w:r w:rsidRPr="003C67A3">
              <w:rPr>
                <w:rFonts w:ascii="Calibri" w:eastAsia="Times New Roman" w:hAnsi="Calibri" w:cs="Times New Roman"/>
                <w:b/>
                <w:color w:val="000000"/>
                <w:lang w:eastAsia="en-CA"/>
              </w:rPr>
              <w:t>Semi-major axis </w:t>
            </w:r>
          </w:p>
        </w:tc>
        <w:tc>
          <w:tcPr>
            <w:tcW w:w="3192" w:type="dxa"/>
            <w:noWrap/>
            <w:hideMark/>
          </w:tcPr>
          <w:p w:rsidR="003C67A3" w:rsidRPr="003C67A3" w:rsidRDefault="003C67A3" w:rsidP="003C67A3">
            <w:pPr>
              <w:rPr>
                <w:rFonts w:ascii="Calibri" w:eastAsia="Times New Roman" w:hAnsi="Calibri" w:cs="Times New Roman"/>
                <w:b/>
                <w:color w:val="000000"/>
                <w:lang w:eastAsia="en-CA"/>
              </w:rPr>
            </w:pPr>
            <w:r w:rsidRPr="003C67A3">
              <w:rPr>
                <w:rFonts w:ascii="Calibri" w:eastAsia="Times New Roman" w:hAnsi="Calibri" w:cs="Times New Roman"/>
                <w:b/>
                <w:color w:val="000000"/>
                <w:lang w:eastAsia="en-CA"/>
              </w:rPr>
              <w:t>1/flattening</w:t>
            </w:r>
          </w:p>
        </w:tc>
      </w:tr>
      <w:tr w:rsidR="003C67A3" w:rsidRPr="003C67A3" w:rsidTr="003C67A3">
        <w:trPr>
          <w:trHeight w:val="300"/>
        </w:trPr>
        <w:tc>
          <w:tcPr>
            <w:tcW w:w="3192" w:type="dxa"/>
            <w:noWrap/>
            <w:hideMark/>
          </w:tcPr>
          <w:p w:rsidR="003C67A3" w:rsidRPr="003C67A3" w:rsidRDefault="003C67A3" w:rsidP="003C67A3">
            <w:pPr>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Airy 1830,</w:t>
            </w:r>
          </w:p>
        </w:tc>
        <w:tc>
          <w:tcPr>
            <w:tcW w:w="3192" w:type="dxa"/>
            <w:noWrap/>
            <w:hideMark/>
          </w:tcPr>
          <w:p w:rsidR="003C67A3" w:rsidRPr="003C67A3" w:rsidRDefault="003C67A3" w:rsidP="003C67A3">
            <w:pPr>
              <w:jc w:val="right"/>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6377563</w:t>
            </w:r>
          </w:p>
        </w:tc>
        <w:tc>
          <w:tcPr>
            <w:tcW w:w="3192" w:type="dxa"/>
            <w:noWrap/>
            <w:hideMark/>
          </w:tcPr>
          <w:p w:rsidR="003C67A3" w:rsidRPr="003C67A3" w:rsidRDefault="003C67A3" w:rsidP="009A4A1D">
            <w:pPr>
              <w:jc w:val="right"/>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299.325</w:t>
            </w:r>
          </w:p>
        </w:tc>
      </w:tr>
      <w:tr w:rsidR="003C67A3" w:rsidRPr="003C67A3" w:rsidTr="003C67A3">
        <w:trPr>
          <w:trHeight w:val="300"/>
        </w:trPr>
        <w:tc>
          <w:tcPr>
            <w:tcW w:w="3192" w:type="dxa"/>
            <w:noWrap/>
            <w:hideMark/>
          </w:tcPr>
          <w:p w:rsidR="003C67A3" w:rsidRPr="003C67A3" w:rsidRDefault="003C67A3" w:rsidP="003C67A3">
            <w:pPr>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Modified Airy</w:t>
            </w:r>
          </w:p>
        </w:tc>
        <w:tc>
          <w:tcPr>
            <w:tcW w:w="3192" w:type="dxa"/>
            <w:noWrap/>
            <w:hideMark/>
          </w:tcPr>
          <w:p w:rsidR="003C67A3" w:rsidRPr="003C67A3" w:rsidRDefault="003C67A3" w:rsidP="003C67A3">
            <w:pPr>
              <w:jc w:val="right"/>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6377340</w:t>
            </w:r>
          </w:p>
        </w:tc>
        <w:tc>
          <w:tcPr>
            <w:tcW w:w="3192" w:type="dxa"/>
            <w:noWrap/>
            <w:hideMark/>
          </w:tcPr>
          <w:p w:rsidR="003C67A3" w:rsidRPr="003C67A3" w:rsidRDefault="003C67A3" w:rsidP="009A4A1D">
            <w:pPr>
              <w:jc w:val="right"/>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299.325</w:t>
            </w:r>
          </w:p>
        </w:tc>
      </w:tr>
      <w:tr w:rsidR="003C67A3" w:rsidRPr="003C67A3" w:rsidTr="003C67A3">
        <w:trPr>
          <w:trHeight w:val="300"/>
        </w:trPr>
        <w:tc>
          <w:tcPr>
            <w:tcW w:w="3192" w:type="dxa"/>
            <w:noWrap/>
            <w:hideMark/>
          </w:tcPr>
          <w:p w:rsidR="003C67A3" w:rsidRPr="003C67A3" w:rsidRDefault="003C67A3" w:rsidP="003C67A3">
            <w:pPr>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Australian National</w:t>
            </w:r>
          </w:p>
        </w:tc>
        <w:tc>
          <w:tcPr>
            <w:tcW w:w="3192" w:type="dxa"/>
            <w:noWrap/>
            <w:hideMark/>
          </w:tcPr>
          <w:p w:rsidR="003C67A3" w:rsidRPr="003C67A3" w:rsidRDefault="003C67A3" w:rsidP="003C67A3">
            <w:pPr>
              <w:jc w:val="right"/>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6378160</w:t>
            </w:r>
          </w:p>
        </w:tc>
        <w:tc>
          <w:tcPr>
            <w:tcW w:w="3192" w:type="dxa"/>
            <w:noWrap/>
            <w:hideMark/>
          </w:tcPr>
          <w:p w:rsidR="003C67A3" w:rsidRPr="003C67A3" w:rsidRDefault="003C67A3" w:rsidP="009A4A1D">
            <w:pPr>
              <w:jc w:val="right"/>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298.25</w:t>
            </w:r>
          </w:p>
        </w:tc>
      </w:tr>
      <w:tr w:rsidR="003C67A3" w:rsidRPr="003C67A3" w:rsidTr="003C67A3">
        <w:trPr>
          <w:trHeight w:val="300"/>
        </w:trPr>
        <w:tc>
          <w:tcPr>
            <w:tcW w:w="3192" w:type="dxa"/>
            <w:noWrap/>
            <w:hideMark/>
          </w:tcPr>
          <w:p w:rsidR="003C67A3" w:rsidRPr="003C67A3" w:rsidRDefault="003C67A3" w:rsidP="003C67A3">
            <w:pPr>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Bessel 1841 (Namibia)</w:t>
            </w:r>
          </w:p>
        </w:tc>
        <w:tc>
          <w:tcPr>
            <w:tcW w:w="3192" w:type="dxa"/>
            <w:noWrap/>
            <w:hideMark/>
          </w:tcPr>
          <w:p w:rsidR="003C67A3" w:rsidRPr="003C67A3" w:rsidRDefault="003C67A3" w:rsidP="003C67A3">
            <w:pPr>
              <w:jc w:val="right"/>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6377484</w:t>
            </w:r>
          </w:p>
        </w:tc>
        <w:tc>
          <w:tcPr>
            <w:tcW w:w="3192" w:type="dxa"/>
            <w:noWrap/>
            <w:hideMark/>
          </w:tcPr>
          <w:p w:rsidR="003C67A3" w:rsidRPr="003C67A3" w:rsidRDefault="003C67A3" w:rsidP="009A4A1D">
            <w:pPr>
              <w:jc w:val="right"/>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299.1528</w:t>
            </w:r>
          </w:p>
        </w:tc>
      </w:tr>
      <w:tr w:rsidR="003C67A3" w:rsidRPr="003C67A3" w:rsidTr="003C67A3">
        <w:trPr>
          <w:trHeight w:val="300"/>
        </w:trPr>
        <w:tc>
          <w:tcPr>
            <w:tcW w:w="3192" w:type="dxa"/>
            <w:noWrap/>
            <w:hideMark/>
          </w:tcPr>
          <w:p w:rsidR="003C67A3" w:rsidRPr="003C67A3" w:rsidRDefault="003C67A3" w:rsidP="003C67A3">
            <w:pPr>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Bessel 1841</w:t>
            </w:r>
          </w:p>
        </w:tc>
        <w:tc>
          <w:tcPr>
            <w:tcW w:w="3192" w:type="dxa"/>
            <w:noWrap/>
            <w:hideMark/>
          </w:tcPr>
          <w:p w:rsidR="003C67A3" w:rsidRPr="003C67A3" w:rsidRDefault="003C67A3" w:rsidP="003C67A3">
            <w:pPr>
              <w:jc w:val="right"/>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6377397</w:t>
            </w:r>
          </w:p>
        </w:tc>
        <w:tc>
          <w:tcPr>
            <w:tcW w:w="3192" w:type="dxa"/>
            <w:noWrap/>
            <w:hideMark/>
          </w:tcPr>
          <w:p w:rsidR="003C67A3" w:rsidRPr="003C67A3" w:rsidRDefault="003C67A3" w:rsidP="009A4A1D">
            <w:pPr>
              <w:jc w:val="right"/>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299.1528</w:t>
            </w:r>
          </w:p>
        </w:tc>
      </w:tr>
      <w:tr w:rsidR="003C67A3" w:rsidRPr="003C67A3" w:rsidTr="003C67A3">
        <w:trPr>
          <w:trHeight w:val="300"/>
        </w:trPr>
        <w:tc>
          <w:tcPr>
            <w:tcW w:w="3192" w:type="dxa"/>
            <w:noWrap/>
            <w:hideMark/>
          </w:tcPr>
          <w:p w:rsidR="003C67A3" w:rsidRPr="003C67A3" w:rsidRDefault="003C67A3" w:rsidP="003C67A3">
            <w:pPr>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Clarke 1866,</w:t>
            </w:r>
          </w:p>
        </w:tc>
        <w:tc>
          <w:tcPr>
            <w:tcW w:w="3192" w:type="dxa"/>
            <w:noWrap/>
            <w:hideMark/>
          </w:tcPr>
          <w:p w:rsidR="003C67A3" w:rsidRPr="003C67A3" w:rsidRDefault="003C67A3" w:rsidP="003C67A3">
            <w:pPr>
              <w:jc w:val="right"/>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6378206</w:t>
            </w:r>
          </w:p>
        </w:tc>
        <w:tc>
          <w:tcPr>
            <w:tcW w:w="3192" w:type="dxa"/>
            <w:noWrap/>
            <w:hideMark/>
          </w:tcPr>
          <w:p w:rsidR="003C67A3" w:rsidRPr="003C67A3" w:rsidRDefault="003C67A3" w:rsidP="009A4A1D">
            <w:pPr>
              <w:jc w:val="right"/>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294.9787</w:t>
            </w:r>
          </w:p>
        </w:tc>
      </w:tr>
      <w:tr w:rsidR="003C67A3" w:rsidRPr="003C67A3" w:rsidTr="003C67A3">
        <w:trPr>
          <w:trHeight w:val="300"/>
        </w:trPr>
        <w:tc>
          <w:tcPr>
            <w:tcW w:w="3192" w:type="dxa"/>
            <w:noWrap/>
            <w:hideMark/>
          </w:tcPr>
          <w:p w:rsidR="003C67A3" w:rsidRPr="003C67A3" w:rsidRDefault="003C67A3" w:rsidP="003C67A3">
            <w:pPr>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Clarke 1880,</w:t>
            </w:r>
          </w:p>
        </w:tc>
        <w:tc>
          <w:tcPr>
            <w:tcW w:w="3192" w:type="dxa"/>
            <w:noWrap/>
            <w:hideMark/>
          </w:tcPr>
          <w:p w:rsidR="003C67A3" w:rsidRPr="003C67A3" w:rsidRDefault="003C67A3" w:rsidP="003C67A3">
            <w:pPr>
              <w:jc w:val="right"/>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6378249</w:t>
            </w:r>
          </w:p>
        </w:tc>
        <w:tc>
          <w:tcPr>
            <w:tcW w:w="3192" w:type="dxa"/>
            <w:noWrap/>
            <w:hideMark/>
          </w:tcPr>
          <w:p w:rsidR="003C67A3" w:rsidRPr="003C67A3" w:rsidRDefault="003C67A3" w:rsidP="009A4A1D">
            <w:pPr>
              <w:jc w:val="right"/>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293.465</w:t>
            </w:r>
          </w:p>
        </w:tc>
      </w:tr>
      <w:tr w:rsidR="003C67A3" w:rsidRPr="003C67A3" w:rsidTr="003C67A3">
        <w:trPr>
          <w:trHeight w:val="300"/>
        </w:trPr>
        <w:tc>
          <w:tcPr>
            <w:tcW w:w="3192" w:type="dxa"/>
            <w:noWrap/>
            <w:hideMark/>
          </w:tcPr>
          <w:p w:rsidR="003C67A3" w:rsidRPr="003C67A3" w:rsidRDefault="003C67A3" w:rsidP="003C67A3">
            <w:pPr>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Everest (India 1830)" </w:t>
            </w:r>
          </w:p>
        </w:tc>
        <w:tc>
          <w:tcPr>
            <w:tcW w:w="3192" w:type="dxa"/>
            <w:noWrap/>
            <w:hideMark/>
          </w:tcPr>
          <w:p w:rsidR="003C67A3" w:rsidRPr="003C67A3" w:rsidRDefault="003C67A3" w:rsidP="003C67A3">
            <w:pPr>
              <w:jc w:val="right"/>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6377276</w:t>
            </w:r>
          </w:p>
        </w:tc>
        <w:tc>
          <w:tcPr>
            <w:tcW w:w="3192" w:type="dxa"/>
            <w:noWrap/>
            <w:hideMark/>
          </w:tcPr>
          <w:p w:rsidR="003C67A3" w:rsidRPr="003C67A3" w:rsidRDefault="009A4A1D" w:rsidP="009A4A1D">
            <w:pPr>
              <w:jc w:val="right"/>
              <w:rPr>
                <w:rFonts w:ascii="Calibri" w:eastAsia="Times New Roman" w:hAnsi="Calibri" w:cs="Times New Roman"/>
                <w:color w:val="000000"/>
                <w:lang w:eastAsia="en-CA"/>
              </w:rPr>
            </w:pPr>
            <w:r>
              <w:rPr>
                <w:rFonts w:ascii="Calibri" w:eastAsia="Times New Roman" w:hAnsi="Calibri" w:cs="Times New Roman"/>
                <w:color w:val="000000"/>
                <w:lang w:eastAsia="en-CA"/>
              </w:rPr>
              <w:t>300.8017</w:t>
            </w:r>
          </w:p>
        </w:tc>
      </w:tr>
      <w:tr w:rsidR="003C67A3" w:rsidRPr="003C67A3" w:rsidTr="003C67A3">
        <w:trPr>
          <w:trHeight w:val="300"/>
        </w:trPr>
        <w:tc>
          <w:tcPr>
            <w:tcW w:w="3192" w:type="dxa"/>
            <w:noWrap/>
            <w:hideMark/>
          </w:tcPr>
          <w:p w:rsidR="003C67A3" w:rsidRPr="003C67A3" w:rsidRDefault="003C67A3" w:rsidP="003C67A3">
            <w:pPr>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Everest (Sabah Sarawak) </w:t>
            </w:r>
          </w:p>
        </w:tc>
        <w:tc>
          <w:tcPr>
            <w:tcW w:w="3192" w:type="dxa"/>
            <w:noWrap/>
            <w:hideMark/>
          </w:tcPr>
          <w:p w:rsidR="003C67A3" w:rsidRPr="003C67A3" w:rsidRDefault="003C67A3" w:rsidP="003C67A3">
            <w:pPr>
              <w:jc w:val="right"/>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6377299</w:t>
            </w:r>
          </w:p>
        </w:tc>
        <w:tc>
          <w:tcPr>
            <w:tcW w:w="3192" w:type="dxa"/>
            <w:noWrap/>
            <w:hideMark/>
          </w:tcPr>
          <w:p w:rsidR="003C67A3" w:rsidRPr="003C67A3" w:rsidRDefault="009A4A1D" w:rsidP="009A4A1D">
            <w:pPr>
              <w:jc w:val="right"/>
              <w:rPr>
                <w:rFonts w:ascii="Calibri" w:eastAsia="Times New Roman" w:hAnsi="Calibri" w:cs="Times New Roman"/>
                <w:color w:val="000000"/>
                <w:lang w:eastAsia="en-CA"/>
              </w:rPr>
            </w:pPr>
            <w:r>
              <w:rPr>
                <w:rFonts w:ascii="Calibri" w:eastAsia="Times New Roman" w:hAnsi="Calibri" w:cs="Times New Roman"/>
                <w:color w:val="000000"/>
                <w:lang w:eastAsia="en-CA"/>
              </w:rPr>
              <w:t>300.8017</w:t>
            </w:r>
          </w:p>
        </w:tc>
      </w:tr>
      <w:tr w:rsidR="003C67A3" w:rsidRPr="003C67A3" w:rsidTr="003C67A3">
        <w:trPr>
          <w:trHeight w:val="300"/>
        </w:trPr>
        <w:tc>
          <w:tcPr>
            <w:tcW w:w="3192" w:type="dxa"/>
            <w:noWrap/>
            <w:hideMark/>
          </w:tcPr>
          <w:p w:rsidR="003C67A3" w:rsidRPr="003C67A3" w:rsidRDefault="003C67A3" w:rsidP="003C67A3">
            <w:pPr>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Everest (India 1956)</w:t>
            </w:r>
          </w:p>
        </w:tc>
        <w:tc>
          <w:tcPr>
            <w:tcW w:w="3192" w:type="dxa"/>
            <w:noWrap/>
            <w:hideMark/>
          </w:tcPr>
          <w:p w:rsidR="003C67A3" w:rsidRPr="003C67A3" w:rsidRDefault="003C67A3" w:rsidP="003C67A3">
            <w:pPr>
              <w:jc w:val="right"/>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6377301</w:t>
            </w:r>
          </w:p>
        </w:tc>
        <w:tc>
          <w:tcPr>
            <w:tcW w:w="3192" w:type="dxa"/>
            <w:noWrap/>
            <w:hideMark/>
          </w:tcPr>
          <w:p w:rsidR="003C67A3" w:rsidRPr="003C67A3" w:rsidRDefault="009A4A1D" w:rsidP="009A4A1D">
            <w:pPr>
              <w:jc w:val="right"/>
              <w:rPr>
                <w:rFonts w:ascii="Calibri" w:eastAsia="Times New Roman" w:hAnsi="Calibri" w:cs="Times New Roman"/>
                <w:color w:val="000000"/>
                <w:lang w:eastAsia="en-CA"/>
              </w:rPr>
            </w:pPr>
            <w:r>
              <w:rPr>
                <w:rFonts w:ascii="Calibri" w:eastAsia="Times New Roman" w:hAnsi="Calibri" w:cs="Times New Roman"/>
                <w:color w:val="000000"/>
                <w:lang w:eastAsia="en-CA"/>
              </w:rPr>
              <w:t>300.8017</w:t>
            </w:r>
          </w:p>
        </w:tc>
      </w:tr>
      <w:tr w:rsidR="003C67A3" w:rsidRPr="003C67A3" w:rsidTr="003C67A3">
        <w:trPr>
          <w:trHeight w:val="300"/>
        </w:trPr>
        <w:tc>
          <w:tcPr>
            <w:tcW w:w="3192" w:type="dxa"/>
            <w:noWrap/>
            <w:hideMark/>
          </w:tcPr>
          <w:p w:rsidR="003C67A3" w:rsidRPr="003C67A3" w:rsidRDefault="003C67A3" w:rsidP="003C67A3">
            <w:pPr>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Everest (Malaysia 1969) </w:t>
            </w:r>
          </w:p>
        </w:tc>
        <w:tc>
          <w:tcPr>
            <w:tcW w:w="3192" w:type="dxa"/>
            <w:noWrap/>
            <w:hideMark/>
          </w:tcPr>
          <w:p w:rsidR="003C67A3" w:rsidRPr="003C67A3" w:rsidRDefault="003C67A3" w:rsidP="003C67A3">
            <w:pPr>
              <w:jc w:val="right"/>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6377296</w:t>
            </w:r>
          </w:p>
        </w:tc>
        <w:tc>
          <w:tcPr>
            <w:tcW w:w="3192" w:type="dxa"/>
            <w:noWrap/>
            <w:hideMark/>
          </w:tcPr>
          <w:p w:rsidR="003C67A3" w:rsidRPr="003C67A3" w:rsidRDefault="009A4A1D" w:rsidP="009A4A1D">
            <w:pPr>
              <w:jc w:val="right"/>
              <w:rPr>
                <w:rFonts w:ascii="Calibri" w:eastAsia="Times New Roman" w:hAnsi="Calibri" w:cs="Times New Roman"/>
                <w:color w:val="000000"/>
                <w:lang w:eastAsia="en-CA"/>
              </w:rPr>
            </w:pPr>
            <w:r>
              <w:rPr>
                <w:rFonts w:ascii="Calibri" w:eastAsia="Times New Roman" w:hAnsi="Calibri" w:cs="Times New Roman"/>
                <w:color w:val="000000"/>
                <w:lang w:eastAsia="en-CA"/>
              </w:rPr>
              <w:t>300.8017</w:t>
            </w:r>
          </w:p>
        </w:tc>
      </w:tr>
      <w:tr w:rsidR="003C67A3" w:rsidRPr="003C67A3" w:rsidTr="003C67A3">
        <w:trPr>
          <w:trHeight w:val="300"/>
        </w:trPr>
        <w:tc>
          <w:tcPr>
            <w:tcW w:w="3192" w:type="dxa"/>
            <w:noWrap/>
            <w:hideMark/>
          </w:tcPr>
          <w:p w:rsidR="003C67A3" w:rsidRPr="003C67A3" w:rsidRDefault="003C67A3" w:rsidP="003C67A3">
            <w:pPr>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Everest (Malay. &amp; Sing) </w:t>
            </w:r>
          </w:p>
        </w:tc>
        <w:tc>
          <w:tcPr>
            <w:tcW w:w="3192" w:type="dxa"/>
            <w:noWrap/>
            <w:hideMark/>
          </w:tcPr>
          <w:p w:rsidR="003C67A3" w:rsidRPr="003C67A3" w:rsidRDefault="003C67A3" w:rsidP="003C67A3">
            <w:pPr>
              <w:jc w:val="right"/>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6377304</w:t>
            </w:r>
          </w:p>
        </w:tc>
        <w:tc>
          <w:tcPr>
            <w:tcW w:w="3192" w:type="dxa"/>
            <w:noWrap/>
            <w:hideMark/>
          </w:tcPr>
          <w:p w:rsidR="003C67A3" w:rsidRPr="003C67A3" w:rsidRDefault="003C67A3" w:rsidP="009A4A1D">
            <w:pPr>
              <w:jc w:val="right"/>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300.8017 </w:t>
            </w:r>
          </w:p>
        </w:tc>
      </w:tr>
      <w:tr w:rsidR="003C67A3" w:rsidRPr="003C67A3" w:rsidTr="003C67A3">
        <w:trPr>
          <w:trHeight w:val="300"/>
        </w:trPr>
        <w:tc>
          <w:tcPr>
            <w:tcW w:w="3192" w:type="dxa"/>
            <w:noWrap/>
            <w:hideMark/>
          </w:tcPr>
          <w:p w:rsidR="003C67A3" w:rsidRPr="003C67A3" w:rsidRDefault="003C67A3" w:rsidP="003C67A3">
            <w:pPr>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Everest (Pakistan)</w:t>
            </w:r>
          </w:p>
        </w:tc>
        <w:tc>
          <w:tcPr>
            <w:tcW w:w="3192" w:type="dxa"/>
            <w:noWrap/>
            <w:hideMark/>
          </w:tcPr>
          <w:p w:rsidR="003C67A3" w:rsidRPr="003C67A3" w:rsidRDefault="003C67A3" w:rsidP="003C67A3">
            <w:pPr>
              <w:jc w:val="right"/>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6377310</w:t>
            </w:r>
          </w:p>
        </w:tc>
        <w:tc>
          <w:tcPr>
            <w:tcW w:w="3192" w:type="dxa"/>
            <w:noWrap/>
            <w:hideMark/>
          </w:tcPr>
          <w:p w:rsidR="003C67A3" w:rsidRPr="003C67A3" w:rsidRDefault="003C67A3" w:rsidP="009A4A1D">
            <w:pPr>
              <w:jc w:val="right"/>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300.8017 </w:t>
            </w:r>
          </w:p>
        </w:tc>
      </w:tr>
      <w:tr w:rsidR="003C67A3" w:rsidRPr="003C67A3" w:rsidTr="003C67A3">
        <w:trPr>
          <w:trHeight w:val="300"/>
        </w:trPr>
        <w:tc>
          <w:tcPr>
            <w:tcW w:w="3192" w:type="dxa"/>
            <w:noWrap/>
            <w:hideMark/>
          </w:tcPr>
          <w:p w:rsidR="003C67A3" w:rsidRPr="003C67A3" w:rsidRDefault="003C67A3" w:rsidP="003C67A3">
            <w:pPr>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Modified Fischer 1960</w:t>
            </w:r>
          </w:p>
        </w:tc>
        <w:tc>
          <w:tcPr>
            <w:tcW w:w="3192" w:type="dxa"/>
            <w:noWrap/>
            <w:hideMark/>
          </w:tcPr>
          <w:p w:rsidR="003C67A3" w:rsidRPr="003C67A3" w:rsidRDefault="003C67A3" w:rsidP="003C67A3">
            <w:pPr>
              <w:jc w:val="right"/>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6378155</w:t>
            </w:r>
          </w:p>
        </w:tc>
        <w:tc>
          <w:tcPr>
            <w:tcW w:w="3192" w:type="dxa"/>
            <w:noWrap/>
            <w:hideMark/>
          </w:tcPr>
          <w:p w:rsidR="003C67A3" w:rsidRPr="003C67A3" w:rsidRDefault="003C67A3" w:rsidP="009A4A1D">
            <w:pPr>
              <w:jc w:val="right"/>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298.3 </w:t>
            </w:r>
          </w:p>
        </w:tc>
      </w:tr>
      <w:tr w:rsidR="003C67A3" w:rsidRPr="003C67A3" w:rsidTr="003C67A3">
        <w:trPr>
          <w:trHeight w:val="300"/>
        </w:trPr>
        <w:tc>
          <w:tcPr>
            <w:tcW w:w="3192" w:type="dxa"/>
            <w:noWrap/>
            <w:hideMark/>
          </w:tcPr>
          <w:p w:rsidR="003C67A3" w:rsidRPr="003C67A3" w:rsidRDefault="003C67A3" w:rsidP="003C67A3">
            <w:pPr>
              <w:rPr>
                <w:rFonts w:ascii="Calibri" w:eastAsia="Times New Roman" w:hAnsi="Calibri" w:cs="Times New Roman"/>
                <w:color w:val="000000"/>
                <w:lang w:eastAsia="en-CA"/>
              </w:rPr>
            </w:pPr>
            <w:proofErr w:type="spellStart"/>
            <w:r w:rsidRPr="003C67A3">
              <w:rPr>
                <w:rFonts w:ascii="Calibri" w:eastAsia="Times New Roman" w:hAnsi="Calibri" w:cs="Times New Roman"/>
                <w:color w:val="000000"/>
                <w:lang w:eastAsia="en-CA"/>
              </w:rPr>
              <w:t>Helmert</w:t>
            </w:r>
            <w:proofErr w:type="spellEnd"/>
            <w:r w:rsidRPr="003C67A3">
              <w:rPr>
                <w:rFonts w:ascii="Calibri" w:eastAsia="Times New Roman" w:hAnsi="Calibri" w:cs="Times New Roman"/>
                <w:color w:val="000000"/>
                <w:lang w:eastAsia="en-CA"/>
              </w:rPr>
              <w:t xml:space="preserve"> 1906</w:t>
            </w:r>
          </w:p>
        </w:tc>
        <w:tc>
          <w:tcPr>
            <w:tcW w:w="3192" w:type="dxa"/>
            <w:noWrap/>
            <w:hideMark/>
          </w:tcPr>
          <w:p w:rsidR="003C67A3" w:rsidRPr="003C67A3" w:rsidRDefault="003C67A3" w:rsidP="009A4A1D">
            <w:pPr>
              <w:jc w:val="right"/>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6378200</w:t>
            </w:r>
          </w:p>
        </w:tc>
        <w:tc>
          <w:tcPr>
            <w:tcW w:w="3192" w:type="dxa"/>
            <w:noWrap/>
            <w:hideMark/>
          </w:tcPr>
          <w:p w:rsidR="003C67A3" w:rsidRPr="003C67A3" w:rsidRDefault="003C67A3" w:rsidP="009A4A1D">
            <w:pPr>
              <w:jc w:val="right"/>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298.3</w:t>
            </w:r>
          </w:p>
        </w:tc>
      </w:tr>
      <w:tr w:rsidR="003C67A3" w:rsidRPr="003C67A3" w:rsidTr="003C67A3">
        <w:trPr>
          <w:trHeight w:val="300"/>
        </w:trPr>
        <w:tc>
          <w:tcPr>
            <w:tcW w:w="3192" w:type="dxa"/>
            <w:noWrap/>
            <w:hideMark/>
          </w:tcPr>
          <w:p w:rsidR="003C67A3" w:rsidRPr="003C67A3" w:rsidRDefault="003C67A3" w:rsidP="003C67A3">
            <w:pPr>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Hough 1960</w:t>
            </w:r>
          </w:p>
        </w:tc>
        <w:tc>
          <w:tcPr>
            <w:tcW w:w="3192" w:type="dxa"/>
            <w:noWrap/>
            <w:hideMark/>
          </w:tcPr>
          <w:p w:rsidR="003C67A3" w:rsidRPr="003C67A3" w:rsidRDefault="003C67A3" w:rsidP="009A4A1D">
            <w:pPr>
              <w:jc w:val="right"/>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6378270</w:t>
            </w:r>
          </w:p>
        </w:tc>
        <w:tc>
          <w:tcPr>
            <w:tcW w:w="3192" w:type="dxa"/>
            <w:noWrap/>
            <w:hideMark/>
          </w:tcPr>
          <w:p w:rsidR="003C67A3" w:rsidRPr="003C67A3" w:rsidRDefault="003C67A3" w:rsidP="009A4A1D">
            <w:pPr>
              <w:jc w:val="right"/>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297</w:t>
            </w:r>
          </w:p>
        </w:tc>
      </w:tr>
      <w:tr w:rsidR="003C67A3" w:rsidRPr="003C67A3" w:rsidTr="003C67A3">
        <w:trPr>
          <w:trHeight w:val="300"/>
        </w:trPr>
        <w:tc>
          <w:tcPr>
            <w:tcW w:w="3192" w:type="dxa"/>
            <w:noWrap/>
            <w:hideMark/>
          </w:tcPr>
          <w:p w:rsidR="003C67A3" w:rsidRPr="003C67A3" w:rsidRDefault="003C67A3" w:rsidP="003C67A3">
            <w:pPr>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Indonesian 1974</w:t>
            </w:r>
          </w:p>
        </w:tc>
        <w:tc>
          <w:tcPr>
            <w:tcW w:w="3192" w:type="dxa"/>
            <w:noWrap/>
            <w:hideMark/>
          </w:tcPr>
          <w:p w:rsidR="003C67A3" w:rsidRPr="003C67A3" w:rsidRDefault="003C67A3" w:rsidP="009A4A1D">
            <w:pPr>
              <w:jc w:val="right"/>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6378160</w:t>
            </w:r>
          </w:p>
        </w:tc>
        <w:tc>
          <w:tcPr>
            <w:tcW w:w="3192" w:type="dxa"/>
            <w:noWrap/>
            <w:hideMark/>
          </w:tcPr>
          <w:p w:rsidR="003C67A3" w:rsidRPr="003C67A3" w:rsidRDefault="003C67A3" w:rsidP="009A4A1D">
            <w:pPr>
              <w:jc w:val="right"/>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298.247</w:t>
            </w:r>
          </w:p>
        </w:tc>
      </w:tr>
      <w:tr w:rsidR="003C67A3" w:rsidRPr="003C67A3" w:rsidTr="003C67A3">
        <w:trPr>
          <w:trHeight w:val="300"/>
        </w:trPr>
        <w:tc>
          <w:tcPr>
            <w:tcW w:w="3192" w:type="dxa"/>
            <w:noWrap/>
            <w:hideMark/>
          </w:tcPr>
          <w:p w:rsidR="003C67A3" w:rsidRPr="003C67A3" w:rsidRDefault="003C67A3" w:rsidP="003C67A3">
            <w:pPr>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International 1924</w:t>
            </w:r>
          </w:p>
        </w:tc>
        <w:tc>
          <w:tcPr>
            <w:tcW w:w="3192" w:type="dxa"/>
            <w:noWrap/>
            <w:hideMark/>
          </w:tcPr>
          <w:p w:rsidR="003C67A3" w:rsidRPr="003C67A3" w:rsidRDefault="003C67A3" w:rsidP="003C67A3">
            <w:pPr>
              <w:jc w:val="right"/>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6378388</w:t>
            </w:r>
          </w:p>
        </w:tc>
        <w:tc>
          <w:tcPr>
            <w:tcW w:w="3192" w:type="dxa"/>
            <w:noWrap/>
            <w:hideMark/>
          </w:tcPr>
          <w:p w:rsidR="003C67A3" w:rsidRPr="003C67A3" w:rsidRDefault="003C67A3" w:rsidP="009A4A1D">
            <w:pPr>
              <w:jc w:val="right"/>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297 </w:t>
            </w:r>
          </w:p>
        </w:tc>
      </w:tr>
      <w:tr w:rsidR="003C67A3" w:rsidRPr="003C67A3" w:rsidTr="003C67A3">
        <w:trPr>
          <w:trHeight w:val="300"/>
        </w:trPr>
        <w:tc>
          <w:tcPr>
            <w:tcW w:w="3192" w:type="dxa"/>
            <w:noWrap/>
            <w:hideMark/>
          </w:tcPr>
          <w:p w:rsidR="003C67A3" w:rsidRPr="003C67A3" w:rsidRDefault="003C67A3" w:rsidP="003C67A3">
            <w:pPr>
              <w:rPr>
                <w:rFonts w:ascii="Calibri" w:eastAsia="Times New Roman" w:hAnsi="Calibri" w:cs="Times New Roman"/>
                <w:color w:val="000000"/>
                <w:lang w:eastAsia="en-CA"/>
              </w:rPr>
            </w:pPr>
            <w:proofErr w:type="spellStart"/>
            <w:r w:rsidRPr="003C67A3">
              <w:rPr>
                <w:rFonts w:ascii="Calibri" w:eastAsia="Times New Roman" w:hAnsi="Calibri" w:cs="Times New Roman"/>
                <w:color w:val="000000"/>
                <w:lang w:eastAsia="en-CA"/>
              </w:rPr>
              <w:t>Krassovsky</w:t>
            </w:r>
            <w:proofErr w:type="spellEnd"/>
            <w:r w:rsidRPr="003C67A3">
              <w:rPr>
                <w:rFonts w:ascii="Calibri" w:eastAsia="Times New Roman" w:hAnsi="Calibri" w:cs="Times New Roman"/>
                <w:color w:val="000000"/>
                <w:lang w:eastAsia="en-CA"/>
              </w:rPr>
              <w:t xml:space="preserve"> 1940</w:t>
            </w:r>
          </w:p>
        </w:tc>
        <w:tc>
          <w:tcPr>
            <w:tcW w:w="3192" w:type="dxa"/>
            <w:noWrap/>
            <w:hideMark/>
          </w:tcPr>
          <w:p w:rsidR="003C67A3" w:rsidRPr="003C67A3" w:rsidRDefault="003C67A3" w:rsidP="009A4A1D">
            <w:pPr>
              <w:jc w:val="right"/>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6378245</w:t>
            </w:r>
          </w:p>
        </w:tc>
        <w:tc>
          <w:tcPr>
            <w:tcW w:w="3192" w:type="dxa"/>
            <w:noWrap/>
            <w:hideMark/>
          </w:tcPr>
          <w:p w:rsidR="003C67A3" w:rsidRPr="003C67A3" w:rsidRDefault="003C67A3" w:rsidP="009A4A1D">
            <w:pPr>
              <w:jc w:val="right"/>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298.3</w:t>
            </w:r>
          </w:p>
        </w:tc>
      </w:tr>
      <w:tr w:rsidR="003C67A3" w:rsidRPr="003C67A3" w:rsidTr="003C67A3">
        <w:trPr>
          <w:trHeight w:val="300"/>
        </w:trPr>
        <w:tc>
          <w:tcPr>
            <w:tcW w:w="3192" w:type="dxa"/>
            <w:noWrap/>
            <w:hideMark/>
          </w:tcPr>
          <w:p w:rsidR="003C67A3" w:rsidRPr="003C67A3" w:rsidRDefault="003C67A3" w:rsidP="003C67A3">
            <w:pPr>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GRS 80</w:t>
            </w:r>
          </w:p>
        </w:tc>
        <w:tc>
          <w:tcPr>
            <w:tcW w:w="3192" w:type="dxa"/>
            <w:noWrap/>
            <w:hideMark/>
          </w:tcPr>
          <w:p w:rsidR="003C67A3" w:rsidRPr="003C67A3" w:rsidRDefault="003C67A3" w:rsidP="009A4A1D">
            <w:pPr>
              <w:jc w:val="right"/>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6378137</w:t>
            </w:r>
          </w:p>
        </w:tc>
        <w:tc>
          <w:tcPr>
            <w:tcW w:w="3192" w:type="dxa"/>
            <w:noWrap/>
            <w:hideMark/>
          </w:tcPr>
          <w:p w:rsidR="003C67A3" w:rsidRPr="003C67A3" w:rsidRDefault="003C67A3" w:rsidP="009A4A1D">
            <w:pPr>
              <w:jc w:val="right"/>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298.2572</w:t>
            </w:r>
          </w:p>
        </w:tc>
      </w:tr>
      <w:tr w:rsidR="003C67A3" w:rsidRPr="003C67A3" w:rsidTr="003C67A3">
        <w:trPr>
          <w:trHeight w:val="300"/>
        </w:trPr>
        <w:tc>
          <w:tcPr>
            <w:tcW w:w="3192" w:type="dxa"/>
            <w:noWrap/>
            <w:hideMark/>
          </w:tcPr>
          <w:p w:rsidR="003C67A3" w:rsidRPr="003C67A3" w:rsidRDefault="003C67A3" w:rsidP="003C67A3">
            <w:pPr>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South American 1969</w:t>
            </w:r>
          </w:p>
        </w:tc>
        <w:tc>
          <w:tcPr>
            <w:tcW w:w="3192" w:type="dxa"/>
            <w:noWrap/>
            <w:hideMark/>
          </w:tcPr>
          <w:p w:rsidR="003C67A3" w:rsidRPr="003C67A3" w:rsidRDefault="003C67A3" w:rsidP="003C67A3">
            <w:pPr>
              <w:jc w:val="right"/>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6378160</w:t>
            </w:r>
          </w:p>
        </w:tc>
        <w:tc>
          <w:tcPr>
            <w:tcW w:w="3192" w:type="dxa"/>
            <w:noWrap/>
            <w:hideMark/>
          </w:tcPr>
          <w:p w:rsidR="003C67A3" w:rsidRPr="003C67A3" w:rsidRDefault="003C67A3" w:rsidP="009A4A1D">
            <w:pPr>
              <w:jc w:val="right"/>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298.25 </w:t>
            </w:r>
          </w:p>
        </w:tc>
      </w:tr>
      <w:tr w:rsidR="003C67A3" w:rsidRPr="003C67A3" w:rsidTr="003C67A3">
        <w:trPr>
          <w:trHeight w:val="300"/>
        </w:trPr>
        <w:tc>
          <w:tcPr>
            <w:tcW w:w="3192" w:type="dxa"/>
            <w:noWrap/>
            <w:hideMark/>
          </w:tcPr>
          <w:p w:rsidR="003C67A3" w:rsidRPr="003C67A3" w:rsidRDefault="003C67A3" w:rsidP="003C67A3">
            <w:pPr>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WGS 72</w:t>
            </w:r>
          </w:p>
        </w:tc>
        <w:tc>
          <w:tcPr>
            <w:tcW w:w="3192" w:type="dxa"/>
            <w:noWrap/>
            <w:hideMark/>
          </w:tcPr>
          <w:p w:rsidR="003C67A3" w:rsidRPr="003C67A3" w:rsidRDefault="003C67A3" w:rsidP="009A4A1D">
            <w:pPr>
              <w:jc w:val="right"/>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6378135</w:t>
            </w:r>
          </w:p>
        </w:tc>
        <w:tc>
          <w:tcPr>
            <w:tcW w:w="3192" w:type="dxa"/>
            <w:noWrap/>
            <w:hideMark/>
          </w:tcPr>
          <w:p w:rsidR="003C67A3" w:rsidRPr="003C67A3" w:rsidRDefault="003C67A3" w:rsidP="009A4A1D">
            <w:pPr>
              <w:jc w:val="right"/>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298.26</w:t>
            </w:r>
          </w:p>
        </w:tc>
      </w:tr>
      <w:tr w:rsidR="003C67A3" w:rsidRPr="003C67A3" w:rsidTr="003C67A3">
        <w:trPr>
          <w:trHeight w:val="300"/>
        </w:trPr>
        <w:tc>
          <w:tcPr>
            <w:tcW w:w="3192" w:type="dxa"/>
            <w:noWrap/>
            <w:hideMark/>
          </w:tcPr>
          <w:p w:rsidR="003C67A3" w:rsidRPr="003C67A3" w:rsidRDefault="003C67A3" w:rsidP="003C67A3">
            <w:pPr>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WGS 84</w:t>
            </w:r>
          </w:p>
        </w:tc>
        <w:tc>
          <w:tcPr>
            <w:tcW w:w="3192" w:type="dxa"/>
            <w:noWrap/>
            <w:hideMark/>
          </w:tcPr>
          <w:p w:rsidR="003C67A3" w:rsidRPr="003C67A3" w:rsidRDefault="003C67A3" w:rsidP="009A4A1D">
            <w:pPr>
              <w:jc w:val="right"/>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6378137</w:t>
            </w:r>
          </w:p>
        </w:tc>
        <w:tc>
          <w:tcPr>
            <w:tcW w:w="3192" w:type="dxa"/>
            <w:noWrap/>
            <w:hideMark/>
          </w:tcPr>
          <w:p w:rsidR="003C67A3" w:rsidRPr="003C67A3" w:rsidRDefault="003C67A3" w:rsidP="009A4A1D">
            <w:pPr>
              <w:jc w:val="right"/>
              <w:rPr>
                <w:rFonts w:ascii="Calibri" w:eastAsia="Times New Roman" w:hAnsi="Calibri" w:cs="Times New Roman"/>
                <w:color w:val="000000"/>
                <w:lang w:eastAsia="en-CA"/>
              </w:rPr>
            </w:pPr>
            <w:r w:rsidRPr="003C67A3">
              <w:rPr>
                <w:rFonts w:ascii="Calibri" w:eastAsia="Times New Roman" w:hAnsi="Calibri" w:cs="Times New Roman"/>
                <w:color w:val="000000"/>
                <w:lang w:eastAsia="en-CA"/>
              </w:rPr>
              <w:t>298.2572</w:t>
            </w:r>
          </w:p>
        </w:tc>
      </w:tr>
    </w:tbl>
    <w:p w:rsidR="009A4A1D" w:rsidRDefault="009A4A1D" w:rsidP="003C67A3"/>
    <w:p w:rsidR="009A4A1D" w:rsidRDefault="009A4A1D">
      <w:r>
        <w:br w:type="page"/>
      </w:r>
    </w:p>
    <w:p w:rsidR="009A4A1D" w:rsidRDefault="009A4A1D" w:rsidP="003C67A3"/>
    <w:p w:rsidR="009A4A1D" w:rsidRDefault="009A4A1D" w:rsidP="009A4A1D">
      <w:pPr>
        <w:pStyle w:val="Heading1"/>
      </w:pPr>
      <w:bookmarkStart w:id="11" w:name="_Toc449514460"/>
      <w:bookmarkStart w:id="12" w:name="_Appendix_2_–Geocentric"/>
      <w:bookmarkEnd w:id="12"/>
      <w:r>
        <w:t>Appendix 2 –Geocentric Datum Corrections</w:t>
      </w:r>
      <w:bookmarkEnd w:id="11"/>
      <w:r>
        <w:t xml:space="preserve"> </w:t>
      </w:r>
      <w:r w:rsidR="00421E09">
        <w:t>(</w:t>
      </w:r>
      <w:r w:rsidR="00421E09" w:rsidRPr="00421E09">
        <w:rPr>
          <w:i/>
        </w:rPr>
        <w:t>GeodeticTransformParameters.csv</w:t>
      </w:r>
      <w:r w:rsidR="00421E09">
        <w:rPr>
          <w:i/>
        </w:rPr>
        <w:t>)</w:t>
      </w:r>
    </w:p>
    <w:p w:rsidR="009A4A1D" w:rsidRPr="003C67A3" w:rsidRDefault="009A4A1D" w:rsidP="003C67A3"/>
    <w:tbl>
      <w:tblPr>
        <w:tblStyle w:val="TableGrid"/>
        <w:tblW w:w="0" w:type="auto"/>
        <w:tblLook w:val="04A0" w:firstRow="1" w:lastRow="0" w:firstColumn="1" w:lastColumn="0" w:noHBand="0" w:noVBand="1"/>
      </w:tblPr>
      <w:tblGrid>
        <w:gridCol w:w="1485"/>
        <w:gridCol w:w="1270"/>
        <w:gridCol w:w="866"/>
        <w:gridCol w:w="621"/>
        <w:gridCol w:w="665"/>
        <w:gridCol w:w="2767"/>
        <w:gridCol w:w="463"/>
        <w:gridCol w:w="463"/>
        <w:gridCol w:w="457"/>
        <w:gridCol w:w="519"/>
      </w:tblGrid>
      <w:tr w:rsidR="009A4A1D" w:rsidRPr="009A4A1D" w:rsidTr="009A4A1D">
        <w:trPr>
          <w:trHeight w:val="300"/>
        </w:trPr>
        <w:tc>
          <w:tcPr>
            <w:tcW w:w="1465" w:type="dxa"/>
            <w:noWrap/>
            <w:hideMark/>
          </w:tcPr>
          <w:p w:rsidR="009A4A1D" w:rsidRPr="009A4A1D" w:rsidRDefault="009A4A1D">
            <w:pPr>
              <w:rPr>
                <w:b/>
              </w:rPr>
            </w:pPr>
            <w:r>
              <w:br w:type="page"/>
            </w:r>
            <w:r w:rsidRPr="009A4A1D">
              <w:rPr>
                <w:b/>
              </w:rPr>
              <w:t>Datum</w:t>
            </w:r>
          </w:p>
        </w:tc>
        <w:tc>
          <w:tcPr>
            <w:tcW w:w="1253" w:type="dxa"/>
            <w:noWrap/>
            <w:hideMark/>
          </w:tcPr>
          <w:p w:rsidR="009A4A1D" w:rsidRPr="009A4A1D" w:rsidRDefault="009A4A1D">
            <w:pPr>
              <w:rPr>
                <w:b/>
              </w:rPr>
            </w:pPr>
            <w:r w:rsidRPr="009A4A1D">
              <w:rPr>
                <w:b/>
              </w:rPr>
              <w:t>  Ellipsoid</w:t>
            </w:r>
          </w:p>
        </w:tc>
        <w:tc>
          <w:tcPr>
            <w:tcW w:w="934" w:type="dxa"/>
            <w:noWrap/>
            <w:hideMark/>
          </w:tcPr>
          <w:p w:rsidR="009A4A1D" w:rsidRPr="009A4A1D" w:rsidRDefault="009A4A1D">
            <w:pPr>
              <w:rPr>
                <w:b/>
              </w:rPr>
            </w:pPr>
            <w:proofErr w:type="spellStart"/>
            <w:r w:rsidRPr="009A4A1D">
              <w:rPr>
                <w:b/>
              </w:rPr>
              <w:t>dX</w:t>
            </w:r>
            <w:proofErr w:type="spellEnd"/>
          </w:p>
        </w:tc>
        <w:tc>
          <w:tcPr>
            <w:tcW w:w="347" w:type="dxa"/>
            <w:noWrap/>
            <w:hideMark/>
          </w:tcPr>
          <w:p w:rsidR="009A4A1D" w:rsidRPr="009A4A1D" w:rsidRDefault="009A4A1D">
            <w:pPr>
              <w:rPr>
                <w:b/>
              </w:rPr>
            </w:pPr>
            <w:proofErr w:type="spellStart"/>
            <w:r w:rsidRPr="009A4A1D">
              <w:rPr>
                <w:b/>
              </w:rPr>
              <w:t>dY</w:t>
            </w:r>
            <w:proofErr w:type="spellEnd"/>
          </w:p>
        </w:tc>
        <w:tc>
          <w:tcPr>
            <w:tcW w:w="658" w:type="dxa"/>
            <w:noWrap/>
            <w:hideMark/>
          </w:tcPr>
          <w:p w:rsidR="009A4A1D" w:rsidRPr="009A4A1D" w:rsidRDefault="009A4A1D">
            <w:pPr>
              <w:rPr>
                <w:b/>
              </w:rPr>
            </w:pPr>
            <w:proofErr w:type="spellStart"/>
            <w:r w:rsidRPr="009A4A1D">
              <w:rPr>
                <w:b/>
              </w:rPr>
              <w:t>dZ</w:t>
            </w:r>
            <w:proofErr w:type="spellEnd"/>
          </w:p>
        </w:tc>
        <w:tc>
          <w:tcPr>
            <w:tcW w:w="3034" w:type="dxa"/>
            <w:noWrap/>
            <w:hideMark/>
          </w:tcPr>
          <w:p w:rsidR="009A4A1D" w:rsidRPr="009A4A1D" w:rsidRDefault="009A4A1D">
            <w:pPr>
              <w:rPr>
                <w:b/>
              </w:rPr>
            </w:pPr>
            <w:r w:rsidRPr="009A4A1D">
              <w:rPr>
                <w:b/>
              </w:rPr>
              <w:t>Region of use </w:t>
            </w:r>
          </w:p>
        </w:tc>
        <w:tc>
          <w:tcPr>
            <w:tcW w:w="459" w:type="dxa"/>
            <w:noWrap/>
            <w:hideMark/>
          </w:tcPr>
          <w:p w:rsidR="009A4A1D" w:rsidRPr="009A4A1D" w:rsidRDefault="009A4A1D">
            <w:pPr>
              <w:rPr>
                <w:b/>
              </w:rPr>
            </w:pPr>
            <w:proofErr w:type="spellStart"/>
            <w:r w:rsidRPr="009A4A1D">
              <w:rPr>
                <w:b/>
              </w:rPr>
              <w:t>eX</w:t>
            </w:r>
            <w:proofErr w:type="spellEnd"/>
          </w:p>
        </w:tc>
        <w:tc>
          <w:tcPr>
            <w:tcW w:w="459" w:type="dxa"/>
            <w:noWrap/>
            <w:hideMark/>
          </w:tcPr>
          <w:p w:rsidR="009A4A1D" w:rsidRPr="009A4A1D" w:rsidRDefault="009A4A1D">
            <w:pPr>
              <w:rPr>
                <w:b/>
              </w:rPr>
            </w:pPr>
            <w:proofErr w:type="spellStart"/>
            <w:r w:rsidRPr="009A4A1D">
              <w:rPr>
                <w:b/>
              </w:rPr>
              <w:t>eY</w:t>
            </w:r>
            <w:proofErr w:type="spellEnd"/>
          </w:p>
        </w:tc>
        <w:tc>
          <w:tcPr>
            <w:tcW w:w="453" w:type="dxa"/>
            <w:noWrap/>
            <w:hideMark/>
          </w:tcPr>
          <w:p w:rsidR="009A4A1D" w:rsidRPr="009A4A1D" w:rsidRDefault="009A4A1D">
            <w:pPr>
              <w:rPr>
                <w:b/>
              </w:rPr>
            </w:pPr>
            <w:proofErr w:type="spellStart"/>
            <w:r w:rsidRPr="009A4A1D">
              <w:rPr>
                <w:b/>
              </w:rPr>
              <w:t>eZ</w:t>
            </w:r>
            <w:proofErr w:type="spellEnd"/>
            <w:r w:rsidRPr="009A4A1D">
              <w:rPr>
                <w:b/>
              </w:rPr>
              <w:t> </w:t>
            </w:r>
          </w:p>
        </w:tc>
        <w:tc>
          <w:tcPr>
            <w:tcW w:w="514" w:type="dxa"/>
            <w:noWrap/>
            <w:hideMark/>
          </w:tcPr>
          <w:p w:rsidR="009A4A1D" w:rsidRPr="009A4A1D" w:rsidRDefault="009A4A1D">
            <w:pPr>
              <w:rPr>
                <w:b/>
              </w:rPr>
            </w:pPr>
            <w:r w:rsidRPr="009A4A1D">
              <w:rPr>
                <w:b/>
              </w:rPr>
              <w:t>#S</w:t>
            </w:r>
          </w:p>
        </w:tc>
      </w:tr>
      <w:tr w:rsidR="009A4A1D" w:rsidRPr="009A4A1D" w:rsidTr="009A4A1D">
        <w:trPr>
          <w:trHeight w:val="300"/>
        </w:trPr>
        <w:tc>
          <w:tcPr>
            <w:tcW w:w="1465" w:type="dxa"/>
            <w:noWrap/>
            <w:hideMark/>
          </w:tcPr>
          <w:p w:rsidR="009A4A1D" w:rsidRPr="009A4A1D" w:rsidRDefault="009A4A1D">
            <w:proofErr w:type="spellStart"/>
            <w:r w:rsidRPr="009A4A1D">
              <w:t>Adindan</w:t>
            </w:r>
            <w:proofErr w:type="spellEnd"/>
          </w:p>
        </w:tc>
        <w:tc>
          <w:tcPr>
            <w:tcW w:w="1253" w:type="dxa"/>
            <w:noWrap/>
            <w:hideMark/>
          </w:tcPr>
          <w:p w:rsidR="009A4A1D" w:rsidRPr="009A4A1D" w:rsidRDefault="009A4A1D">
            <w:r w:rsidRPr="009A4A1D">
              <w:t>Clarke 1880</w:t>
            </w:r>
          </w:p>
        </w:tc>
        <w:tc>
          <w:tcPr>
            <w:tcW w:w="934" w:type="dxa"/>
            <w:noWrap/>
            <w:hideMark/>
          </w:tcPr>
          <w:p w:rsidR="009A4A1D" w:rsidRPr="009A4A1D" w:rsidRDefault="009A4A1D">
            <w:r w:rsidRPr="009A4A1D">
              <w:t>-118 </w:t>
            </w:r>
          </w:p>
        </w:tc>
        <w:tc>
          <w:tcPr>
            <w:tcW w:w="347" w:type="dxa"/>
            <w:noWrap/>
            <w:hideMark/>
          </w:tcPr>
          <w:p w:rsidR="009A4A1D" w:rsidRPr="009A4A1D" w:rsidRDefault="009A4A1D" w:rsidP="009A4A1D">
            <w:r w:rsidRPr="009A4A1D">
              <w:t>-14</w:t>
            </w:r>
          </w:p>
        </w:tc>
        <w:tc>
          <w:tcPr>
            <w:tcW w:w="658" w:type="dxa"/>
            <w:noWrap/>
            <w:hideMark/>
          </w:tcPr>
          <w:p w:rsidR="009A4A1D" w:rsidRPr="009A4A1D" w:rsidRDefault="009A4A1D" w:rsidP="009A4A1D">
            <w:r w:rsidRPr="009A4A1D">
              <w:t>218</w:t>
            </w:r>
          </w:p>
        </w:tc>
        <w:tc>
          <w:tcPr>
            <w:tcW w:w="3034" w:type="dxa"/>
            <w:noWrap/>
            <w:hideMark/>
          </w:tcPr>
          <w:p w:rsidR="009A4A1D" w:rsidRPr="009A4A1D" w:rsidRDefault="009A4A1D">
            <w:r w:rsidRPr="009A4A1D">
              <w:t>Burkina Faso </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sidP="009A4A1D">
            <w:r w:rsidRPr="009A4A1D">
              <w:t>25</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proofErr w:type="spellStart"/>
            <w:r w:rsidRPr="009A4A1D">
              <w:t>Adindan</w:t>
            </w:r>
            <w:proofErr w:type="spellEnd"/>
          </w:p>
        </w:tc>
        <w:tc>
          <w:tcPr>
            <w:tcW w:w="1253" w:type="dxa"/>
            <w:noWrap/>
            <w:hideMark/>
          </w:tcPr>
          <w:p w:rsidR="009A4A1D" w:rsidRPr="009A4A1D" w:rsidRDefault="009A4A1D">
            <w:r w:rsidRPr="009A4A1D">
              <w:t>Clarke 1880</w:t>
            </w:r>
          </w:p>
        </w:tc>
        <w:tc>
          <w:tcPr>
            <w:tcW w:w="934" w:type="dxa"/>
            <w:noWrap/>
            <w:hideMark/>
          </w:tcPr>
          <w:p w:rsidR="009A4A1D" w:rsidRPr="009A4A1D" w:rsidRDefault="009A4A1D">
            <w:r w:rsidRPr="009A4A1D">
              <w:t>-134 </w:t>
            </w:r>
          </w:p>
        </w:tc>
        <w:tc>
          <w:tcPr>
            <w:tcW w:w="347" w:type="dxa"/>
            <w:noWrap/>
            <w:hideMark/>
          </w:tcPr>
          <w:p w:rsidR="009A4A1D" w:rsidRPr="009A4A1D" w:rsidRDefault="009A4A1D" w:rsidP="009A4A1D">
            <w:r w:rsidRPr="009A4A1D">
              <w:t>-2</w:t>
            </w:r>
          </w:p>
        </w:tc>
        <w:tc>
          <w:tcPr>
            <w:tcW w:w="658" w:type="dxa"/>
            <w:noWrap/>
            <w:hideMark/>
          </w:tcPr>
          <w:p w:rsidR="009A4A1D" w:rsidRPr="009A4A1D" w:rsidRDefault="009A4A1D" w:rsidP="009A4A1D">
            <w:r w:rsidRPr="009A4A1D">
              <w:t>210</w:t>
            </w:r>
          </w:p>
        </w:tc>
        <w:tc>
          <w:tcPr>
            <w:tcW w:w="3034" w:type="dxa"/>
            <w:noWrap/>
            <w:hideMark/>
          </w:tcPr>
          <w:p w:rsidR="009A4A1D" w:rsidRPr="009A4A1D" w:rsidRDefault="009A4A1D">
            <w:r w:rsidRPr="009A4A1D">
              <w:t>Cameroon </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sidP="009A4A1D">
            <w:r w:rsidRPr="009A4A1D">
              <w:t>25</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proofErr w:type="spellStart"/>
            <w:r w:rsidRPr="009A4A1D">
              <w:t>Adindan</w:t>
            </w:r>
            <w:proofErr w:type="spellEnd"/>
          </w:p>
        </w:tc>
        <w:tc>
          <w:tcPr>
            <w:tcW w:w="1253" w:type="dxa"/>
            <w:noWrap/>
            <w:hideMark/>
          </w:tcPr>
          <w:p w:rsidR="009A4A1D" w:rsidRPr="009A4A1D" w:rsidRDefault="009A4A1D">
            <w:r w:rsidRPr="009A4A1D">
              <w:t>Clarke 1880</w:t>
            </w:r>
          </w:p>
        </w:tc>
        <w:tc>
          <w:tcPr>
            <w:tcW w:w="934" w:type="dxa"/>
            <w:noWrap/>
            <w:hideMark/>
          </w:tcPr>
          <w:p w:rsidR="009A4A1D" w:rsidRPr="009A4A1D" w:rsidRDefault="009A4A1D">
            <w:r w:rsidRPr="009A4A1D">
              <w:t>-165 </w:t>
            </w:r>
          </w:p>
        </w:tc>
        <w:tc>
          <w:tcPr>
            <w:tcW w:w="347" w:type="dxa"/>
            <w:noWrap/>
            <w:hideMark/>
          </w:tcPr>
          <w:p w:rsidR="009A4A1D" w:rsidRPr="009A4A1D" w:rsidRDefault="009A4A1D" w:rsidP="009A4A1D">
            <w:r w:rsidRPr="009A4A1D">
              <w:t>-11</w:t>
            </w:r>
          </w:p>
        </w:tc>
        <w:tc>
          <w:tcPr>
            <w:tcW w:w="658" w:type="dxa"/>
            <w:noWrap/>
            <w:hideMark/>
          </w:tcPr>
          <w:p w:rsidR="009A4A1D" w:rsidRPr="009A4A1D" w:rsidRDefault="009A4A1D" w:rsidP="009A4A1D">
            <w:r w:rsidRPr="009A4A1D">
              <w:t>206</w:t>
            </w:r>
          </w:p>
        </w:tc>
        <w:tc>
          <w:tcPr>
            <w:tcW w:w="3034" w:type="dxa"/>
            <w:noWrap/>
            <w:hideMark/>
          </w:tcPr>
          <w:p w:rsidR="009A4A1D" w:rsidRPr="009A4A1D" w:rsidRDefault="009A4A1D">
            <w:r w:rsidRPr="009A4A1D">
              <w:t>Ethiopia </w:t>
            </w:r>
          </w:p>
        </w:tc>
        <w:tc>
          <w:tcPr>
            <w:tcW w:w="459" w:type="dxa"/>
            <w:noWrap/>
            <w:hideMark/>
          </w:tcPr>
          <w:p w:rsidR="009A4A1D" w:rsidRPr="009A4A1D" w:rsidRDefault="009A4A1D" w:rsidP="009A4A1D">
            <w:r w:rsidRPr="009A4A1D">
              <w:t>3</w:t>
            </w:r>
          </w:p>
        </w:tc>
        <w:tc>
          <w:tcPr>
            <w:tcW w:w="459" w:type="dxa"/>
            <w:noWrap/>
            <w:hideMark/>
          </w:tcPr>
          <w:p w:rsidR="009A4A1D" w:rsidRPr="009A4A1D" w:rsidRDefault="009A4A1D" w:rsidP="009A4A1D">
            <w:r w:rsidRPr="009A4A1D">
              <w:t>3</w:t>
            </w:r>
          </w:p>
        </w:tc>
        <w:tc>
          <w:tcPr>
            <w:tcW w:w="453" w:type="dxa"/>
            <w:noWrap/>
            <w:hideMark/>
          </w:tcPr>
          <w:p w:rsidR="009A4A1D" w:rsidRPr="009A4A1D" w:rsidRDefault="009A4A1D" w:rsidP="009A4A1D">
            <w:r w:rsidRPr="009A4A1D">
              <w:t>3</w:t>
            </w:r>
          </w:p>
        </w:tc>
        <w:tc>
          <w:tcPr>
            <w:tcW w:w="514" w:type="dxa"/>
            <w:noWrap/>
            <w:hideMark/>
          </w:tcPr>
          <w:p w:rsidR="009A4A1D" w:rsidRPr="009A4A1D" w:rsidRDefault="009A4A1D" w:rsidP="009A4A1D">
            <w:r w:rsidRPr="009A4A1D">
              <w:t>8</w:t>
            </w:r>
          </w:p>
        </w:tc>
      </w:tr>
      <w:tr w:rsidR="009A4A1D" w:rsidRPr="009A4A1D" w:rsidTr="009A4A1D">
        <w:trPr>
          <w:trHeight w:val="300"/>
        </w:trPr>
        <w:tc>
          <w:tcPr>
            <w:tcW w:w="1465" w:type="dxa"/>
            <w:noWrap/>
            <w:hideMark/>
          </w:tcPr>
          <w:p w:rsidR="009A4A1D" w:rsidRPr="009A4A1D" w:rsidRDefault="009A4A1D">
            <w:proofErr w:type="spellStart"/>
            <w:r w:rsidRPr="009A4A1D">
              <w:t>Adindan</w:t>
            </w:r>
            <w:proofErr w:type="spellEnd"/>
          </w:p>
        </w:tc>
        <w:tc>
          <w:tcPr>
            <w:tcW w:w="1253" w:type="dxa"/>
            <w:noWrap/>
            <w:hideMark/>
          </w:tcPr>
          <w:p w:rsidR="009A4A1D" w:rsidRPr="009A4A1D" w:rsidRDefault="009A4A1D">
            <w:r w:rsidRPr="009A4A1D">
              <w:t>Clarke 1880</w:t>
            </w:r>
          </w:p>
        </w:tc>
        <w:tc>
          <w:tcPr>
            <w:tcW w:w="934" w:type="dxa"/>
            <w:noWrap/>
            <w:hideMark/>
          </w:tcPr>
          <w:p w:rsidR="009A4A1D" w:rsidRPr="009A4A1D" w:rsidRDefault="009A4A1D">
            <w:r w:rsidRPr="009A4A1D">
              <w:t>-123 </w:t>
            </w:r>
          </w:p>
        </w:tc>
        <w:tc>
          <w:tcPr>
            <w:tcW w:w="347" w:type="dxa"/>
            <w:noWrap/>
            <w:hideMark/>
          </w:tcPr>
          <w:p w:rsidR="009A4A1D" w:rsidRPr="009A4A1D" w:rsidRDefault="009A4A1D" w:rsidP="009A4A1D">
            <w:r w:rsidRPr="009A4A1D">
              <w:t>-20</w:t>
            </w:r>
          </w:p>
        </w:tc>
        <w:tc>
          <w:tcPr>
            <w:tcW w:w="658" w:type="dxa"/>
            <w:noWrap/>
            <w:hideMark/>
          </w:tcPr>
          <w:p w:rsidR="009A4A1D" w:rsidRPr="009A4A1D" w:rsidRDefault="009A4A1D" w:rsidP="009A4A1D">
            <w:r w:rsidRPr="009A4A1D">
              <w:t>220</w:t>
            </w:r>
          </w:p>
        </w:tc>
        <w:tc>
          <w:tcPr>
            <w:tcW w:w="3034" w:type="dxa"/>
            <w:noWrap/>
            <w:hideMark/>
          </w:tcPr>
          <w:p w:rsidR="009A4A1D" w:rsidRPr="009A4A1D" w:rsidRDefault="009A4A1D">
            <w:r w:rsidRPr="009A4A1D">
              <w:t>Mali </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sidP="009A4A1D">
            <w:r w:rsidRPr="009A4A1D">
              <w:t>25</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proofErr w:type="spellStart"/>
            <w:r w:rsidRPr="009A4A1D">
              <w:t>Adindan</w:t>
            </w:r>
            <w:proofErr w:type="spellEnd"/>
          </w:p>
        </w:tc>
        <w:tc>
          <w:tcPr>
            <w:tcW w:w="1253" w:type="dxa"/>
            <w:noWrap/>
            <w:hideMark/>
          </w:tcPr>
          <w:p w:rsidR="009A4A1D" w:rsidRPr="009A4A1D" w:rsidRDefault="009A4A1D">
            <w:r w:rsidRPr="009A4A1D">
              <w:t>Clarke 1880</w:t>
            </w:r>
          </w:p>
        </w:tc>
        <w:tc>
          <w:tcPr>
            <w:tcW w:w="934" w:type="dxa"/>
            <w:noWrap/>
            <w:hideMark/>
          </w:tcPr>
          <w:p w:rsidR="009A4A1D" w:rsidRPr="009A4A1D" w:rsidRDefault="009A4A1D">
            <w:r w:rsidRPr="009A4A1D">
              <w:t>-166 </w:t>
            </w:r>
          </w:p>
        </w:tc>
        <w:tc>
          <w:tcPr>
            <w:tcW w:w="347" w:type="dxa"/>
            <w:noWrap/>
            <w:hideMark/>
          </w:tcPr>
          <w:p w:rsidR="009A4A1D" w:rsidRPr="009A4A1D" w:rsidRDefault="009A4A1D" w:rsidP="009A4A1D">
            <w:r w:rsidRPr="009A4A1D">
              <w:t>-15</w:t>
            </w:r>
          </w:p>
        </w:tc>
        <w:tc>
          <w:tcPr>
            <w:tcW w:w="658" w:type="dxa"/>
            <w:noWrap/>
            <w:hideMark/>
          </w:tcPr>
          <w:p w:rsidR="009A4A1D" w:rsidRPr="009A4A1D" w:rsidRDefault="009A4A1D" w:rsidP="009A4A1D">
            <w:r w:rsidRPr="009A4A1D">
              <w:t>204</w:t>
            </w:r>
          </w:p>
        </w:tc>
        <w:tc>
          <w:tcPr>
            <w:tcW w:w="3034" w:type="dxa"/>
            <w:noWrap/>
            <w:hideMark/>
          </w:tcPr>
          <w:p w:rsidR="009A4A1D" w:rsidRPr="009A4A1D" w:rsidRDefault="009A4A1D">
            <w:r w:rsidRPr="009A4A1D">
              <w:t>MEAN FOR Ethiopia; Sudan </w:t>
            </w:r>
          </w:p>
        </w:tc>
        <w:tc>
          <w:tcPr>
            <w:tcW w:w="459" w:type="dxa"/>
            <w:noWrap/>
            <w:hideMark/>
          </w:tcPr>
          <w:p w:rsidR="009A4A1D" w:rsidRPr="009A4A1D" w:rsidRDefault="009A4A1D" w:rsidP="009A4A1D">
            <w:r w:rsidRPr="009A4A1D">
              <w:t>5</w:t>
            </w:r>
          </w:p>
        </w:tc>
        <w:tc>
          <w:tcPr>
            <w:tcW w:w="459" w:type="dxa"/>
            <w:noWrap/>
            <w:hideMark/>
          </w:tcPr>
          <w:p w:rsidR="009A4A1D" w:rsidRPr="009A4A1D" w:rsidRDefault="009A4A1D" w:rsidP="009A4A1D">
            <w:r w:rsidRPr="009A4A1D">
              <w:t>5</w:t>
            </w:r>
          </w:p>
        </w:tc>
        <w:tc>
          <w:tcPr>
            <w:tcW w:w="453" w:type="dxa"/>
            <w:noWrap/>
            <w:hideMark/>
          </w:tcPr>
          <w:p w:rsidR="009A4A1D" w:rsidRPr="009A4A1D" w:rsidRDefault="009A4A1D" w:rsidP="009A4A1D">
            <w:r w:rsidRPr="009A4A1D">
              <w:t>3</w:t>
            </w:r>
          </w:p>
        </w:tc>
        <w:tc>
          <w:tcPr>
            <w:tcW w:w="514" w:type="dxa"/>
            <w:noWrap/>
            <w:hideMark/>
          </w:tcPr>
          <w:p w:rsidR="009A4A1D" w:rsidRPr="009A4A1D" w:rsidRDefault="009A4A1D" w:rsidP="009A4A1D">
            <w:r w:rsidRPr="009A4A1D">
              <w:t>22</w:t>
            </w:r>
          </w:p>
        </w:tc>
      </w:tr>
      <w:tr w:rsidR="009A4A1D" w:rsidRPr="009A4A1D" w:rsidTr="009A4A1D">
        <w:trPr>
          <w:trHeight w:val="300"/>
        </w:trPr>
        <w:tc>
          <w:tcPr>
            <w:tcW w:w="1465" w:type="dxa"/>
            <w:noWrap/>
            <w:hideMark/>
          </w:tcPr>
          <w:p w:rsidR="009A4A1D" w:rsidRPr="009A4A1D" w:rsidRDefault="009A4A1D">
            <w:proofErr w:type="spellStart"/>
            <w:r w:rsidRPr="009A4A1D">
              <w:t>Adindan</w:t>
            </w:r>
            <w:proofErr w:type="spellEnd"/>
          </w:p>
        </w:tc>
        <w:tc>
          <w:tcPr>
            <w:tcW w:w="1253" w:type="dxa"/>
            <w:noWrap/>
            <w:hideMark/>
          </w:tcPr>
          <w:p w:rsidR="009A4A1D" w:rsidRPr="009A4A1D" w:rsidRDefault="009A4A1D">
            <w:r w:rsidRPr="009A4A1D">
              <w:t>Clarke 1880</w:t>
            </w:r>
          </w:p>
        </w:tc>
        <w:tc>
          <w:tcPr>
            <w:tcW w:w="934" w:type="dxa"/>
            <w:noWrap/>
            <w:hideMark/>
          </w:tcPr>
          <w:p w:rsidR="009A4A1D" w:rsidRPr="009A4A1D" w:rsidRDefault="009A4A1D">
            <w:r w:rsidRPr="009A4A1D">
              <w:t>-128 </w:t>
            </w:r>
          </w:p>
        </w:tc>
        <w:tc>
          <w:tcPr>
            <w:tcW w:w="347" w:type="dxa"/>
            <w:noWrap/>
            <w:hideMark/>
          </w:tcPr>
          <w:p w:rsidR="009A4A1D" w:rsidRPr="009A4A1D" w:rsidRDefault="009A4A1D" w:rsidP="009A4A1D">
            <w:r w:rsidRPr="009A4A1D">
              <w:t>-18</w:t>
            </w:r>
          </w:p>
        </w:tc>
        <w:tc>
          <w:tcPr>
            <w:tcW w:w="658" w:type="dxa"/>
            <w:noWrap/>
            <w:hideMark/>
          </w:tcPr>
          <w:p w:rsidR="009A4A1D" w:rsidRPr="009A4A1D" w:rsidRDefault="009A4A1D" w:rsidP="009A4A1D">
            <w:r w:rsidRPr="009A4A1D">
              <w:t>224</w:t>
            </w:r>
          </w:p>
        </w:tc>
        <w:tc>
          <w:tcPr>
            <w:tcW w:w="3034" w:type="dxa"/>
            <w:noWrap/>
            <w:hideMark/>
          </w:tcPr>
          <w:p w:rsidR="009A4A1D" w:rsidRPr="009A4A1D" w:rsidRDefault="009A4A1D">
            <w:r w:rsidRPr="009A4A1D">
              <w:t>Senegal </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sidP="009A4A1D">
            <w:r w:rsidRPr="009A4A1D">
              <w:t>25</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2</w:t>
            </w:r>
          </w:p>
        </w:tc>
      </w:tr>
      <w:tr w:rsidR="009A4A1D" w:rsidRPr="009A4A1D" w:rsidTr="009A4A1D">
        <w:trPr>
          <w:trHeight w:val="300"/>
        </w:trPr>
        <w:tc>
          <w:tcPr>
            <w:tcW w:w="1465" w:type="dxa"/>
            <w:noWrap/>
            <w:hideMark/>
          </w:tcPr>
          <w:p w:rsidR="009A4A1D" w:rsidRPr="009A4A1D" w:rsidRDefault="009A4A1D">
            <w:proofErr w:type="spellStart"/>
            <w:r w:rsidRPr="009A4A1D">
              <w:t>Adindan</w:t>
            </w:r>
            <w:proofErr w:type="spellEnd"/>
          </w:p>
        </w:tc>
        <w:tc>
          <w:tcPr>
            <w:tcW w:w="1253" w:type="dxa"/>
            <w:noWrap/>
            <w:hideMark/>
          </w:tcPr>
          <w:p w:rsidR="009A4A1D" w:rsidRPr="009A4A1D" w:rsidRDefault="009A4A1D">
            <w:r w:rsidRPr="009A4A1D">
              <w:t>Clarke 1880</w:t>
            </w:r>
          </w:p>
        </w:tc>
        <w:tc>
          <w:tcPr>
            <w:tcW w:w="934" w:type="dxa"/>
            <w:noWrap/>
            <w:hideMark/>
          </w:tcPr>
          <w:p w:rsidR="009A4A1D" w:rsidRPr="009A4A1D" w:rsidRDefault="009A4A1D">
            <w:r w:rsidRPr="009A4A1D">
              <w:t>-161 </w:t>
            </w:r>
          </w:p>
        </w:tc>
        <w:tc>
          <w:tcPr>
            <w:tcW w:w="347" w:type="dxa"/>
            <w:noWrap/>
            <w:hideMark/>
          </w:tcPr>
          <w:p w:rsidR="009A4A1D" w:rsidRPr="009A4A1D" w:rsidRDefault="009A4A1D" w:rsidP="009A4A1D">
            <w:r w:rsidRPr="009A4A1D">
              <w:t>-14</w:t>
            </w:r>
          </w:p>
        </w:tc>
        <w:tc>
          <w:tcPr>
            <w:tcW w:w="658" w:type="dxa"/>
            <w:noWrap/>
            <w:hideMark/>
          </w:tcPr>
          <w:p w:rsidR="009A4A1D" w:rsidRPr="009A4A1D" w:rsidRDefault="009A4A1D" w:rsidP="009A4A1D">
            <w:r w:rsidRPr="009A4A1D">
              <w:t>205</w:t>
            </w:r>
          </w:p>
        </w:tc>
        <w:tc>
          <w:tcPr>
            <w:tcW w:w="3034" w:type="dxa"/>
            <w:noWrap/>
            <w:hideMark/>
          </w:tcPr>
          <w:p w:rsidR="009A4A1D" w:rsidRPr="009A4A1D" w:rsidRDefault="009A4A1D">
            <w:r w:rsidRPr="009A4A1D">
              <w:t>Sudan </w:t>
            </w:r>
          </w:p>
        </w:tc>
        <w:tc>
          <w:tcPr>
            <w:tcW w:w="459" w:type="dxa"/>
            <w:noWrap/>
            <w:hideMark/>
          </w:tcPr>
          <w:p w:rsidR="009A4A1D" w:rsidRPr="009A4A1D" w:rsidRDefault="009A4A1D" w:rsidP="009A4A1D">
            <w:r w:rsidRPr="009A4A1D">
              <w:t>3</w:t>
            </w:r>
          </w:p>
        </w:tc>
        <w:tc>
          <w:tcPr>
            <w:tcW w:w="459" w:type="dxa"/>
            <w:noWrap/>
            <w:hideMark/>
          </w:tcPr>
          <w:p w:rsidR="009A4A1D" w:rsidRPr="009A4A1D" w:rsidRDefault="009A4A1D" w:rsidP="009A4A1D">
            <w:r w:rsidRPr="009A4A1D">
              <w:t>5</w:t>
            </w:r>
          </w:p>
        </w:tc>
        <w:tc>
          <w:tcPr>
            <w:tcW w:w="453" w:type="dxa"/>
            <w:noWrap/>
            <w:hideMark/>
          </w:tcPr>
          <w:p w:rsidR="009A4A1D" w:rsidRPr="009A4A1D" w:rsidRDefault="009A4A1D" w:rsidP="009A4A1D">
            <w:r w:rsidRPr="009A4A1D">
              <w:t>3</w:t>
            </w:r>
          </w:p>
        </w:tc>
        <w:tc>
          <w:tcPr>
            <w:tcW w:w="514" w:type="dxa"/>
            <w:noWrap/>
            <w:hideMark/>
          </w:tcPr>
          <w:p w:rsidR="009A4A1D" w:rsidRPr="009A4A1D" w:rsidRDefault="009A4A1D" w:rsidP="009A4A1D">
            <w:r w:rsidRPr="009A4A1D">
              <w:t>14</w:t>
            </w:r>
          </w:p>
        </w:tc>
      </w:tr>
      <w:tr w:rsidR="009A4A1D" w:rsidRPr="009A4A1D" w:rsidTr="009A4A1D">
        <w:trPr>
          <w:trHeight w:val="300"/>
        </w:trPr>
        <w:tc>
          <w:tcPr>
            <w:tcW w:w="1465" w:type="dxa"/>
            <w:noWrap/>
            <w:hideMark/>
          </w:tcPr>
          <w:p w:rsidR="009A4A1D" w:rsidRPr="009A4A1D" w:rsidRDefault="009A4A1D">
            <w:proofErr w:type="spellStart"/>
            <w:r w:rsidRPr="009A4A1D">
              <w:t>Afgooye</w:t>
            </w:r>
            <w:proofErr w:type="spellEnd"/>
          </w:p>
        </w:tc>
        <w:tc>
          <w:tcPr>
            <w:tcW w:w="1253" w:type="dxa"/>
            <w:noWrap/>
            <w:hideMark/>
          </w:tcPr>
          <w:p w:rsidR="009A4A1D" w:rsidRPr="009A4A1D" w:rsidRDefault="009A4A1D">
            <w:proofErr w:type="spellStart"/>
            <w:r w:rsidRPr="009A4A1D">
              <w:t>Krassovsky</w:t>
            </w:r>
            <w:proofErr w:type="spellEnd"/>
            <w:r w:rsidRPr="009A4A1D">
              <w:t xml:space="preserve"> 1940</w:t>
            </w:r>
          </w:p>
        </w:tc>
        <w:tc>
          <w:tcPr>
            <w:tcW w:w="934" w:type="dxa"/>
            <w:noWrap/>
            <w:hideMark/>
          </w:tcPr>
          <w:p w:rsidR="009A4A1D" w:rsidRPr="009A4A1D" w:rsidRDefault="009A4A1D" w:rsidP="009A4A1D">
            <w:r w:rsidRPr="009A4A1D">
              <w:t>-43</w:t>
            </w:r>
          </w:p>
        </w:tc>
        <w:tc>
          <w:tcPr>
            <w:tcW w:w="347" w:type="dxa"/>
            <w:noWrap/>
            <w:hideMark/>
          </w:tcPr>
          <w:p w:rsidR="009A4A1D" w:rsidRPr="009A4A1D" w:rsidRDefault="009A4A1D" w:rsidP="009A4A1D">
            <w:r w:rsidRPr="009A4A1D">
              <w:t>-163</w:t>
            </w:r>
          </w:p>
        </w:tc>
        <w:tc>
          <w:tcPr>
            <w:tcW w:w="658" w:type="dxa"/>
            <w:noWrap/>
            <w:hideMark/>
          </w:tcPr>
          <w:p w:rsidR="009A4A1D" w:rsidRPr="009A4A1D" w:rsidRDefault="009A4A1D" w:rsidP="009A4A1D">
            <w:r w:rsidRPr="009A4A1D">
              <w:t>45</w:t>
            </w:r>
          </w:p>
        </w:tc>
        <w:tc>
          <w:tcPr>
            <w:tcW w:w="3034" w:type="dxa"/>
            <w:noWrap/>
            <w:hideMark/>
          </w:tcPr>
          <w:p w:rsidR="009A4A1D" w:rsidRPr="009A4A1D" w:rsidRDefault="009A4A1D">
            <w:r w:rsidRPr="009A4A1D">
              <w:t>Somalia</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sidP="009A4A1D">
            <w:r w:rsidRPr="009A4A1D">
              <w:t>25</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r w:rsidRPr="009A4A1D">
              <w:t xml:space="preserve">Ain el </w:t>
            </w:r>
            <w:proofErr w:type="spellStart"/>
            <w:r w:rsidRPr="009A4A1D">
              <w:t>Abd</w:t>
            </w:r>
            <w:proofErr w:type="spellEnd"/>
            <w:r w:rsidRPr="009A4A1D">
              <w:t xml:space="preserve"> 1970</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150</w:t>
            </w:r>
          </w:p>
        </w:tc>
        <w:tc>
          <w:tcPr>
            <w:tcW w:w="347" w:type="dxa"/>
            <w:noWrap/>
            <w:hideMark/>
          </w:tcPr>
          <w:p w:rsidR="009A4A1D" w:rsidRPr="009A4A1D" w:rsidRDefault="009A4A1D" w:rsidP="009A4A1D">
            <w:r w:rsidRPr="009A4A1D">
              <w:t>-250</w:t>
            </w:r>
          </w:p>
        </w:tc>
        <w:tc>
          <w:tcPr>
            <w:tcW w:w="658" w:type="dxa"/>
            <w:noWrap/>
            <w:hideMark/>
          </w:tcPr>
          <w:p w:rsidR="009A4A1D" w:rsidRPr="009A4A1D" w:rsidRDefault="009A4A1D">
            <w:r w:rsidRPr="009A4A1D">
              <w:t>-1 </w:t>
            </w:r>
          </w:p>
        </w:tc>
        <w:tc>
          <w:tcPr>
            <w:tcW w:w="3034" w:type="dxa"/>
            <w:noWrap/>
            <w:hideMark/>
          </w:tcPr>
          <w:p w:rsidR="009A4A1D" w:rsidRPr="009A4A1D" w:rsidRDefault="009A4A1D">
            <w:r w:rsidRPr="009A4A1D">
              <w:t>Bahrain</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 w:rsidRPr="009A4A1D">
              <w:t>25 </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2</w:t>
            </w:r>
          </w:p>
        </w:tc>
      </w:tr>
      <w:tr w:rsidR="009A4A1D" w:rsidRPr="009A4A1D" w:rsidTr="009A4A1D">
        <w:trPr>
          <w:trHeight w:val="300"/>
        </w:trPr>
        <w:tc>
          <w:tcPr>
            <w:tcW w:w="1465" w:type="dxa"/>
            <w:noWrap/>
            <w:hideMark/>
          </w:tcPr>
          <w:p w:rsidR="009A4A1D" w:rsidRPr="009A4A1D" w:rsidRDefault="009A4A1D">
            <w:r w:rsidRPr="009A4A1D">
              <w:t xml:space="preserve">Ain el </w:t>
            </w:r>
            <w:proofErr w:type="spellStart"/>
            <w:r w:rsidRPr="009A4A1D">
              <w:t>Abd</w:t>
            </w:r>
            <w:proofErr w:type="spellEnd"/>
            <w:r w:rsidRPr="009A4A1D">
              <w:t xml:space="preserve"> 1970</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143</w:t>
            </w:r>
          </w:p>
        </w:tc>
        <w:tc>
          <w:tcPr>
            <w:tcW w:w="347" w:type="dxa"/>
            <w:noWrap/>
            <w:hideMark/>
          </w:tcPr>
          <w:p w:rsidR="009A4A1D" w:rsidRPr="009A4A1D" w:rsidRDefault="009A4A1D" w:rsidP="009A4A1D">
            <w:r w:rsidRPr="009A4A1D">
              <w:t>-236</w:t>
            </w:r>
          </w:p>
        </w:tc>
        <w:tc>
          <w:tcPr>
            <w:tcW w:w="658" w:type="dxa"/>
            <w:noWrap/>
            <w:hideMark/>
          </w:tcPr>
          <w:p w:rsidR="009A4A1D" w:rsidRPr="009A4A1D" w:rsidRDefault="009A4A1D">
            <w:r w:rsidRPr="009A4A1D">
              <w:t>7 </w:t>
            </w:r>
          </w:p>
        </w:tc>
        <w:tc>
          <w:tcPr>
            <w:tcW w:w="3034" w:type="dxa"/>
            <w:noWrap/>
            <w:hideMark/>
          </w:tcPr>
          <w:p w:rsidR="009A4A1D" w:rsidRPr="009A4A1D" w:rsidRDefault="009A4A1D">
            <w:r w:rsidRPr="009A4A1D">
              <w:t>Saudi Arabia</w:t>
            </w:r>
          </w:p>
        </w:tc>
        <w:tc>
          <w:tcPr>
            <w:tcW w:w="459" w:type="dxa"/>
            <w:noWrap/>
            <w:hideMark/>
          </w:tcPr>
          <w:p w:rsidR="009A4A1D" w:rsidRPr="009A4A1D" w:rsidRDefault="009A4A1D" w:rsidP="009A4A1D">
            <w:r w:rsidRPr="009A4A1D">
              <w:t>10</w:t>
            </w:r>
          </w:p>
        </w:tc>
        <w:tc>
          <w:tcPr>
            <w:tcW w:w="459" w:type="dxa"/>
            <w:noWrap/>
            <w:hideMark/>
          </w:tcPr>
          <w:p w:rsidR="009A4A1D" w:rsidRPr="009A4A1D" w:rsidRDefault="009A4A1D">
            <w:r w:rsidRPr="009A4A1D">
              <w:t>10 </w:t>
            </w:r>
          </w:p>
        </w:tc>
        <w:tc>
          <w:tcPr>
            <w:tcW w:w="453" w:type="dxa"/>
            <w:noWrap/>
            <w:hideMark/>
          </w:tcPr>
          <w:p w:rsidR="009A4A1D" w:rsidRPr="009A4A1D" w:rsidRDefault="009A4A1D" w:rsidP="009A4A1D">
            <w:r w:rsidRPr="009A4A1D">
              <w:t>10</w:t>
            </w:r>
          </w:p>
        </w:tc>
        <w:tc>
          <w:tcPr>
            <w:tcW w:w="514" w:type="dxa"/>
            <w:noWrap/>
            <w:hideMark/>
          </w:tcPr>
          <w:p w:rsidR="009A4A1D" w:rsidRPr="009A4A1D" w:rsidRDefault="009A4A1D" w:rsidP="009A4A1D">
            <w:r w:rsidRPr="009A4A1D">
              <w:t>9</w:t>
            </w:r>
          </w:p>
        </w:tc>
      </w:tr>
      <w:tr w:rsidR="009A4A1D" w:rsidRPr="009A4A1D" w:rsidTr="009A4A1D">
        <w:trPr>
          <w:trHeight w:val="300"/>
        </w:trPr>
        <w:tc>
          <w:tcPr>
            <w:tcW w:w="1465" w:type="dxa"/>
            <w:noWrap/>
            <w:hideMark/>
          </w:tcPr>
          <w:p w:rsidR="009A4A1D" w:rsidRPr="009A4A1D" w:rsidRDefault="009A4A1D">
            <w:r w:rsidRPr="009A4A1D">
              <w:t>American Samoa 1962</w:t>
            </w:r>
          </w:p>
        </w:tc>
        <w:tc>
          <w:tcPr>
            <w:tcW w:w="1253" w:type="dxa"/>
            <w:noWrap/>
            <w:hideMark/>
          </w:tcPr>
          <w:p w:rsidR="009A4A1D" w:rsidRPr="009A4A1D" w:rsidRDefault="009A4A1D">
            <w:r w:rsidRPr="009A4A1D">
              <w:t>Clarke 1866 </w:t>
            </w:r>
          </w:p>
        </w:tc>
        <w:tc>
          <w:tcPr>
            <w:tcW w:w="934" w:type="dxa"/>
            <w:noWrap/>
            <w:hideMark/>
          </w:tcPr>
          <w:p w:rsidR="009A4A1D" w:rsidRPr="009A4A1D" w:rsidRDefault="009A4A1D" w:rsidP="009A4A1D">
            <w:r w:rsidRPr="009A4A1D">
              <w:t>-115</w:t>
            </w:r>
          </w:p>
        </w:tc>
        <w:tc>
          <w:tcPr>
            <w:tcW w:w="347" w:type="dxa"/>
            <w:noWrap/>
            <w:hideMark/>
          </w:tcPr>
          <w:p w:rsidR="009A4A1D" w:rsidRPr="009A4A1D" w:rsidRDefault="009A4A1D" w:rsidP="009A4A1D">
            <w:r w:rsidRPr="009A4A1D">
              <w:t>118</w:t>
            </w:r>
          </w:p>
        </w:tc>
        <w:tc>
          <w:tcPr>
            <w:tcW w:w="658" w:type="dxa"/>
            <w:noWrap/>
            <w:hideMark/>
          </w:tcPr>
          <w:p w:rsidR="009A4A1D" w:rsidRPr="009A4A1D" w:rsidRDefault="009A4A1D">
            <w:r w:rsidRPr="009A4A1D">
              <w:t>426 </w:t>
            </w:r>
          </w:p>
        </w:tc>
        <w:tc>
          <w:tcPr>
            <w:tcW w:w="3034" w:type="dxa"/>
            <w:noWrap/>
            <w:hideMark/>
          </w:tcPr>
          <w:p w:rsidR="009A4A1D" w:rsidRPr="009A4A1D" w:rsidRDefault="009A4A1D">
            <w:r w:rsidRPr="009A4A1D">
              <w:t>American Samoa Islands</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sidP="009A4A1D">
            <w:r w:rsidRPr="009A4A1D">
              <w:t>25</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2</w:t>
            </w:r>
          </w:p>
        </w:tc>
      </w:tr>
      <w:tr w:rsidR="009A4A1D" w:rsidRPr="009A4A1D" w:rsidTr="009A4A1D">
        <w:trPr>
          <w:trHeight w:val="300"/>
        </w:trPr>
        <w:tc>
          <w:tcPr>
            <w:tcW w:w="1465" w:type="dxa"/>
            <w:noWrap/>
            <w:hideMark/>
          </w:tcPr>
          <w:p w:rsidR="009A4A1D" w:rsidRPr="009A4A1D" w:rsidRDefault="009A4A1D">
            <w:r w:rsidRPr="009A4A1D">
              <w:t>Anna 1 Astro 1965</w:t>
            </w:r>
          </w:p>
        </w:tc>
        <w:tc>
          <w:tcPr>
            <w:tcW w:w="1253" w:type="dxa"/>
            <w:noWrap/>
            <w:hideMark/>
          </w:tcPr>
          <w:p w:rsidR="009A4A1D" w:rsidRPr="009A4A1D" w:rsidRDefault="009A4A1D">
            <w:r w:rsidRPr="009A4A1D">
              <w:t>Australian National </w:t>
            </w:r>
          </w:p>
        </w:tc>
        <w:tc>
          <w:tcPr>
            <w:tcW w:w="934" w:type="dxa"/>
            <w:noWrap/>
            <w:hideMark/>
          </w:tcPr>
          <w:p w:rsidR="009A4A1D" w:rsidRPr="009A4A1D" w:rsidRDefault="009A4A1D" w:rsidP="009A4A1D">
            <w:r w:rsidRPr="009A4A1D">
              <w:t>-491</w:t>
            </w:r>
          </w:p>
        </w:tc>
        <w:tc>
          <w:tcPr>
            <w:tcW w:w="347" w:type="dxa"/>
            <w:noWrap/>
            <w:hideMark/>
          </w:tcPr>
          <w:p w:rsidR="009A4A1D" w:rsidRPr="009A4A1D" w:rsidRDefault="009A4A1D" w:rsidP="009A4A1D">
            <w:r w:rsidRPr="009A4A1D">
              <w:t>-22</w:t>
            </w:r>
          </w:p>
        </w:tc>
        <w:tc>
          <w:tcPr>
            <w:tcW w:w="658" w:type="dxa"/>
            <w:noWrap/>
            <w:hideMark/>
          </w:tcPr>
          <w:p w:rsidR="009A4A1D" w:rsidRPr="009A4A1D" w:rsidRDefault="009A4A1D">
            <w:r w:rsidRPr="009A4A1D">
              <w:t>435 </w:t>
            </w:r>
          </w:p>
        </w:tc>
        <w:tc>
          <w:tcPr>
            <w:tcW w:w="3034" w:type="dxa"/>
            <w:noWrap/>
            <w:hideMark/>
          </w:tcPr>
          <w:p w:rsidR="009A4A1D" w:rsidRPr="009A4A1D" w:rsidRDefault="009A4A1D">
            <w:r w:rsidRPr="009A4A1D">
              <w:t>Cocos Islands</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 w:rsidRPr="009A4A1D">
              <w:t>25 </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r w:rsidRPr="009A4A1D">
              <w:t>Antigua Island Astro 1943</w:t>
            </w:r>
          </w:p>
        </w:tc>
        <w:tc>
          <w:tcPr>
            <w:tcW w:w="1253" w:type="dxa"/>
            <w:noWrap/>
            <w:hideMark/>
          </w:tcPr>
          <w:p w:rsidR="009A4A1D" w:rsidRPr="009A4A1D" w:rsidRDefault="009A4A1D">
            <w:r w:rsidRPr="009A4A1D">
              <w:t>Clarke 1880 </w:t>
            </w:r>
          </w:p>
        </w:tc>
        <w:tc>
          <w:tcPr>
            <w:tcW w:w="934" w:type="dxa"/>
            <w:noWrap/>
            <w:hideMark/>
          </w:tcPr>
          <w:p w:rsidR="009A4A1D" w:rsidRPr="009A4A1D" w:rsidRDefault="009A4A1D" w:rsidP="009A4A1D">
            <w:r w:rsidRPr="009A4A1D">
              <w:t>-270</w:t>
            </w:r>
          </w:p>
        </w:tc>
        <w:tc>
          <w:tcPr>
            <w:tcW w:w="347" w:type="dxa"/>
            <w:noWrap/>
            <w:hideMark/>
          </w:tcPr>
          <w:p w:rsidR="009A4A1D" w:rsidRPr="009A4A1D" w:rsidRDefault="009A4A1D" w:rsidP="009A4A1D">
            <w:r w:rsidRPr="009A4A1D">
              <w:t>13</w:t>
            </w:r>
          </w:p>
        </w:tc>
        <w:tc>
          <w:tcPr>
            <w:tcW w:w="658" w:type="dxa"/>
            <w:noWrap/>
            <w:hideMark/>
          </w:tcPr>
          <w:p w:rsidR="009A4A1D" w:rsidRPr="009A4A1D" w:rsidRDefault="009A4A1D">
            <w:r w:rsidRPr="009A4A1D">
              <w:t>62 </w:t>
            </w:r>
          </w:p>
        </w:tc>
        <w:tc>
          <w:tcPr>
            <w:tcW w:w="3034" w:type="dxa"/>
            <w:noWrap/>
            <w:hideMark/>
          </w:tcPr>
          <w:p w:rsidR="009A4A1D" w:rsidRPr="009A4A1D" w:rsidRDefault="009A4A1D">
            <w:r w:rsidRPr="009A4A1D">
              <w:t>Antigua (Leeward Islands)</w:t>
            </w:r>
          </w:p>
        </w:tc>
        <w:tc>
          <w:tcPr>
            <w:tcW w:w="459" w:type="dxa"/>
            <w:noWrap/>
            <w:hideMark/>
          </w:tcPr>
          <w:p w:rsidR="009A4A1D" w:rsidRPr="009A4A1D" w:rsidRDefault="009A4A1D">
            <w:r w:rsidRPr="009A4A1D">
              <w:t>25 </w:t>
            </w:r>
          </w:p>
        </w:tc>
        <w:tc>
          <w:tcPr>
            <w:tcW w:w="459" w:type="dxa"/>
            <w:noWrap/>
            <w:hideMark/>
          </w:tcPr>
          <w:p w:rsidR="009A4A1D" w:rsidRPr="009A4A1D" w:rsidRDefault="009A4A1D" w:rsidP="009A4A1D">
            <w:r w:rsidRPr="009A4A1D">
              <w:t>25</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r w:rsidRPr="009A4A1D">
              <w:t>Arc 1950</w:t>
            </w:r>
          </w:p>
        </w:tc>
        <w:tc>
          <w:tcPr>
            <w:tcW w:w="1253" w:type="dxa"/>
            <w:noWrap/>
            <w:hideMark/>
          </w:tcPr>
          <w:p w:rsidR="009A4A1D" w:rsidRPr="009A4A1D" w:rsidRDefault="009A4A1D">
            <w:r w:rsidRPr="009A4A1D">
              <w:t>Clarke 1880</w:t>
            </w:r>
          </w:p>
        </w:tc>
        <w:tc>
          <w:tcPr>
            <w:tcW w:w="934" w:type="dxa"/>
            <w:noWrap/>
            <w:hideMark/>
          </w:tcPr>
          <w:p w:rsidR="009A4A1D" w:rsidRPr="009A4A1D" w:rsidRDefault="009A4A1D" w:rsidP="009A4A1D">
            <w:r w:rsidRPr="009A4A1D">
              <w:t>-138</w:t>
            </w:r>
          </w:p>
        </w:tc>
        <w:tc>
          <w:tcPr>
            <w:tcW w:w="347" w:type="dxa"/>
            <w:noWrap/>
            <w:hideMark/>
          </w:tcPr>
          <w:p w:rsidR="009A4A1D" w:rsidRPr="009A4A1D" w:rsidRDefault="009A4A1D" w:rsidP="009A4A1D">
            <w:r w:rsidRPr="009A4A1D">
              <w:t>-105</w:t>
            </w:r>
          </w:p>
        </w:tc>
        <w:tc>
          <w:tcPr>
            <w:tcW w:w="658" w:type="dxa"/>
            <w:noWrap/>
            <w:hideMark/>
          </w:tcPr>
          <w:p w:rsidR="009A4A1D" w:rsidRPr="009A4A1D" w:rsidRDefault="009A4A1D">
            <w:r w:rsidRPr="009A4A1D">
              <w:t>-289 </w:t>
            </w:r>
          </w:p>
        </w:tc>
        <w:tc>
          <w:tcPr>
            <w:tcW w:w="3034" w:type="dxa"/>
            <w:noWrap/>
            <w:hideMark/>
          </w:tcPr>
          <w:p w:rsidR="009A4A1D" w:rsidRPr="009A4A1D" w:rsidRDefault="009A4A1D">
            <w:r w:rsidRPr="009A4A1D">
              <w:t>Botswana</w:t>
            </w:r>
          </w:p>
        </w:tc>
        <w:tc>
          <w:tcPr>
            <w:tcW w:w="459" w:type="dxa"/>
            <w:noWrap/>
            <w:hideMark/>
          </w:tcPr>
          <w:p w:rsidR="009A4A1D" w:rsidRPr="009A4A1D" w:rsidRDefault="009A4A1D" w:rsidP="009A4A1D">
            <w:r w:rsidRPr="009A4A1D">
              <w:t>3</w:t>
            </w:r>
          </w:p>
        </w:tc>
        <w:tc>
          <w:tcPr>
            <w:tcW w:w="459" w:type="dxa"/>
            <w:noWrap/>
            <w:hideMark/>
          </w:tcPr>
          <w:p w:rsidR="009A4A1D" w:rsidRPr="009A4A1D" w:rsidRDefault="009A4A1D">
            <w:r w:rsidRPr="009A4A1D">
              <w:t>5 </w:t>
            </w:r>
          </w:p>
        </w:tc>
        <w:tc>
          <w:tcPr>
            <w:tcW w:w="453" w:type="dxa"/>
            <w:noWrap/>
            <w:hideMark/>
          </w:tcPr>
          <w:p w:rsidR="009A4A1D" w:rsidRPr="009A4A1D" w:rsidRDefault="009A4A1D" w:rsidP="009A4A1D">
            <w:r w:rsidRPr="009A4A1D">
              <w:t>3</w:t>
            </w:r>
          </w:p>
        </w:tc>
        <w:tc>
          <w:tcPr>
            <w:tcW w:w="514" w:type="dxa"/>
            <w:noWrap/>
            <w:hideMark/>
          </w:tcPr>
          <w:p w:rsidR="009A4A1D" w:rsidRPr="009A4A1D" w:rsidRDefault="009A4A1D" w:rsidP="009A4A1D">
            <w:r w:rsidRPr="009A4A1D">
              <w:t>9</w:t>
            </w:r>
          </w:p>
        </w:tc>
      </w:tr>
      <w:tr w:rsidR="009A4A1D" w:rsidRPr="009A4A1D" w:rsidTr="009A4A1D">
        <w:trPr>
          <w:trHeight w:val="300"/>
        </w:trPr>
        <w:tc>
          <w:tcPr>
            <w:tcW w:w="1465" w:type="dxa"/>
            <w:noWrap/>
            <w:hideMark/>
          </w:tcPr>
          <w:p w:rsidR="009A4A1D" w:rsidRPr="009A4A1D" w:rsidRDefault="009A4A1D">
            <w:r w:rsidRPr="009A4A1D">
              <w:t>Arc 1950</w:t>
            </w:r>
          </w:p>
        </w:tc>
        <w:tc>
          <w:tcPr>
            <w:tcW w:w="1253" w:type="dxa"/>
            <w:noWrap/>
            <w:hideMark/>
          </w:tcPr>
          <w:p w:rsidR="009A4A1D" w:rsidRPr="009A4A1D" w:rsidRDefault="009A4A1D">
            <w:r w:rsidRPr="009A4A1D">
              <w:t>Clarke 1880</w:t>
            </w:r>
          </w:p>
        </w:tc>
        <w:tc>
          <w:tcPr>
            <w:tcW w:w="934" w:type="dxa"/>
            <w:noWrap/>
            <w:hideMark/>
          </w:tcPr>
          <w:p w:rsidR="009A4A1D" w:rsidRPr="009A4A1D" w:rsidRDefault="009A4A1D" w:rsidP="009A4A1D">
            <w:r w:rsidRPr="009A4A1D">
              <w:t>-153</w:t>
            </w:r>
          </w:p>
        </w:tc>
        <w:tc>
          <w:tcPr>
            <w:tcW w:w="347" w:type="dxa"/>
            <w:noWrap/>
            <w:hideMark/>
          </w:tcPr>
          <w:p w:rsidR="009A4A1D" w:rsidRPr="009A4A1D" w:rsidRDefault="009A4A1D" w:rsidP="009A4A1D">
            <w:r w:rsidRPr="009A4A1D">
              <w:t>-5</w:t>
            </w:r>
          </w:p>
        </w:tc>
        <w:tc>
          <w:tcPr>
            <w:tcW w:w="658" w:type="dxa"/>
            <w:noWrap/>
            <w:hideMark/>
          </w:tcPr>
          <w:p w:rsidR="009A4A1D" w:rsidRPr="009A4A1D" w:rsidRDefault="009A4A1D" w:rsidP="009A4A1D">
            <w:r w:rsidRPr="009A4A1D">
              <w:t>-292</w:t>
            </w:r>
          </w:p>
        </w:tc>
        <w:tc>
          <w:tcPr>
            <w:tcW w:w="3034" w:type="dxa"/>
            <w:noWrap/>
            <w:hideMark/>
          </w:tcPr>
          <w:p w:rsidR="009A4A1D" w:rsidRPr="009A4A1D" w:rsidRDefault="009A4A1D">
            <w:r w:rsidRPr="009A4A1D">
              <w:t>Burundi</w:t>
            </w:r>
          </w:p>
        </w:tc>
        <w:tc>
          <w:tcPr>
            <w:tcW w:w="459" w:type="dxa"/>
            <w:noWrap/>
            <w:hideMark/>
          </w:tcPr>
          <w:p w:rsidR="009A4A1D" w:rsidRPr="009A4A1D" w:rsidRDefault="009A4A1D" w:rsidP="009A4A1D">
            <w:r w:rsidRPr="009A4A1D">
              <w:t>20</w:t>
            </w:r>
          </w:p>
        </w:tc>
        <w:tc>
          <w:tcPr>
            <w:tcW w:w="459" w:type="dxa"/>
            <w:noWrap/>
            <w:hideMark/>
          </w:tcPr>
          <w:p w:rsidR="009A4A1D" w:rsidRPr="009A4A1D" w:rsidRDefault="009A4A1D" w:rsidP="009A4A1D">
            <w:r w:rsidRPr="009A4A1D">
              <w:t>20</w:t>
            </w:r>
          </w:p>
        </w:tc>
        <w:tc>
          <w:tcPr>
            <w:tcW w:w="453" w:type="dxa"/>
            <w:noWrap/>
            <w:hideMark/>
          </w:tcPr>
          <w:p w:rsidR="009A4A1D" w:rsidRPr="009A4A1D" w:rsidRDefault="009A4A1D" w:rsidP="009A4A1D">
            <w:r w:rsidRPr="009A4A1D">
              <w:t>20</w:t>
            </w:r>
          </w:p>
        </w:tc>
        <w:tc>
          <w:tcPr>
            <w:tcW w:w="514" w:type="dxa"/>
            <w:noWrap/>
            <w:hideMark/>
          </w:tcPr>
          <w:p w:rsidR="009A4A1D" w:rsidRPr="009A4A1D" w:rsidRDefault="009A4A1D" w:rsidP="009A4A1D">
            <w:r w:rsidRPr="009A4A1D">
              <w:t>3</w:t>
            </w:r>
          </w:p>
        </w:tc>
      </w:tr>
      <w:tr w:rsidR="009A4A1D" w:rsidRPr="009A4A1D" w:rsidTr="009A4A1D">
        <w:trPr>
          <w:trHeight w:val="300"/>
        </w:trPr>
        <w:tc>
          <w:tcPr>
            <w:tcW w:w="1465" w:type="dxa"/>
            <w:noWrap/>
            <w:hideMark/>
          </w:tcPr>
          <w:p w:rsidR="009A4A1D" w:rsidRPr="009A4A1D" w:rsidRDefault="009A4A1D">
            <w:r w:rsidRPr="009A4A1D">
              <w:t>Arc 1950</w:t>
            </w:r>
          </w:p>
        </w:tc>
        <w:tc>
          <w:tcPr>
            <w:tcW w:w="1253" w:type="dxa"/>
            <w:noWrap/>
            <w:hideMark/>
          </w:tcPr>
          <w:p w:rsidR="009A4A1D" w:rsidRPr="009A4A1D" w:rsidRDefault="009A4A1D">
            <w:r w:rsidRPr="009A4A1D">
              <w:t>Clarke 1880</w:t>
            </w:r>
          </w:p>
        </w:tc>
        <w:tc>
          <w:tcPr>
            <w:tcW w:w="934" w:type="dxa"/>
            <w:noWrap/>
            <w:hideMark/>
          </w:tcPr>
          <w:p w:rsidR="009A4A1D" w:rsidRPr="009A4A1D" w:rsidRDefault="009A4A1D" w:rsidP="009A4A1D">
            <w:r w:rsidRPr="009A4A1D">
              <w:t>-125</w:t>
            </w:r>
          </w:p>
        </w:tc>
        <w:tc>
          <w:tcPr>
            <w:tcW w:w="347" w:type="dxa"/>
            <w:noWrap/>
            <w:hideMark/>
          </w:tcPr>
          <w:p w:rsidR="009A4A1D" w:rsidRPr="009A4A1D" w:rsidRDefault="009A4A1D" w:rsidP="009A4A1D">
            <w:r w:rsidRPr="009A4A1D">
              <w:t>-108</w:t>
            </w:r>
          </w:p>
        </w:tc>
        <w:tc>
          <w:tcPr>
            <w:tcW w:w="658" w:type="dxa"/>
            <w:noWrap/>
            <w:hideMark/>
          </w:tcPr>
          <w:p w:rsidR="009A4A1D" w:rsidRPr="009A4A1D" w:rsidRDefault="009A4A1D">
            <w:r w:rsidRPr="009A4A1D">
              <w:t>-295 </w:t>
            </w:r>
          </w:p>
        </w:tc>
        <w:tc>
          <w:tcPr>
            <w:tcW w:w="3034" w:type="dxa"/>
            <w:noWrap/>
            <w:hideMark/>
          </w:tcPr>
          <w:p w:rsidR="009A4A1D" w:rsidRPr="009A4A1D" w:rsidRDefault="009A4A1D">
            <w:r w:rsidRPr="009A4A1D">
              <w:t>Lesotho</w:t>
            </w:r>
          </w:p>
        </w:tc>
        <w:tc>
          <w:tcPr>
            <w:tcW w:w="459" w:type="dxa"/>
            <w:noWrap/>
            <w:hideMark/>
          </w:tcPr>
          <w:p w:rsidR="009A4A1D" w:rsidRPr="009A4A1D" w:rsidRDefault="009A4A1D" w:rsidP="009A4A1D">
            <w:r w:rsidRPr="009A4A1D">
              <w:t>3</w:t>
            </w:r>
          </w:p>
        </w:tc>
        <w:tc>
          <w:tcPr>
            <w:tcW w:w="459" w:type="dxa"/>
            <w:noWrap/>
            <w:hideMark/>
          </w:tcPr>
          <w:p w:rsidR="009A4A1D" w:rsidRPr="009A4A1D" w:rsidRDefault="009A4A1D">
            <w:r w:rsidRPr="009A4A1D">
              <w:t>3 </w:t>
            </w:r>
          </w:p>
        </w:tc>
        <w:tc>
          <w:tcPr>
            <w:tcW w:w="453" w:type="dxa"/>
            <w:noWrap/>
            <w:hideMark/>
          </w:tcPr>
          <w:p w:rsidR="009A4A1D" w:rsidRPr="009A4A1D" w:rsidRDefault="009A4A1D" w:rsidP="009A4A1D">
            <w:r w:rsidRPr="009A4A1D">
              <w:t>8</w:t>
            </w:r>
          </w:p>
        </w:tc>
        <w:tc>
          <w:tcPr>
            <w:tcW w:w="514" w:type="dxa"/>
            <w:noWrap/>
            <w:hideMark/>
          </w:tcPr>
          <w:p w:rsidR="009A4A1D" w:rsidRPr="009A4A1D" w:rsidRDefault="009A4A1D" w:rsidP="009A4A1D">
            <w:r w:rsidRPr="009A4A1D">
              <w:t>5</w:t>
            </w:r>
          </w:p>
        </w:tc>
      </w:tr>
      <w:tr w:rsidR="009A4A1D" w:rsidRPr="009A4A1D" w:rsidTr="009A4A1D">
        <w:trPr>
          <w:trHeight w:val="300"/>
        </w:trPr>
        <w:tc>
          <w:tcPr>
            <w:tcW w:w="1465" w:type="dxa"/>
            <w:noWrap/>
            <w:hideMark/>
          </w:tcPr>
          <w:p w:rsidR="009A4A1D" w:rsidRPr="009A4A1D" w:rsidRDefault="009A4A1D">
            <w:r w:rsidRPr="009A4A1D">
              <w:t>Arc 1950</w:t>
            </w:r>
          </w:p>
        </w:tc>
        <w:tc>
          <w:tcPr>
            <w:tcW w:w="1253" w:type="dxa"/>
            <w:noWrap/>
            <w:hideMark/>
          </w:tcPr>
          <w:p w:rsidR="009A4A1D" w:rsidRPr="009A4A1D" w:rsidRDefault="009A4A1D">
            <w:r w:rsidRPr="009A4A1D">
              <w:t>Clarke 1880</w:t>
            </w:r>
          </w:p>
        </w:tc>
        <w:tc>
          <w:tcPr>
            <w:tcW w:w="934" w:type="dxa"/>
            <w:noWrap/>
            <w:hideMark/>
          </w:tcPr>
          <w:p w:rsidR="009A4A1D" w:rsidRPr="009A4A1D" w:rsidRDefault="009A4A1D" w:rsidP="009A4A1D">
            <w:r w:rsidRPr="009A4A1D">
              <w:t>-161</w:t>
            </w:r>
          </w:p>
        </w:tc>
        <w:tc>
          <w:tcPr>
            <w:tcW w:w="347" w:type="dxa"/>
            <w:noWrap/>
            <w:hideMark/>
          </w:tcPr>
          <w:p w:rsidR="009A4A1D" w:rsidRPr="009A4A1D" w:rsidRDefault="009A4A1D" w:rsidP="009A4A1D">
            <w:r w:rsidRPr="009A4A1D">
              <w:t>-73</w:t>
            </w:r>
          </w:p>
        </w:tc>
        <w:tc>
          <w:tcPr>
            <w:tcW w:w="658" w:type="dxa"/>
            <w:noWrap/>
            <w:hideMark/>
          </w:tcPr>
          <w:p w:rsidR="009A4A1D" w:rsidRPr="009A4A1D" w:rsidRDefault="009A4A1D" w:rsidP="009A4A1D">
            <w:r w:rsidRPr="009A4A1D">
              <w:t>-317</w:t>
            </w:r>
          </w:p>
        </w:tc>
        <w:tc>
          <w:tcPr>
            <w:tcW w:w="3034" w:type="dxa"/>
            <w:noWrap/>
            <w:hideMark/>
          </w:tcPr>
          <w:p w:rsidR="009A4A1D" w:rsidRPr="009A4A1D" w:rsidRDefault="009A4A1D">
            <w:r w:rsidRPr="009A4A1D">
              <w:t>Malawi</w:t>
            </w:r>
          </w:p>
        </w:tc>
        <w:tc>
          <w:tcPr>
            <w:tcW w:w="459" w:type="dxa"/>
            <w:noWrap/>
            <w:hideMark/>
          </w:tcPr>
          <w:p w:rsidR="009A4A1D" w:rsidRPr="009A4A1D" w:rsidRDefault="009A4A1D" w:rsidP="009A4A1D">
            <w:r w:rsidRPr="009A4A1D">
              <w:t>9</w:t>
            </w:r>
          </w:p>
        </w:tc>
        <w:tc>
          <w:tcPr>
            <w:tcW w:w="459" w:type="dxa"/>
            <w:noWrap/>
            <w:hideMark/>
          </w:tcPr>
          <w:p w:rsidR="009A4A1D" w:rsidRPr="009A4A1D" w:rsidRDefault="009A4A1D" w:rsidP="009A4A1D">
            <w:r w:rsidRPr="009A4A1D">
              <w:t>24</w:t>
            </w:r>
          </w:p>
        </w:tc>
        <w:tc>
          <w:tcPr>
            <w:tcW w:w="453" w:type="dxa"/>
            <w:noWrap/>
            <w:hideMark/>
          </w:tcPr>
          <w:p w:rsidR="009A4A1D" w:rsidRPr="009A4A1D" w:rsidRDefault="009A4A1D" w:rsidP="009A4A1D">
            <w:r w:rsidRPr="009A4A1D">
              <w:t>8</w:t>
            </w:r>
          </w:p>
        </w:tc>
        <w:tc>
          <w:tcPr>
            <w:tcW w:w="514" w:type="dxa"/>
            <w:noWrap/>
            <w:hideMark/>
          </w:tcPr>
          <w:p w:rsidR="009A4A1D" w:rsidRPr="009A4A1D" w:rsidRDefault="009A4A1D" w:rsidP="009A4A1D">
            <w:r w:rsidRPr="009A4A1D">
              <w:t>6</w:t>
            </w:r>
          </w:p>
        </w:tc>
      </w:tr>
      <w:tr w:rsidR="009A4A1D" w:rsidRPr="009A4A1D" w:rsidTr="009A4A1D">
        <w:trPr>
          <w:trHeight w:val="300"/>
        </w:trPr>
        <w:tc>
          <w:tcPr>
            <w:tcW w:w="1465" w:type="dxa"/>
            <w:noWrap/>
            <w:hideMark/>
          </w:tcPr>
          <w:p w:rsidR="009A4A1D" w:rsidRPr="009A4A1D" w:rsidRDefault="009A4A1D">
            <w:r w:rsidRPr="009A4A1D">
              <w:t>Arc 1950</w:t>
            </w:r>
          </w:p>
        </w:tc>
        <w:tc>
          <w:tcPr>
            <w:tcW w:w="1253" w:type="dxa"/>
            <w:noWrap/>
            <w:hideMark/>
          </w:tcPr>
          <w:p w:rsidR="009A4A1D" w:rsidRPr="009A4A1D" w:rsidRDefault="009A4A1D">
            <w:r w:rsidRPr="009A4A1D">
              <w:t>Clarke 1880</w:t>
            </w:r>
          </w:p>
        </w:tc>
        <w:tc>
          <w:tcPr>
            <w:tcW w:w="934" w:type="dxa"/>
            <w:noWrap/>
            <w:hideMark/>
          </w:tcPr>
          <w:p w:rsidR="009A4A1D" w:rsidRPr="009A4A1D" w:rsidRDefault="009A4A1D" w:rsidP="009A4A1D">
            <w:r w:rsidRPr="009A4A1D">
              <w:t>-143</w:t>
            </w:r>
          </w:p>
        </w:tc>
        <w:tc>
          <w:tcPr>
            <w:tcW w:w="347" w:type="dxa"/>
            <w:noWrap/>
            <w:hideMark/>
          </w:tcPr>
          <w:p w:rsidR="009A4A1D" w:rsidRPr="009A4A1D" w:rsidRDefault="009A4A1D" w:rsidP="009A4A1D">
            <w:r w:rsidRPr="009A4A1D">
              <w:t>-90</w:t>
            </w:r>
          </w:p>
        </w:tc>
        <w:tc>
          <w:tcPr>
            <w:tcW w:w="658" w:type="dxa"/>
            <w:noWrap/>
            <w:hideMark/>
          </w:tcPr>
          <w:p w:rsidR="009A4A1D" w:rsidRPr="009A4A1D" w:rsidRDefault="009A4A1D" w:rsidP="009A4A1D">
            <w:r w:rsidRPr="009A4A1D">
              <w:t>-294</w:t>
            </w:r>
          </w:p>
        </w:tc>
        <w:tc>
          <w:tcPr>
            <w:tcW w:w="3034" w:type="dxa"/>
            <w:noWrap/>
            <w:hideMark/>
          </w:tcPr>
          <w:p w:rsidR="009A4A1D" w:rsidRPr="009A4A1D" w:rsidRDefault="009A4A1D">
            <w:r w:rsidRPr="009A4A1D">
              <w:t xml:space="preserve">MEAN FOR Botswana; Lesotho; Malawi; Swaziland; </w:t>
            </w:r>
            <w:r w:rsidRPr="009A4A1D">
              <w:lastRenderedPageBreak/>
              <w:t>Zaire; Zambia; Zimbabwe </w:t>
            </w:r>
          </w:p>
        </w:tc>
        <w:tc>
          <w:tcPr>
            <w:tcW w:w="459" w:type="dxa"/>
            <w:noWrap/>
            <w:hideMark/>
          </w:tcPr>
          <w:p w:rsidR="009A4A1D" w:rsidRPr="009A4A1D" w:rsidRDefault="009A4A1D" w:rsidP="009A4A1D">
            <w:r w:rsidRPr="009A4A1D">
              <w:lastRenderedPageBreak/>
              <w:t>20</w:t>
            </w:r>
          </w:p>
        </w:tc>
        <w:tc>
          <w:tcPr>
            <w:tcW w:w="459" w:type="dxa"/>
            <w:noWrap/>
            <w:hideMark/>
          </w:tcPr>
          <w:p w:rsidR="009A4A1D" w:rsidRPr="009A4A1D" w:rsidRDefault="009A4A1D" w:rsidP="009A4A1D">
            <w:r w:rsidRPr="009A4A1D">
              <w:t>33</w:t>
            </w:r>
          </w:p>
        </w:tc>
        <w:tc>
          <w:tcPr>
            <w:tcW w:w="453" w:type="dxa"/>
            <w:noWrap/>
            <w:hideMark/>
          </w:tcPr>
          <w:p w:rsidR="009A4A1D" w:rsidRPr="009A4A1D" w:rsidRDefault="009A4A1D" w:rsidP="009A4A1D">
            <w:r w:rsidRPr="009A4A1D">
              <w:t>20</w:t>
            </w:r>
          </w:p>
        </w:tc>
        <w:tc>
          <w:tcPr>
            <w:tcW w:w="514" w:type="dxa"/>
            <w:noWrap/>
            <w:hideMark/>
          </w:tcPr>
          <w:p w:rsidR="009A4A1D" w:rsidRPr="009A4A1D" w:rsidRDefault="009A4A1D" w:rsidP="009A4A1D">
            <w:r w:rsidRPr="009A4A1D">
              <w:t>41</w:t>
            </w:r>
          </w:p>
        </w:tc>
      </w:tr>
      <w:tr w:rsidR="009A4A1D" w:rsidRPr="009A4A1D" w:rsidTr="009A4A1D">
        <w:trPr>
          <w:trHeight w:val="300"/>
        </w:trPr>
        <w:tc>
          <w:tcPr>
            <w:tcW w:w="1465" w:type="dxa"/>
            <w:noWrap/>
            <w:hideMark/>
          </w:tcPr>
          <w:p w:rsidR="009A4A1D" w:rsidRPr="009A4A1D" w:rsidRDefault="009A4A1D">
            <w:r w:rsidRPr="009A4A1D">
              <w:lastRenderedPageBreak/>
              <w:t>Arc 1950</w:t>
            </w:r>
          </w:p>
        </w:tc>
        <w:tc>
          <w:tcPr>
            <w:tcW w:w="1253" w:type="dxa"/>
            <w:noWrap/>
            <w:hideMark/>
          </w:tcPr>
          <w:p w:rsidR="009A4A1D" w:rsidRPr="009A4A1D" w:rsidRDefault="009A4A1D">
            <w:r w:rsidRPr="009A4A1D">
              <w:t>Clarke 1880</w:t>
            </w:r>
          </w:p>
        </w:tc>
        <w:tc>
          <w:tcPr>
            <w:tcW w:w="934" w:type="dxa"/>
            <w:noWrap/>
            <w:hideMark/>
          </w:tcPr>
          <w:p w:rsidR="009A4A1D" w:rsidRPr="009A4A1D" w:rsidRDefault="009A4A1D" w:rsidP="009A4A1D">
            <w:r w:rsidRPr="009A4A1D">
              <w:t>-134</w:t>
            </w:r>
          </w:p>
        </w:tc>
        <w:tc>
          <w:tcPr>
            <w:tcW w:w="347" w:type="dxa"/>
            <w:noWrap/>
            <w:hideMark/>
          </w:tcPr>
          <w:p w:rsidR="009A4A1D" w:rsidRPr="009A4A1D" w:rsidRDefault="009A4A1D" w:rsidP="009A4A1D">
            <w:r w:rsidRPr="009A4A1D">
              <w:t>-105</w:t>
            </w:r>
          </w:p>
        </w:tc>
        <w:tc>
          <w:tcPr>
            <w:tcW w:w="658" w:type="dxa"/>
            <w:noWrap/>
            <w:hideMark/>
          </w:tcPr>
          <w:p w:rsidR="009A4A1D" w:rsidRPr="009A4A1D" w:rsidRDefault="009A4A1D">
            <w:r w:rsidRPr="009A4A1D">
              <w:t>-295 </w:t>
            </w:r>
          </w:p>
        </w:tc>
        <w:tc>
          <w:tcPr>
            <w:tcW w:w="3034" w:type="dxa"/>
            <w:noWrap/>
            <w:hideMark/>
          </w:tcPr>
          <w:p w:rsidR="009A4A1D" w:rsidRPr="009A4A1D" w:rsidRDefault="009A4A1D">
            <w:r w:rsidRPr="009A4A1D">
              <w:t>Swaziland</w:t>
            </w:r>
          </w:p>
        </w:tc>
        <w:tc>
          <w:tcPr>
            <w:tcW w:w="459" w:type="dxa"/>
            <w:noWrap/>
            <w:hideMark/>
          </w:tcPr>
          <w:p w:rsidR="009A4A1D" w:rsidRPr="009A4A1D" w:rsidRDefault="009A4A1D" w:rsidP="009A4A1D">
            <w:r w:rsidRPr="009A4A1D">
              <w:t>15</w:t>
            </w:r>
          </w:p>
        </w:tc>
        <w:tc>
          <w:tcPr>
            <w:tcW w:w="459" w:type="dxa"/>
            <w:noWrap/>
            <w:hideMark/>
          </w:tcPr>
          <w:p w:rsidR="009A4A1D" w:rsidRPr="009A4A1D" w:rsidRDefault="009A4A1D">
            <w:r w:rsidRPr="009A4A1D">
              <w:t>15 </w:t>
            </w:r>
          </w:p>
        </w:tc>
        <w:tc>
          <w:tcPr>
            <w:tcW w:w="453" w:type="dxa"/>
            <w:noWrap/>
            <w:hideMark/>
          </w:tcPr>
          <w:p w:rsidR="009A4A1D" w:rsidRPr="009A4A1D" w:rsidRDefault="009A4A1D" w:rsidP="009A4A1D">
            <w:r w:rsidRPr="009A4A1D">
              <w:t>15</w:t>
            </w:r>
          </w:p>
        </w:tc>
        <w:tc>
          <w:tcPr>
            <w:tcW w:w="514" w:type="dxa"/>
            <w:noWrap/>
            <w:hideMark/>
          </w:tcPr>
          <w:p w:rsidR="009A4A1D" w:rsidRPr="009A4A1D" w:rsidRDefault="009A4A1D" w:rsidP="009A4A1D">
            <w:r w:rsidRPr="009A4A1D">
              <w:t>4</w:t>
            </w:r>
          </w:p>
        </w:tc>
      </w:tr>
      <w:tr w:rsidR="009A4A1D" w:rsidRPr="009A4A1D" w:rsidTr="009A4A1D">
        <w:trPr>
          <w:trHeight w:val="300"/>
        </w:trPr>
        <w:tc>
          <w:tcPr>
            <w:tcW w:w="1465" w:type="dxa"/>
            <w:noWrap/>
            <w:hideMark/>
          </w:tcPr>
          <w:p w:rsidR="009A4A1D" w:rsidRPr="009A4A1D" w:rsidRDefault="009A4A1D">
            <w:r w:rsidRPr="009A4A1D">
              <w:t>Arc 1950</w:t>
            </w:r>
          </w:p>
        </w:tc>
        <w:tc>
          <w:tcPr>
            <w:tcW w:w="1253" w:type="dxa"/>
            <w:noWrap/>
            <w:hideMark/>
          </w:tcPr>
          <w:p w:rsidR="009A4A1D" w:rsidRPr="009A4A1D" w:rsidRDefault="009A4A1D">
            <w:r w:rsidRPr="009A4A1D">
              <w:t>Clarke 1880</w:t>
            </w:r>
          </w:p>
        </w:tc>
        <w:tc>
          <w:tcPr>
            <w:tcW w:w="934" w:type="dxa"/>
            <w:noWrap/>
            <w:hideMark/>
          </w:tcPr>
          <w:p w:rsidR="009A4A1D" w:rsidRPr="009A4A1D" w:rsidRDefault="009A4A1D" w:rsidP="009A4A1D">
            <w:r w:rsidRPr="009A4A1D">
              <w:t>-169</w:t>
            </w:r>
          </w:p>
        </w:tc>
        <w:tc>
          <w:tcPr>
            <w:tcW w:w="347" w:type="dxa"/>
            <w:noWrap/>
            <w:hideMark/>
          </w:tcPr>
          <w:p w:rsidR="009A4A1D" w:rsidRPr="009A4A1D" w:rsidRDefault="009A4A1D" w:rsidP="009A4A1D">
            <w:r w:rsidRPr="009A4A1D">
              <w:t>-19</w:t>
            </w:r>
          </w:p>
        </w:tc>
        <w:tc>
          <w:tcPr>
            <w:tcW w:w="658" w:type="dxa"/>
            <w:noWrap/>
            <w:hideMark/>
          </w:tcPr>
          <w:p w:rsidR="009A4A1D" w:rsidRPr="009A4A1D" w:rsidRDefault="009A4A1D" w:rsidP="009A4A1D">
            <w:r w:rsidRPr="009A4A1D">
              <w:t>-278</w:t>
            </w:r>
          </w:p>
        </w:tc>
        <w:tc>
          <w:tcPr>
            <w:tcW w:w="3034" w:type="dxa"/>
            <w:noWrap/>
            <w:hideMark/>
          </w:tcPr>
          <w:p w:rsidR="009A4A1D" w:rsidRPr="009A4A1D" w:rsidRDefault="009A4A1D">
            <w:r w:rsidRPr="009A4A1D">
              <w:t>Zaire</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sidP="009A4A1D">
            <w:r w:rsidRPr="009A4A1D">
              <w:t>25</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2</w:t>
            </w:r>
          </w:p>
        </w:tc>
      </w:tr>
      <w:tr w:rsidR="009A4A1D" w:rsidRPr="009A4A1D" w:rsidTr="009A4A1D">
        <w:trPr>
          <w:trHeight w:val="300"/>
        </w:trPr>
        <w:tc>
          <w:tcPr>
            <w:tcW w:w="1465" w:type="dxa"/>
            <w:noWrap/>
            <w:hideMark/>
          </w:tcPr>
          <w:p w:rsidR="009A4A1D" w:rsidRPr="009A4A1D" w:rsidRDefault="009A4A1D">
            <w:r w:rsidRPr="009A4A1D">
              <w:t>Arc 1950</w:t>
            </w:r>
          </w:p>
        </w:tc>
        <w:tc>
          <w:tcPr>
            <w:tcW w:w="1253" w:type="dxa"/>
            <w:noWrap/>
            <w:hideMark/>
          </w:tcPr>
          <w:p w:rsidR="009A4A1D" w:rsidRPr="009A4A1D" w:rsidRDefault="009A4A1D">
            <w:r w:rsidRPr="009A4A1D">
              <w:t>Clarke 1880</w:t>
            </w:r>
          </w:p>
        </w:tc>
        <w:tc>
          <w:tcPr>
            <w:tcW w:w="934" w:type="dxa"/>
            <w:noWrap/>
            <w:hideMark/>
          </w:tcPr>
          <w:p w:rsidR="009A4A1D" w:rsidRPr="009A4A1D" w:rsidRDefault="009A4A1D" w:rsidP="009A4A1D">
            <w:r w:rsidRPr="009A4A1D">
              <w:t>-147</w:t>
            </w:r>
          </w:p>
        </w:tc>
        <w:tc>
          <w:tcPr>
            <w:tcW w:w="347" w:type="dxa"/>
            <w:noWrap/>
            <w:hideMark/>
          </w:tcPr>
          <w:p w:rsidR="009A4A1D" w:rsidRPr="009A4A1D" w:rsidRDefault="009A4A1D" w:rsidP="009A4A1D">
            <w:r w:rsidRPr="009A4A1D">
              <w:t>-74</w:t>
            </w:r>
          </w:p>
        </w:tc>
        <w:tc>
          <w:tcPr>
            <w:tcW w:w="658" w:type="dxa"/>
            <w:noWrap/>
            <w:hideMark/>
          </w:tcPr>
          <w:p w:rsidR="009A4A1D" w:rsidRPr="009A4A1D" w:rsidRDefault="009A4A1D" w:rsidP="009A4A1D">
            <w:r w:rsidRPr="009A4A1D">
              <w:t>-283</w:t>
            </w:r>
          </w:p>
        </w:tc>
        <w:tc>
          <w:tcPr>
            <w:tcW w:w="3034" w:type="dxa"/>
            <w:noWrap/>
            <w:hideMark/>
          </w:tcPr>
          <w:p w:rsidR="009A4A1D" w:rsidRPr="009A4A1D" w:rsidRDefault="009A4A1D">
            <w:r w:rsidRPr="009A4A1D">
              <w:t>Zambia</w:t>
            </w:r>
          </w:p>
        </w:tc>
        <w:tc>
          <w:tcPr>
            <w:tcW w:w="459" w:type="dxa"/>
            <w:noWrap/>
            <w:hideMark/>
          </w:tcPr>
          <w:p w:rsidR="009A4A1D" w:rsidRPr="009A4A1D" w:rsidRDefault="009A4A1D" w:rsidP="009A4A1D">
            <w:r w:rsidRPr="009A4A1D">
              <w:t>21</w:t>
            </w:r>
          </w:p>
        </w:tc>
        <w:tc>
          <w:tcPr>
            <w:tcW w:w="459" w:type="dxa"/>
            <w:noWrap/>
            <w:hideMark/>
          </w:tcPr>
          <w:p w:rsidR="009A4A1D" w:rsidRPr="009A4A1D" w:rsidRDefault="009A4A1D" w:rsidP="009A4A1D">
            <w:r w:rsidRPr="009A4A1D">
              <w:t>21</w:t>
            </w:r>
          </w:p>
        </w:tc>
        <w:tc>
          <w:tcPr>
            <w:tcW w:w="453" w:type="dxa"/>
            <w:noWrap/>
            <w:hideMark/>
          </w:tcPr>
          <w:p w:rsidR="009A4A1D" w:rsidRPr="009A4A1D" w:rsidRDefault="009A4A1D" w:rsidP="009A4A1D">
            <w:r w:rsidRPr="009A4A1D">
              <w:t>27</w:t>
            </w:r>
          </w:p>
        </w:tc>
        <w:tc>
          <w:tcPr>
            <w:tcW w:w="514" w:type="dxa"/>
            <w:noWrap/>
            <w:hideMark/>
          </w:tcPr>
          <w:p w:rsidR="009A4A1D" w:rsidRPr="009A4A1D" w:rsidRDefault="009A4A1D" w:rsidP="009A4A1D">
            <w:r w:rsidRPr="009A4A1D">
              <w:t>5</w:t>
            </w:r>
          </w:p>
        </w:tc>
      </w:tr>
      <w:tr w:rsidR="009A4A1D" w:rsidRPr="009A4A1D" w:rsidTr="009A4A1D">
        <w:trPr>
          <w:trHeight w:val="300"/>
        </w:trPr>
        <w:tc>
          <w:tcPr>
            <w:tcW w:w="1465" w:type="dxa"/>
            <w:noWrap/>
            <w:hideMark/>
          </w:tcPr>
          <w:p w:rsidR="009A4A1D" w:rsidRPr="009A4A1D" w:rsidRDefault="009A4A1D">
            <w:r w:rsidRPr="009A4A1D">
              <w:t>Arc 1950</w:t>
            </w:r>
          </w:p>
        </w:tc>
        <w:tc>
          <w:tcPr>
            <w:tcW w:w="1253" w:type="dxa"/>
            <w:noWrap/>
            <w:hideMark/>
          </w:tcPr>
          <w:p w:rsidR="009A4A1D" w:rsidRPr="009A4A1D" w:rsidRDefault="009A4A1D">
            <w:r w:rsidRPr="009A4A1D">
              <w:t>Clarke 1880</w:t>
            </w:r>
          </w:p>
        </w:tc>
        <w:tc>
          <w:tcPr>
            <w:tcW w:w="934" w:type="dxa"/>
            <w:noWrap/>
            <w:hideMark/>
          </w:tcPr>
          <w:p w:rsidR="009A4A1D" w:rsidRPr="009A4A1D" w:rsidRDefault="009A4A1D" w:rsidP="009A4A1D">
            <w:r w:rsidRPr="009A4A1D">
              <w:t>-142</w:t>
            </w:r>
          </w:p>
        </w:tc>
        <w:tc>
          <w:tcPr>
            <w:tcW w:w="347" w:type="dxa"/>
            <w:noWrap/>
            <w:hideMark/>
          </w:tcPr>
          <w:p w:rsidR="009A4A1D" w:rsidRPr="009A4A1D" w:rsidRDefault="009A4A1D" w:rsidP="009A4A1D">
            <w:r w:rsidRPr="009A4A1D">
              <w:t>-96</w:t>
            </w:r>
          </w:p>
        </w:tc>
        <w:tc>
          <w:tcPr>
            <w:tcW w:w="658" w:type="dxa"/>
            <w:noWrap/>
            <w:hideMark/>
          </w:tcPr>
          <w:p w:rsidR="009A4A1D" w:rsidRPr="009A4A1D" w:rsidRDefault="009A4A1D" w:rsidP="009A4A1D">
            <w:r w:rsidRPr="009A4A1D">
              <w:t>-293</w:t>
            </w:r>
          </w:p>
        </w:tc>
        <w:tc>
          <w:tcPr>
            <w:tcW w:w="3034" w:type="dxa"/>
            <w:noWrap/>
            <w:hideMark/>
          </w:tcPr>
          <w:p w:rsidR="009A4A1D" w:rsidRPr="009A4A1D" w:rsidRDefault="009A4A1D">
            <w:r w:rsidRPr="009A4A1D">
              <w:t>Zimbabwe</w:t>
            </w:r>
          </w:p>
        </w:tc>
        <w:tc>
          <w:tcPr>
            <w:tcW w:w="459" w:type="dxa"/>
            <w:noWrap/>
            <w:hideMark/>
          </w:tcPr>
          <w:p w:rsidR="009A4A1D" w:rsidRPr="009A4A1D" w:rsidRDefault="009A4A1D" w:rsidP="009A4A1D">
            <w:r w:rsidRPr="009A4A1D">
              <w:t>5</w:t>
            </w:r>
          </w:p>
        </w:tc>
        <w:tc>
          <w:tcPr>
            <w:tcW w:w="459" w:type="dxa"/>
            <w:noWrap/>
            <w:hideMark/>
          </w:tcPr>
          <w:p w:rsidR="009A4A1D" w:rsidRPr="009A4A1D" w:rsidRDefault="009A4A1D" w:rsidP="009A4A1D">
            <w:r w:rsidRPr="009A4A1D">
              <w:t>8</w:t>
            </w:r>
          </w:p>
        </w:tc>
        <w:tc>
          <w:tcPr>
            <w:tcW w:w="453" w:type="dxa"/>
            <w:noWrap/>
            <w:hideMark/>
          </w:tcPr>
          <w:p w:rsidR="009A4A1D" w:rsidRPr="009A4A1D" w:rsidRDefault="009A4A1D" w:rsidP="009A4A1D">
            <w:r w:rsidRPr="009A4A1D">
              <w:t>11</w:t>
            </w:r>
          </w:p>
        </w:tc>
        <w:tc>
          <w:tcPr>
            <w:tcW w:w="514" w:type="dxa"/>
            <w:noWrap/>
            <w:hideMark/>
          </w:tcPr>
          <w:p w:rsidR="009A4A1D" w:rsidRPr="009A4A1D" w:rsidRDefault="009A4A1D" w:rsidP="009A4A1D">
            <w:r w:rsidRPr="009A4A1D">
              <w:t>10</w:t>
            </w:r>
          </w:p>
        </w:tc>
      </w:tr>
      <w:tr w:rsidR="009A4A1D" w:rsidRPr="009A4A1D" w:rsidTr="009A4A1D">
        <w:trPr>
          <w:trHeight w:val="300"/>
        </w:trPr>
        <w:tc>
          <w:tcPr>
            <w:tcW w:w="1465" w:type="dxa"/>
            <w:noWrap/>
            <w:hideMark/>
          </w:tcPr>
          <w:p w:rsidR="009A4A1D" w:rsidRPr="009A4A1D" w:rsidRDefault="009A4A1D">
            <w:r w:rsidRPr="009A4A1D">
              <w:t>Arc 1960</w:t>
            </w:r>
          </w:p>
        </w:tc>
        <w:tc>
          <w:tcPr>
            <w:tcW w:w="1253" w:type="dxa"/>
            <w:noWrap/>
            <w:hideMark/>
          </w:tcPr>
          <w:p w:rsidR="009A4A1D" w:rsidRPr="009A4A1D" w:rsidRDefault="009A4A1D">
            <w:r w:rsidRPr="009A4A1D">
              <w:t>Clarke 1880</w:t>
            </w:r>
          </w:p>
        </w:tc>
        <w:tc>
          <w:tcPr>
            <w:tcW w:w="934" w:type="dxa"/>
            <w:noWrap/>
            <w:hideMark/>
          </w:tcPr>
          <w:p w:rsidR="009A4A1D" w:rsidRPr="009A4A1D" w:rsidRDefault="009A4A1D" w:rsidP="009A4A1D">
            <w:r w:rsidRPr="009A4A1D">
              <w:t>-160</w:t>
            </w:r>
          </w:p>
        </w:tc>
        <w:tc>
          <w:tcPr>
            <w:tcW w:w="347" w:type="dxa"/>
            <w:noWrap/>
            <w:hideMark/>
          </w:tcPr>
          <w:p w:rsidR="009A4A1D" w:rsidRPr="009A4A1D" w:rsidRDefault="009A4A1D" w:rsidP="009A4A1D">
            <w:r w:rsidRPr="009A4A1D">
              <w:t>-6</w:t>
            </w:r>
          </w:p>
        </w:tc>
        <w:tc>
          <w:tcPr>
            <w:tcW w:w="658" w:type="dxa"/>
            <w:noWrap/>
            <w:hideMark/>
          </w:tcPr>
          <w:p w:rsidR="009A4A1D" w:rsidRPr="009A4A1D" w:rsidRDefault="009A4A1D" w:rsidP="009A4A1D">
            <w:r w:rsidRPr="009A4A1D">
              <w:t>-302</w:t>
            </w:r>
          </w:p>
        </w:tc>
        <w:tc>
          <w:tcPr>
            <w:tcW w:w="3034" w:type="dxa"/>
            <w:noWrap/>
            <w:hideMark/>
          </w:tcPr>
          <w:p w:rsidR="009A4A1D" w:rsidRPr="009A4A1D" w:rsidRDefault="009A4A1D">
            <w:r w:rsidRPr="009A4A1D">
              <w:t>MEAN FOR Kenya; Tanzania</w:t>
            </w:r>
          </w:p>
        </w:tc>
        <w:tc>
          <w:tcPr>
            <w:tcW w:w="459" w:type="dxa"/>
            <w:noWrap/>
            <w:hideMark/>
          </w:tcPr>
          <w:p w:rsidR="009A4A1D" w:rsidRPr="009A4A1D" w:rsidRDefault="009A4A1D" w:rsidP="009A4A1D">
            <w:r w:rsidRPr="009A4A1D">
              <w:t>20</w:t>
            </w:r>
          </w:p>
        </w:tc>
        <w:tc>
          <w:tcPr>
            <w:tcW w:w="459" w:type="dxa"/>
            <w:noWrap/>
            <w:hideMark/>
          </w:tcPr>
          <w:p w:rsidR="009A4A1D" w:rsidRPr="009A4A1D" w:rsidRDefault="009A4A1D" w:rsidP="009A4A1D">
            <w:r w:rsidRPr="009A4A1D">
              <w:t>20</w:t>
            </w:r>
          </w:p>
        </w:tc>
        <w:tc>
          <w:tcPr>
            <w:tcW w:w="453" w:type="dxa"/>
            <w:noWrap/>
            <w:hideMark/>
          </w:tcPr>
          <w:p w:rsidR="009A4A1D" w:rsidRPr="009A4A1D" w:rsidRDefault="009A4A1D" w:rsidP="009A4A1D">
            <w:r w:rsidRPr="009A4A1D">
              <w:t>20</w:t>
            </w:r>
          </w:p>
        </w:tc>
        <w:tc>
          <w:tcPr>
            <w:tcW w:w="514" w:type="dxa"/>
            <w:noWrap/>
            <w:hideMark/>
          </w:tcPr>
          <w:p w:rsidR="009A4A1D" w:rsidRPr="009A4A1D" w:rsidRDefault="009A4A1D" w:rsidP="009A4A1D">
            <w:r w:rsidRPr="009A4A1D">
              <w:t>25</w:t>
            </w:r>
          </w:p>
        </w:tc>
      </w:tr>
      <w:tr w:rsidR="009A4A1D" w:rsidRPr="009A4A1D" w:rsidTr="009A4A1D">
        <w:trPr>
          <w:trHeight w:val="300"/>
        </w:trPr>
        <w:tc>
          <w:tcPr>
            <w:tcW w:w="1465" w:type="dxa"/>
            <w:noWrap/>
            <w:hideMark/>
          </w:tcPr>
          <w:p w:rsidR="009A4A1D" w:rsidRPr="009A4A1D" w:rsidRDefault="009A4A1D">
            <w:r w:rsidRPr="009A4A1D">
              <w:t>Arc 1960</w:t>
            </w:r>
          </w:p>
        </w:tc>
        <w:tc>
          <w:tcPr>
            <w:tcW w:w="1253" w:type="dxa"/>
            <w:noWrap/>
            <w:hideMark/>
          </w:tcPr>
          <w:p w:rsidR="009A4A1D" w:rsidRPr="009A4A1D" w:rsidRDefault="009A4A1D">
            <w:r w:rsidRPr="009A4A1D">
              <w:t>Clarke 1880</w:t>
            </w:r>
          </w:p>
        </w:tc>
        <w:tc>
          <w:tcPr>
            <w:tcW w:w="934" w:type="dxa"/>
            <w:noWrap/>
            <w:hideMark/>
          </w:tcPr>
          <w:p w:rsidR="009A4A1D" w:rsidRPr="009A4A1D" w:rsidRDefault="009A4A1D" w:rsidP="009A4A1D">
            <w:r w:rsidRPr="009A4A1D">
              <w:t>-157</w:t>
            </w:r>
          </w:p>
        </w:tc>
        <w:tc>
          <w:tcPr>
            <w:tcW w:w="347" w:type="dxa"/>
            <w:noWrap/>
            <w:hideMark/>
          </w:tcPr>
          <w:p w:rsidR="009A4A1D" w:rsidRPr="009A4A1D" w:rsidRDefault="009A4A1D" w:rsidP="009A4A1D">
            <w:r w:rsidRPr="009A4A1D">
              <w:t>-2</w:t>
            </w:r>
          </w:p>
        </w:tc>
        <w:tc>
          <w:tcPr>
            <w:tcW w:w="658" w:type="dxa"/>
            <w:noWrap/>
            <w:hideMark/>
          </w:tcPr>
          <w:p w:rsidR="009A4A1D" w:rsidRPr="009A4A1D" w:rsidRDefault="009A4A1D" w:rsidP="009A4A1D">
            <w:r w:rsidRPr="009A4A1D">
              <w:t>-299</w:t>
            </w:r>
          </w:p>
        </w:tc>
        <w:tc>
          <w:tcPr>
            <w:tcW w:w="3034" w:type="dxa"/>
            <w:noWrap/>
            <w:hideMark/>
          </w:tcPr>
          <w:p w:rsidR="009A4A1D" w:rsidRPr="009A4A1D" w:rsidRDefault="009A4A1D">
            <w:r w:rsidRPr="009A4A1D">
              <w:t>Kenya</w:t>
            </w:r>
          </w:p>
        </w:tc>
        <w:tc>
          <w:tcPr>
            <w:tcW w:w="459" w:type="dxa"/>
            <w:noWrap/>
            <w:hideMark/>
          </w:tcPr>
          <w:p w:rsidR="009A4A1D" w:rsidRPr="009A4A1D" w:rsidRDefault="009A4A1D" w:rsidP="009A4A1D">
            <w:r w:rsidRPr="009A4A1D">
              <w:t>4</w:t>
            </w:r>
          </w:p>
        </w:tc>
        <w:tc>
          <w:tcPr>
            <w:tcW w:w="459" w:type="dxa"/>
            <w:noWrap/>
            <w:hideMark/>
          </w:tcPr>
          <w:p w:rsidR="009A4A1D" w:rsidRPr="009A4A1D" w:rsidRDefault="009A4A1D" w:rsidP="009A4A1D">
            <w:r w:rsidRPr="009A4A1D">
              <w:t>3</w:t>
            </w:r>
          </w:p>
        </w:tc>
        <w:tc>
          <w:tcPr>
            <w:tcW w:w="453" w:type="dxa"/>
            <w:noWrap/>
            <w:hideMark/>
          </w:tcPr>
          <w:p w:rsidR="009A4A1D" w:rsidRPr="009A4A1D" w:rsidRDefault="009A4A1D" w:rsidP="009A4A1D">
            <w:r w:rsidRPr="009A4A1D">
              <w:t>3</w:t>
            </w:r>
          </w:p>
        </w:tc>
        <w:tc>
          <w:tcPr>
            <w:tcW w:w="514" w:type="dxa"/>
            <w:noWrap/>
            <w:hideMark/>
          </w:tcPr>
          <w:p w:rsidR="009A4A1D" w:rsidRPr="009A4A1D" w:rsidRDefault="009A4A1D" w:rsidP="009A4A1D">
            <w:r w:rsidRPr="009A4A1D">
              <w:t>24</w:t>
            </w:r>
          </w:p>
        </w:tc>
      </w:tr>
      <w:tr w:rsidR="009A4A1D" w:rsidRPr="009A4A1D" w:rsidTr="009A4A1D">
        <w:trPr>
          <w:trHeight w:val="300"/>
        </w:trPr>
        <w:tc>
          <w:tcPr>
            <w:tcW w:w="1465" w:type="dxa"/>
            <w:noWrap/>
            <w:hideMark/>
          </w:tcPr>
          <w:p w:rsidR="009A4A1D" w:rsidRPr="009A4A1D" w:rsidRDefault="009A4A1D">
            <w:r w:rsidRPr="009A4A1D">
              <w:t>Arc 1960</w:t>
            </w:r>
          </w:p>
        </w:tc>
        <w:tc>
          <w:tcPr>
            <w:tcW w:w="1253" w:type="dxa"/>
            <w:noWrap/>
            <w:hideMark/>
          </w:tcPr>
          <w:p w:rsidR="009A4A1D" w:rsidRPr="009A4A1D" w:rsidRDefault="009A4A1D">
            <w:r w:rsidRPr="009A4A1D">
              <w:t>Clarke 1880</w:t>
            </w:r>
          </w:p>
        </w:tc>
        <w:tc>
          <w:tcPr>
            <w:tcW w:w="934" w:type="dxa"/>
            <w:noWrap/>
            <w:hideMark/>
          </w:tcPr>
          <w:p w:rsidR="009A4A1D" w:rsidRPr="009A4A1D" w:rsidRDefault="009A4A1D" w:rsidP="009A4A1D">
            <w:r w:rsidRPr="009A4A1D">
              <w:t>-175</w:t>
            </w:r>
          </w:p>
        </w:tc>
        <w:tc>
          <w:tcPr>
            <w:tcW w:w="347" w:type="dxa"/>
            <w:noWrap/>
            <w:hideMark/>
          </w:tcPr>
          <w:p w:rsidR="009A4A1D" w:rsidRPr="009A4A1D" w:rsidRDefault="009A4A1D" w:rsidP="009A4A1D">
            <w:r w:rsidRPr="009A4A1D">
              <w:t>-23</w:t>
            </w:r>
          </w:p>
        </w:tc>
        <w:tc>
          <w:tcPr>
            <w:tcW w:w="658" w:type="dxa"/>
            <w:noWrap/>
            <w:hideMark/>
          </w:tcPr>
          <w:p w:rsidR="009A4A1D" w:rsidRPr="009A4A1D" w:rsidRDefault="009A4A1D" w:rsidP="009A4A1D">
            <w:r w:rsidRPr="009A4A1D">
              <w:t>-303</w:t>
            </w:r>
          </w:p>
        </w:tc>
        <w:tc>
          <w:tcPr>
            <w:tcW w:w="3034" w:type="dxa"/>
            <w:noWrap/>
            <w:hideMark/>
          </w:tcPr>
          <w:p w:rsidR="009A4A1D" w:rsidRPr="009A4A1D" w:rsidRDefault="009A4A1D">
            <w:proofErr w:type="spellStart"/>
            <w:r w:rsidRPr="009A4A1D">
              <w:t>Taanzania</w:t>
            </w:r>
            <w:proofErr w:type="spellEnd"/>
          </w:p>
        </w:tc>
        <w:tc>
          <w:tcPr>
            <w:tcW w:w="459" w:type="dxa"/>
            <w:noWrap/>
            <w:hideMark/>
          </w:tcPr>
          <w:p w:rsidR="009A4A1D" w:rsidRPr="009A4A1D" w:rsidRDefault="009A4A1D" w:rsidP="009A4A1D">
            <w:r w:rsidRPr="009A4A1D">
              <w:t>6</w:t>
            </w:r>
          </w:p>
        </w:tc>
        <w:tc>
          <w:tcPr>
            <w:tcW w:w="459" w:type="dxa"/>
            <w:noWrap/>
            <w:hideMark/>
          </w:tcPr>
          <w:p w:rsidR="009A4A1D" w:rsidRPr="009A4A1D" w:rsidRDefault="009A4A1D" w:rsidP="009A4A1D">
            <w:r w:rsidRPr="009A4A1D">
              <w:t>9</w:t>
            </w:r>
          </w:p>
        </w:tc>
        <w:tc>
          <w:tcPr>
            <w:tcW w:w="453" w:type="dxa"/>
            <w:noWrap/>
            <w:hideMark/>
          </w:tcPr>
          <w:p w:rsidR="009A4A1D" w:rsidRPr="009A4A1D" w:rsidRDefault="009A4A1D" w:rsidP="009A4A1D">
            <w:r w:rsidRPr="009A4A1D">
              <w:t>10</w:t>
            </w:r>
          </w:p>
        </w:tc>
        <w:tc>
          <w:tcPr>
            <w:tcW w:w="514" w:type="dxa"/>
            <w:noWrap/>
            <w:hideMark/>
          </w:tcPr>
          <w:p w:rsidR="009A4A1D" w:rsidRPr="009A4A1D" w:rsidRDefault="009A4A1D" w:rsidP="009A4A1D">
            <w:r w:rsidRPr="009A4A1D">
              <w:t>12</w:t>
            </w:r>
          </w:p>
        </w:tc>
      </w:tr>
      <w:tr w:rsidR="009A4A1D" w:rsidRPr="009A4A1D" w:rsidTr="009A4A1D">
        <w:trPr>
          <w:trHeight w:val="300"/>
        </w:trPr>
        <w:tc>
          <w:tcPr>
            <w:tcW w:w="1465" w:type="dxa"/>
            <w:noWrap/>
            <w:hideMark/>
          </w:tcPr>
          <w:p w:rsidR="009A4A1D" w:rsidRPr="009A4A1D" w:rsidRDefault="009A4A1D">
            <w:r w:rsidRPr="009A4A1D">
              <w:t>Ascension Island 1958</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205</w:t>
            </w:r>
          </w:p>
        </w:tc>
        <w:tc>
          <w:tcPr>
            <w:tcW w:w="347" w:type="dxa"/>
            <w:noWrap/>
            <w:hideMark/>
          </w:tcPr>
          <w:p w:rsidR="009A4A1D" w:rsidRPr="009A4A1D" w:rsidRDefault="009A4A1D" w:rsidP="009A4A1D">
            <w:r w:rsidRPr="009A4A1D">
              <w:t>107</w:t>
            </w:r>
          </w:p>
        </w:tc>
        <w:tc>
          <w:tcPr>
            <w:tcW w:w="658" w:type="dxa"/>
            <w:noWrap/>
            <w:hideMark/>
          </w:tcPr>
          <w:p w:rsidR="009A4A1D" w:rsidRPr="009A4A1D" w:rsidRDefault="009A4A1D">
            <w:r w:rsidRPr="009A4A1D">
              <w:t>53 </w:t>
            </w:r>
          </w:p>
        </w:tc>
        <w:tc>
          <w:tcPr>
            <w:tcW w:w="3034" w:type="dxa"/>
            <w:noWrap/>
            <w:hideMark/>
          </w:tcPr>
          <w:p w:rsidR="009A4A1D" w:rsidRPr="009A4A1D" w:rsidRDefault="009A4A1D">
            <w:r w:rsidRPr="009A4A1D">
              <w:t>Ascension Island</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 w:rsidRPr="009A4A1D">
              <w:t>25 </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2</w:t>
            </w:r>
          </w:p>
        </w:tc>
      </w:tr>
      <w:tr w:rsidR="009A4A1D" w:rsidRPr="009A4A1D" w:rsidTr="009A4A1D">
        <w:trPr>
          <w:trHeight w:val="300"/>
        </w:trPr>
        <w:tc>
          <w:tcPr>
            <w:tcW w:w="1465" w:type="dxa"/>
            <w:noWrap/>
            <w:hideMark/>
          </w:tcPr>
          <w:p w:rsidR="009A4A1D" w:rsidRPr="009A4A1D" w:rsidRDefault="009A4A1D">
            <w:r w:rsidRPr="009A4A1D">
              <w:t>Astro Beacon E 1945</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145</w:t>
            </w:r>
          </w:p>
        </w:tc>
        <w:tc>
          <w:tcPr>
            <w:tcW w:w="347" w:type="dxa"/>
            <w:noWrap/>
            <w:hideMark/>
          </w:tcPr>
          <w:p w:rsidR="009A4A1D" w:rsidRPr="009A4A1D" w:rsidRDefault="009A4A1D" w:rsidP="009A4A1D">
            <w:r w:rsidRPr="009A4A1D">
              <w:t>75</w:t>
            </w:r>
          </w:p>
        </w:tc>
        <w:tc>
          <w:tcPr>
            <w:tcW w:w="658" w:type="dxa"/>
            <w:noWrap/>
            <w:hideMark/>
          </w:tcPr>
          <w:p w:rsidR="009A4A1D" w:rsidRPr="009A4A1D" w:rsidRDefault="009A4A1D">
            <w:r w:rsidRPr="009A4A1D">
              <w:t>-272 </w:t>
            </w:r>
          </w:p>
        </w:tc>
        <w:tc>
          <w:tcPr>
            <w:tcW w:w="3034" w:type="dxa"/>
            <w:noWrap/>
            <w:hideMark/>
          </w:tcPr>
          <w:p w:rsidR="009A4A1D" w:rsidRPr="009A4A1D" w:rsidRDefault="009A4A1D">
            <w:r w:rsidRPr="009A4A1D">
              <w:t>Iwo Jima</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 w:rsidRPr="009A4A1D">
              <w:t>25 </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r w:rsidRPr="009A4A1D">
              <w:t>Astro DOS 71/4</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320</w:t>
            </w:r>
          </w:p>
        </w:tc>
        <w:tc>
          <w:tcPr>
            <w:tcW w:w="347" w:type="dxa"/>
            <w:noWrap/>
            <w:hideMark/>
          </w:tcPr>
          <w:p w:rsidR="009A4A1D" w:rsidRPr="009A4A1D" w:rsidRDefault="009A4A1D" w:rsidP="009A4A1D">
            <w:r w:rsidRPr="009A4A1D">
              <w:t>550</w:t>
            </w:r>
          </w:p>
        </w:tc>
        <w:tc>
          <w:tcPr>
            <w:tcW w:w="658" w:type="dxa"/>
            <w:noWrap/>
            <w:hideMark/>
          </w:tcPr>
          <w:p w:rsidR="009A4A1D" w:rsidRPr="009A4A1D" w:rsidRDefault="009A4A1D">
            <w:r w:rsidRPr="009A4A1D">
              <w:t>-494 </w:t>
            </w:r>
          </w:p>
        </w:tc>
        <w:tc>
          <w:tcPr>
            <w:tcW w:w="3034" w:type="dxa"/>
            <w:noWrap/>
            <w:hideMark/>
          </w:tcPr>
          <w:p w:rsidR="009A4A1D" w:rsidRPr="009A4A1D" w:rsidRDefault="009A4A1D">
            <w:r w:rsidRPr="009A4A1D">
              <w:t>St Helena Island</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 w:rsidRPr="009A4A1D">
              <w:t>25 </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r w:rsidRPr="009A4A1D">
              <w:t>Astro Tern Island (FRIG) 1961</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114</w:t>
            </w:r>
          </w:p>
        </w:tc>
        <w:tc>
          <w:tcPr>
            <w:tcW w:w="347" w:type="dxa"/>
            <w:noWrap/>
            <w:hideMark/>
          </w:tcPr>
          <w:p w:rsidR="009A4A1D" w:rsidRPr="009A4A1D" w:rsidRDefault="009A4A1D" w:rsidP="009A4A1D">
            <w:r w:rsidRPr="009A4A1D">
              <w:t>-116</w:t>
            </w:r>
          </w:p>
        </w:tc>
        <w:tc>
          <w:tcPr>
            <w:tcW w:w="658" w:type="dxa"/>
            <w:noWrap/>
            <w:hideMark/>
          </w:tcPr>
          <w:p w:rsidR="009A4A1D" w:rsidRPr="009A4A1D" w:rsidRDefault="009A4A1D">
            <w:r w:rsidRPr="009A4A1D">
              <w:t>-333 </w:t>
            </w:r>
          </w:p>
        </w:tc>
        <w:tc>
          <w:tcPr>
            <w:tcW w:w="3034" w:type="dxa"/>
            <w:noWrap/>
            <w:hideMark/>
          </w:tcPr>
          <w:p w:rsidR="009A4A1D" w:rsidRPr="009A4A1D" w:rsidRDefault="009A4A1D">
            <w:r w:rsidRPr="009A4A1D">
              <w:t>Tern Island</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 w:rsidRPr="009A4A1D">
              <w:t>25 </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r w:rsidRPr="009A4A1D">
              <w:t>Astronomical Station 1952</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124</w:t>
            </w:r>
          </w:p>
        </w:tc>
        <w:tc>
          <w:tcPr>
            <w:tcW w:w="347" w:type="dxa"/>
            <w:noWrap/>
            <w:hideMark/>
          </w:tcPr>
          <w:p w:rsidR="009A4A1D" w:rsidRPr="009A4A1D" w:rsidRDefault="009A4A1D" w:rsidP="009A4A1D">
            <w:r w:rsidRPr="009A4A1D">
              <w:t>-234</w:t>
            </w:r>
          </w:p>
        </w:tc>
        <w:tc>
          <w:tcPr>
            <w:tcW w:w="658" w:type="dxa"/>
            <w:noWrap/>
            <w:hideMark/>
          </w:tcPr>
          <w:p w:rsidR="009A4A1D" w:rsidRPr="009A4A1D" w:rsidRDefault="009A4A1D">
            <w:r w:rsidRPr="009A4A1D">
              <w:t>-25 </w:t>
            </w:r>
          </w:p>
        </w:tc>
        <w:tc>
          <w:tcPr>
            <w:tcW w:w="3034" w:type="dxa"/>
            <w:noWrap/>
            <w:hideMark/>
          </w:tcPr>
          <w:p w:rsidR="009A4A1D" w:rsidRPr="009A4A1D" w:rsidRDefault="009A4A1D">
            <w:r w:rsidRPr="009A4A1D">
              <w:t>Marcus Island</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 w:rsidRPr="009A4A1D">
              <w:t>25 </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r w:rsidRPr="009A4A1D">
              <w:t>Australian Geodetic 1966</w:t>
            </w:r>
          </w:p>
        </w:tc>
        <w:tc>
          <w:tcPr>
            <w:tcW w:w="1253" w:type="dxa"/>
            <w:noWrap/>
            <w:hideMark/>
          </w:tcPr>
          <w:p w:rsidR="009A4A1D" w:rsidRPr="009A4A1D" w:rsidRDefault="009A4A1D">
            <w:r w:rsidRPr="009A4A1D">
              <w:t>Australian National </w:t>
            </w:r>
          </w:p>
        </w:tc>
        <w:tc>
          <w:tcPr>
            <w:tcW w:w="934" w:type="dxa"/>
            <w:noWrap/>
            <w:hideMark/>
          </w:tcPr>
          <w:p w:rsidR="009A4A1D" w:rsidRPr="009A4A1D" w:rsidRDefault="009A4A1D" w:rsidP="009A4A1D">
            <w:r w:rsidRPr="009A4A1D">
              <w:t>-133</w:t>
            </w:r>
          </w:p>
        </w:tc>
        <w:tc>
          <w:tcPr>
            <w:tcW w:w="347" w:type="dxa"/>
            <w:noWrap/>
            <w:hideMark/>
          </w:tcPr>
          <w:p w:rsidR="009A4A1D" w:rsidRPr="009A4A1D" w:rsidRDefault="009A4A1D" w:rsidP="009A4A1D">
            <w:r w:rsidRPr="009A4A1D">
              <w:t>-48</w:t>
            </w:r>
          </w:p>
        </w:tc>
        <w:tc>
          <w:tcPr>
            <w:tcW w:w="658" w:type="dxa"/>
            <w:noWrap/>
            <w:hideMark/>
          </w:tcPr>
          <w:p w:rsidR="009A4A1D" w:rsidRPr="009A4A1D" w:rsidRDefault="009A4A1D">
            <w:r w:rsidRPr="009A4A1D">
              <w:t>148 </w:t>
            </w:r>
          </w:p>
        </w:tc>
        <w:tc>
          <w:tcPr>
            <w:tcW w:w="3034" w:type="dxa"/>
            <w:noWrap/>
            <w:hideMark/>
          </w:tcPr>
          <w:p w:rsidR="009A4A1D" w:rsidRPr="009A4A1D" w:rsidRDefault="009A4A1D">
            <w:r w:rsidRPr="009A4A1D">
              <w:t>Australia; Tasmania</w:t>
            </w:r>
          </w:p>
        </w:tc>
        <w:tc>
          <w:tcPr>
            <w:tcW w:w="459" w:type="dxa"/>
            <w:noWrap/>
            <w:hideMark/>
          </w:tcPr>
          <w:p w:rsidR="009A4A1D" w:rsidRPr="009A4A1D" w:rsidRDefault="009A4A1D" w:rsidP="009A4A1D">
            <w:r w:rsidRPr="009A4A1D">
              <w:t>3</w:t>
            </w:r>
          </w:p>
        </w:tc>
        <w:tc>
          <w:tcPr>
            <w:tcW w:w="459" w:type="dxa"/>
            <w:noWrap/>
            <w:hideMark/>
          </w:tcPr>
          <w:p w:rsidR="009A4A1D" w:rsidRPr="009A4A1D" w:rsidRDefault="009A4A1D" w:rsidP="009A4A1D">
            <w:r w:rsidRPr="009A4A1D">
              <w:t>3</w:t>
            </w:r>
          </w:p>
        </w:tc>
        <w:tc>
          <w:tcPr>
            <w:tcW w:w="453" w:type="dxa"/>
            <w:noWrap/>
            <w:hideMark/>
          </w:tcPr>
          <w:p w:rsidR="009A4A1D" w:rsidRPr="009A4A1D" w:rsidRDefault="009A4A1D" w:rsidP="009A4A1D">
            <w:r w:rsidRPr="009A4A1D">
              <w:t>3</w:t>
            </w:r>
          </w:p>
        </w:tc>
        <w:tc>
          <w:tcPr>
            <w:tcW w:w="514" w:type="dxa"/>
            <w:noWrap/>
            <w:hideMark/>
          </w:tcPr>
          <w:p w:rsidR="009A4A1D" w:rsidRPr="009A4A1D" w:rsidRDefault="009A4A1D" w:rsidP="009A4A1D">
            <w:r w:rsidRPr="009A4A1D">
              <w:t>105</w:t>
            </w:r>
          </w:p>
        </w:tc>
      </w:tr>
      <w:tr w:rsidR="009A4A1D" w:rsidRPr="009A4A1D" w:rsidTr="009A4A1D">
        <w:trPr>
          <w:trHeight w:val="300"/>
        </w:trPr>
        <w:tc>
          <w:tcPr>
            <w:tcW w:w="1465" w:type="dxa"/>
            <w:noWrap/>
            <w:hideMark/>
          </w:tcPr>
          <w:p w:rsidR="009A4A1D" w:rsidRPr="009A4A1D" w:rsidRDefault="009A4A1D">
            <w:r w:rsidRPr="009A4A1D">
              <w:t>Australian Geodetic 1984</w:t>
            </w:r>
          </w:p>
        </w:tc>
        <w:tc>
          <w:tcPr>
            <w:tcW w:w="1253" w:type="dxa"/>
            <w:noWrap/>
            <w:hideMark/>
          </w:tcPr>
          <w:p w:rsidR="009A4A1D" w:rsidRPr="009A4A1D" w:rsidRDefault="009A4A1D">
            <w:r w:rsidRPr="009A4A1D">
              <w:t>Australian National </w:t>
            </w:r>
          </w:p>
        </w:tc>
        <w:tc>
          <w:tcPr>
            <w:tcW w:w="934" w:type="dxa"/>
            <w:noWrap/>
            <w:hideMark/>
          </w:tcPr>
          <w:p w:rsidR="009A4A1D" w:rsidRPr="009A4A1D" w:rsidRDefault="009A4A1D" w:rsidP="009A4A1D">
            <w:r w:rsidRPr="009A4A1D">
              <w:t>-134</w:t>
            </w:r>
          </w:p>
        </w:tc>
        <w:tc>
          <w:tcPr>
            <w:tcW w:w="347" w:type="dxa"/>
            <w:noWrap/>
            <w:hideMark/>
          </w:tcPr>
          <w:p w:rsidR="009A4A1D" w:rsidRPr="009A4A1D" w:rsidRDefault="009A4A1D" w:rsidP="009A4A1D">
            <w:r w:rsidRPr="009A4A1D">
              <w:t>-48</w:t>
            </w:r>
          </w:p>
        </w:tc>
        <w:tc>
          <w:tcPr>
            <w:tcW w:w="658" w:type="dxa"/>
            <w:noWrap/>
            <w:hideMark/>
          </w:tcPr>
          <w:p w:rsidR="009A4A1D" w:rsidRPr="009A4A1D" w:rsidRDefault="009A4A1D">
            <w:r w:rsidRPr="009A4A1D">
              <w:t>149 </w:t>
            </w:r>
          </w:p>
        </w:tc>
        <w:tc>
          <w:tcPr>
            <w:tcW w:w="3034" w:type="dxa"/>
            <w:noWrap/>
            <w:hideMark/>
          </w:tcPr>
          <w:p w:rsidR="009A4A1D" w:rsidRPr="009A4A1D" w:rsidRDefault="009A4A1D">
            <w:r w:rsidRPr="009A4A1D">
              <w:t>Australia; Tasmania</w:t>
            </w:r>
          </w:p>
        </w:tc>
        <w:tc>
          <w:tcPr>
            <w:tcW w:w="459" w:type="dxa"/>
            <w:noWrap/>
            <w:hideMark/>
          </w:tcPr>
          <w:p w:rsidR="009A4A1D" w:rsidRPr="009A4A1D" w:rsidRDefault="009A4A1D" w:rsidP="009A4A1D">
            <w:r w:rsidRPr="009A4A1D">
              <w:t>2</w:t>
            </w:r>
          </w:p>
        </w:tc>
        <w:tc>
          <w:tcPr>
            <w:tcW w:w="459" w:type="dxa"/>
            <w:noWrap/>
            <w:hideMark/>
          </w:tcPr>
          <w:p w:rsidR="009A4A1D" w:rsidRPr="009A4A1D" w:rsidRDefault="009A4A1D" w:rsidP="009A4A1D">
            <w:r w:rsidRPr="009A4A1D">
              <w:t>2</w:t>
            </w:r>
          </w:p>
        </w:tc>
        <w:tc>
          <w:tcPr>
            <w:tcW w:w="453" w:type="dxa"/>
            <w:noWrap/>
            <w:hideMark/>
          </w:tcPr>
          <w:p w:rsidR="009A4A1D" w:rsidRPr="009A4A1D" w:rsidRDefault="009A4A1D" w:rsidP="009A4A1D">
            <w:r w:rsidRPr="009A4A1D">
              <w:t>2</w:t>
            </w:r>
          </w:p>
        </w:tc>
        <w:tc>
          <w:tcPr>
            <w:tcW w:w="514" w:type="dxa"/>
            <w:noWrap/>
            <w:hideMark/>
          </w:tcPr>
          <w:p w:rsidR="009A4A1D" w:rsidRPr="009A4A1D" w:rsidRDefault="009A4A1D" w:rsidP="009A4A1D">
            <w:r w:rsidRPr="009A4A1D">
              <w:t>90</w:t>
            </w:r>
          </w:p>
        </w:tc>
      </w:tr>
      <w:tr w:rsidR="009A4A1D" w:rsidRPr="009A4A1D" w:rsidTr="009A4A1D">
        <w:trPr>
          <w:trHeight w:val="300"/>
        </w:trPr>
        <w:tc>
          <w:tcPr>
            <w:tcW w:w="1465" w:type="dxa"/>
            <w:noWrap/>
            <w:hideMark/>
          </w:tcPr>
          <w:p w:rsidR="009A4A1D" w:rsidRPr="009A4A1D" w:rsidRDefault="009A4A1D">
            <w:proofErr w:type="spellStart"/>
            <w:r w:rsidRPr="009A4A1D">
              <w:t>Ayabelle</w:t>
            </w:r>
            <w:proofErr w:type="spellEnd"/>
            <w:r w:rsidRPr="009A4A1D">
              <w:t xml:space="preserve"> Lighthouse</w:t>
            </w:r>
          </w:p>
        </w:tc>
        <w:tc>
          <w:tcPr>
            <w:tcW w:w="1253" w:type="dxa"/>
            <w:noWrap/>
            <w:hideMark/>
          </w:tcPr>
          <w:p w:rsidR="009A4A1D" w:rsidRPr="009A4A1D" w:rsidRDefault="009A4A1D">
            <w:r w:rsidRPr="009A4A1D">
              <w:t>Clarke 1880 </w:t>
            </w:r>
          </w:p>
        </w:tc>
        <w:tc>
          <w:tcPr>
            <w:tcW w:w="934" w:type="dxa"/>
            <w:noWrap/>
            <w:hideMark/>
          </w:tcPr>
          <w:p w:rsidR="009A4A1D" w:rsidRPr="009A4A1D" w:rsidRDefault="009A4A1D" w:rsidP="009A4A1D">
            <w:r w:rsidRPr="009A4A1D">
              <w:t>-79</w:t>
            </w:r>
          </w:p>
        </w:tc>
        <w:tc>
          <w:tcPr>
            <w:tcW w:w="347" w:type="dxa"/>
            <w:noWrap/>
            <w:hideMark/>
          </w:tcPr>
          <w:p w:rsidR="009A4A1D" w:rsidRPr="009A4A1D" w:rsidRDefault="009A4A1D" w:rsidP="009A4A1D">
            <w:r w:rsidRPr="009A4A1D">
              <w:t>-129</w:t>
            </w:r>
          </w:p>
        </w:tc>
        <w:tc>
          <w:tcPr>
            <w:tcW w:w="658" w:type="dxa"/>
            <w:noWrap/>
            <w:hideMark/>
          </w:tcPr>
          <w:p w:rsidR="009A4A1D" w:rsidRPr="009A4A1D" w:rsidRDefault="009A4A1D">
            <w:r w:rsidRPr="009A4A1D">
              <w:t>145 </w:t>
            </w:r>
          </w:p>
        </w:tc>
        <w:tc>
          <w:tcPr>
            <w:tcW w:w="3034" w:type="dxa"/>
            <w:noWrap/>
            <w:hideMark/>
          </w:tcPr>
          <w:p w:rsidR="009A4A1D" w:rsidRPr="009A4A1D" w:rsidRDefault="009A4A1D">
            <w:r w:rsidRPr="009A4A1D">
              <w:t>Djibouti</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 w:rsidRPr="009A4A1D">
              <w:t>25 </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r w:rsidRPr="009A4A1D">
              <w:t>Bellevue (IGN)</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127</w:t>
            </w:r>
          </w:p>
        </w:tc>
        <w:tc>
          <w:tcPr>
            <w:tcW w:w="347" w:type="dxa"/>
            <w:noWrap/>
            <w:hideMark/>
          </w:tcPr>
          <w:p w:rsidR="009A4A1D" w:rsidRPr="009A4A1D" w:rsidRDefault="009A4A1D" w:rsidP="009A4A1D">
            <w:r w:rsidRPr="009A4A1D">
              <w:t>-769</w:t>
            </w:r>
          </w:p>
        </w:tc>
        <w:tc>
          <w:tcPr>
            <w:tcW w:w="658" w:type="dxa"/>
            <w:noWrap/>
            <w:hideMark/>
          </w:tcPr>
          <w:p w:rsidR="009A4A1D" w:rsidRPr="009A4A1D" w:rsidRDefault="009A4A1D">
            <w:r w:rsidRPr="009A4A1D">
              <w:t>472 </w:t>
            </w:r>
          </w:p>
        </w:tc>
        <w:tc>
          <w:tcPr>
            <w:tcW w:w="3034" w:type="dxa"/>
            <w:noWrap/>
            <w:hideMark/>
          </w:tcPr>
          <w:p w:rsidR="009A4A1D" w:rsidRPr="009A4A1D" w:rsidRDefault="009A4A1D">
            <w:r w:rsidRPr="009A4A1D">
              <w:t xml:space="preserve">Efate &amp; </w:t>
            </w:r>
            <w:proofErr w:type="spellStart"/>
            <w:r w:rsidRPr="009A4A1D">
              <w:t>Erromango</w:t>
            </w:r>
            <w:proofErr w:type="spellEnd"/>
            <w:r w:rsidRPr="009A4A1D">
              <w:t xml:space="preserve"> Islands</w:t>
            </w:r>
          </w:p>
        </w:tc>
        <w:tc>
          <w:tcPr>
            <w:tcW w:w="459" w:type="dxa"/>
            <w:noWrap/>
            <w:hideMark/>
          </w:tcPr>
          <w:p w:rsidR="009A4A1D" w:rsidRPr="009A4A1D" w:rsidRDefault="009A4A1D">
            <w:r w:rsidRPr="009A4A1D">
              <w:t>20 </w:t>
            </w:r>
          </w:p>
        </w:tc>
        <w:tc>
          <w:tcPr>
            <w:tcW w:w="459" w:type="dxa"/>
            <w:noWrap/>
            <w:hideMark/>
          </w:tcPr>
          <w:p w:rsidR="009A4A1D" w:rsidRPr="009A4A1D" w:rsidRDefault="009A4A1D" w:rsidP="009A4A1D">
            <w:r w:rsidRPr="009A4A1D">
              <w:t>20</w:t>
            </w:r>
          </w:p>
        </w:tc>
        <w:tc>
          <w:tcPr>
            <w:tcW w:w="453" w:type="dxa"/>
            <w:noWrap/>
            <w:hideMark/>
          </w:tcPr>
          <w:p w:rsidR="009A4A1D" w:rsidRPr="009A4A1D" w:rsidRDefault="009A4A1D" w:rsidP="009A4A1D">
            <w:r w:rsidRPr="009A4A1D">
              <w:t>20</w:t>
            </w:r>
          </w:p>
        </w:tc>
        <w:tc>
          <w:tcPr>
            <w:tcW w:w="514" w:type="dxa"/>
            <w:noWrap/>
            <w:hideMark/>
          </w:tcPr>
          <w:p w:rsidR="009A4A1D" w:rsidRPr="009A4A1D" w:rsidRDefault="009A4A1D" w:rsidP="009A4A1D">
            <w:r w:rsidRPr="009A4A1D">
              <w:t>3</w:t>
            </w:r>
          </w:p>
        </w:tc>
      </w:tr>
      <w:tr w:rsidR="009A4A1D" w:rsidRPr="009A4A1D" w:rsidTr="009A4A1D">
        <w:trPr>
          <w:trHeight w:val="300"/>
        </w:trPr>
        <w:tc>
          <w:tcPr>
            <w:tcW w:w="1465" w:type="dxa"/>
            <w:noWrap/>
            <w:hideMark/>
          </w:tcPr>
          <w:p w:rsidR="009A4A1D" w:rsidRPr="009A4A1D" w:rsidRDefault="009A4A1D">
            <w:r w:rsidRPr="009A4A1D">
              <w:t>Bermuda 1957</w:t>
            </w:r>
          </w:p>
        </w:tc>
        <w:tc>
          <w:tcPr>
            <w:tcW w:w="1253" w:type="dxa"/>
            <w:noWrap/>
            <w:hideMark/>
          </w:tcPr>
          <w:p w:rsidR="009A4A1D" w:rsidRPr="009A4A1D" w:rsidRDefault="009A4A1D">
            <w:r w:rsidRPr="009A4A1D">
              <w:t>Clarke 1866</w:t>
            </w:r>
          </w:p>
        </w:tc>
        <w:tc>
          <w:tcPr>
            <w:tcW w:w="934" w:type="dxa"/>
            <w:noWrap/>
            <w:hideMark/>
          </w:tcPr>
          <w:p w:rsidR="009A4A1D" w:rsidRPr="009A4A1D" w:rsidRDefault="009A4A1D" w:rsidP="009A4A1D">
            <w:r w:rsidRPr="009A4A1D">
              <w:t>-73</w:t>
            </w:r>
          </w:p>
        </w:tc>
        <w:tc>
          <w:tcPr>
            <w:tcW w:w="347" w:type="dxa"/>
            <w:noWrap/>
            <w:hideMark/>
          </w:tcPr>
          <w:p w:rsidR="009A4A1D" w:rsidRPr="009A4A1D" w:rsidRDefault="009A4A1D" w:rsidP="009A4A1D">
            <w:r w:rsidRPr="009A4A1D">
              <w:t>213</w:t>
            </w:r>
          </w:p>
        </w:tc>
        <w:tc>
          <w:tcPr>
            <w:tcW w:w="658" w:type="dxa"/>
            <w:noWrap/>
            <w:hideMark/>
          </w:tcPr>
          <w:p w:rsidR="009A4A1D" w:rsidRPr="009A4A1D" w:rsidRDefault="009A4A1D" w:rsidP="009A4A1D">
            <w:r w:rsidRPr="009A4A1D">
              <w:t>296</w:t>
            </w:r>
          </w:p>
        </w:tc>
        <w:tc>
          <w:tcPr>
            <w:tcW w:w="3034" w:type="dxa"/>
            <w:noWrap/>
            <w:hideMark/>
          </w:tcPr>
          <w:p w:rsidR="009A4A1D" w:rsidRPr="009A4A1D" w:rsidRDefault="009A4A1D">
            <w:r w:rsidRPr="009A4A1D">
              <w:t>Bermuda</w:t>
            </w:r>
          </w:p>
        </w:tc>
        <w:tc>
          <w:tcPr>
            <w:tcW w:w="459" w:type="dxa"/>
            <w:noWrap/>
            <w:hideMark/>
          </w:tcPr>
          <w:p w:rsidR="009A4A1D" w:rsidRPr="009A4A1D" w:rsidRDefault="009A4A1D" w:rsidP="009A4A1D">
            <w:r w:rsidRPr="009A4A1D">
              <w:t>20</w:t>
            </w:r>
          </w:p>
        </w:tc>
        <w:tc>
          <w:tcPr>
            <w:tcW w:w="459" w:type="dxa"/>
            <w:noWrap/>
            <w:hideMark/>
          </w:tcPr>
          <w:p w:rsidR="009A4A1D" w:rsidRPr="009A4A1D" w:rsidRDefault="009A4A1D" w:rsidP="009A4A1D">
            <w:r w:rsidRPr="009A4A1D">
              <w:t>20</w:t>
            </w:r>
          </w:p>
        </w:tc>
        <w:tc>
          <w:tcPr>
            <w:tcW w:w="453" w:type="dxa"/>
            <w:noWrap/>
            <w:hideMark/>
          </w:tcPr>
          <w:p w:rsidR="009A4A1D" w:rsidRPr="009A4A1D" w:rsidRDefault="009A4A1D" w:rsidP="009A4A1D">
            <w:r w:rsidRPr="009A4A1D">
              <w:t>20</w:t>
            </w:r>
          </w:p>
        </w:tc>
        <w:tc>
          <w:tcPr>
            <w:tcW w:w="514" w:type="dxa"/>
            <w:noWrap/>
            <w:hideMark/>
          </w:tcPr>
          <w:p w:rsidR="009A4A1D" w:rsidRPr="009A4A1D" w:rsidRDefault="009A4A1D" w:rsidP="009A4A1D">
            <w:r w:rsidRPr="009A4A1D">
              <w:t>3</w:t>
            </w:r>
          </w:p>
        </w:tc>
      </w:tr>
      <w:tr w:rsidR="009A4A1D" w:rsidRPr="009A4A1D" w:rsidTr="009A4A1D">
        <w:trPr>
          <w:trHeight w:val="300"/>
        </w:trPr>
        <w:tc>
          <w:tcPr>
            <w:tcW w:w="1465" w:type="dxa"/>
            <w:noWrap/>
            <w:hideMark/>
          </w:tcPr>
          <w:p w:rsidR="009A4A1D" w:rsidRPr="009A4A1D" w:rsidRDefault="009A4A1D">
            <w:r w:rsidRPr="009A4A1D">
              <w:t>Bissau</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173</w:t>
            </w:r>
          </w:p>
        </w:tc>
        <w:tc>
          <w:tcPr>
            <w:tcW w:w="347" w:type="dxa"/>
            <w:noWrap/>
            <w:hideMark/>
          </w:tcPr>
          <w:p w:rsidR="009A4A1D" w:rsidRPr="009A4A1D" w:rsidRDefault="009A4A1D" w:rsidP="009A4A1D">
            <w:r w:rsidRPr="009A4A1D">
              <w:t>253</w:t>
            </w:r>
          </w:p>
        </w:tc>
        <w:tc>
          <w:tcPr>
            <w:tcW w:w="658" w:type="dxa"/>
            <w:noWrap/>
            <w:hideMark/>
          </w:tcPr>
          <w:p w:rsidR="009A4A1D" w:rsidRPr="009A4A1D" w:rsidRDefault="009A4A1D">
            <w:r w:rsidRPr="009A4A1D">
              <w:t>27 </w:t>
            </w:r>
          </w:p>
        </w:tc>
        <w:tc>
          <w:tcPr>
            <w:tcW w:w="3034" w:type="dxa"/>
            <w:noWrap/>
            <w:hideMark/>
          </w:tcPr>
          <w:p w:rsidR="009A4A1D" w:rsidRPr="009A4A1D" w:rsidRDefault="009A4A1D">
            <w:r w:rsidRPr="009A4A1D">
              <w:t>Guinea-Bissau</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 w:rsidRPr="009A4A1D">
              <w:t>25 </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2</w:t>
            </w:r>
          </w:p>
        </w:tc>
      </w:tr>
      <w:tr w:rsidR="009A4A1D" w:rsidRPr="009A4A1D" w:rsidTr="009A4A1D">
        <w:trPr>
          <w:trHeight w:val="300"/>
        </w:trPr>
        <w:tc>
          <w:tcPr>
            <w:tcW w:w="1465" w:type="dxa"/>
            <w:noWrap/>
            <w:hideMark/>
          </w:tcPr>
          <w:p w:rsidR="009A4A1D" w:rsidRPr="009A4A1D" w:rsidRDefault="009A4A1D">
            <w:r w:rsidRPr="009A4A1D">
              <w:t>Bogota Observatory</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307</w:t>
            </w:r>
          </w:p>
        </w:tc>
        <w:tc>
          <w:tcPr>
            <w:tcW w:w="347" w:type="dxa"/>
            <w:noWrap/>
            <w:hideMark/>
          </w:tcPr>
          <w:p w:rsidR="009A4A1D" w:rsidRPr="009A4A1D" w:rsidRDefault="009A4A1D" w:rsidP="009A4A1D">
            <w:r w:rsidRPr="009A4A1D">
              <w:t>304</w:t>
            </w:r>
          </w:p>
        </w:tc>
        <w:tc>
          <w:tcPr>
            <w:tcW w:w="658" w:type="dxa"/>
            <w:noWrap/>
            <w:hideMark/>
          </w:tcPr>
          <w:p w:rsidR="009A4A1D" w:rsidRPr="009A4A1D" w:rsidRDefault="009A4A1D">
            <w:r w:rsidRPr="009A4A1D">
              <w:t>-318 </w:t>
            </w:r>
          </w:p>
        </w:tc>
        <w:tc>
          <w:tcPr>
            <w:tcW w:w="3034" w:type="dxa"/>
            <w:noWrap/>
            <w:hideMark/>
          </w:tcPr>
          <w:p w:rsidR="009A4A1D" w:rsidRPr="009A4A1D" w:rsidRDefault="009A4A1D">
            <w:r w:rsidRPr="009A4A1D">
              <w:t>Colombia</w:t>
            </w:r>
          </w:p>
        </w:tc>
        <w:tc>
          <w:tcPr>
            <w:tcW w:w="459" w:type="dxa"/>
            <w:noWrap/>
            <w:hideMark/>
          </w:tcPr>
          <w:p w:rsidR="009A4A1D" w:rsidRPr="009A4A1D" w:rsidRDefault="009A4A1D" w:rsidP="009A4A1D">
            <w:r w:rsidRPr="009A4A1D">
              <w:t>6</w:t>
            </w:r>
          </w:p>
        </w:tc>
        <w:tc>
          <w:tcPr>
            <w:tcW w:w="459" w:type="dxa"/>
            <w:noWrap/>
            <w:hideMark/>
          </w:tcPr>
          <w:p w:rsidR="009A4A1D" w:rsidRPr="009A4A1D" w:rsidRDefault="009A4A1D">
            <w:r w:rsidRPr="009A4A1D">
              <w:t>5 </w:t>
            </w:r>
          </w:p>
        </w:tc>
        <w:tc>
          <w:tcPr>
            <w:tcW w:w="453" w:type="dxa"/>
            <w:noWrap/>
            <w:hideMark/>
          </w:tcPr>
          <w:p w:rsidR="009A4A1D" w:rsidRPr="009A4A1D" w:rsidRDefault="009A4A1D" w:rsidP="009A4A1D">
            <w:r w:rsidRPr="009A4A1D">
              <w:t>6</w:t>
            </w:r>
          </w:p>
        </w:tc>
        <w:tc>
          <w:tcPr>
            <w:tcW w:w="514" w:type="dxa"/>
            <w:noWrap/>
            <w:hideMark/>
          </w:tcPr>
          <w:p w:rsidR="009A4A1D" w:rsidRPr="009A4A1D" w:rsidRDefault="009A4A1D" w:rsidP="009A4A1D">
            <w:r w:rsidRPr="009A4A1D">
              <w:t>7</w:t>
            </w:r>
          </w:p>
        </w:tc>
      </w:tr>
      <w:tr w:rsidR="009A4A1D" w:rsidRPr="009A4A1D" w:rsidTr="009A4A1D">
        <w:trPr>
          <w:trHeight w:val="300"/>
        </w:trPr>
        <w:tc>
          <w:tcPr>
            <w:tcW w:w="1465" w:type="dxa"/>
            <w:noWrap/>
            <w:hideMark/>
          </w:tcPr>
          <w:p w:rsidR="009A4A1D" w:rsidRPr="009A4A1D" w:rsidRDefault="009A4A1D">
            <w:r w:rsidRPr="009A4A1D">
              <w:t xml:space="preserve">Bukit </w:t>
            </w:r>
            <w:proofErr w:type="spellStart"/>
            <w:r w:rsidRPr="009A4A1D">
              <w:t>Rimpah</w:t>
            </w:r>
            <w:proofErr w:type="spellEnd"/>
          </w:p>
        </w:tc>
        <w:tc>
          <w:tcPr>
            <w:tcW w:w="1253" w:type="dxa"/>
            <w:noWrap/>
            <w:hideMark/>
          </w:tcPr>
          <w:p w:rsidR="009A4A1D" w:rsidRPr="009A4A1D" w:rsidRDefault="009A4A1D">
            <w:r w:rsidRPr="009A4A1D">
              <w:t>Bessel 1841</w:t>
            </w:r>
          </w:p>
        </w:tc>
        <w:tc>
          <w:tcPr>
            <w:tcW w:w="934" w:type="dxa"/>
            <w:noWrap/>
            <w:hideMark/>
          </w:tcPr>
          <w:p w:rsidR="009A4A1D" w:rsidRPr="009A4A1D" w:rsidRDefault="009A4A1D" w:rsidP="009A4A1D">
            <w:r w:rsidRPr="009A4A1D">
              <w:t>-384</w:t>
            </w:r>
          </w:p>
        </w:tc>
        <w:tc>
          <w:tcPr>
            <w:tcW w:w="347" w:type="dxa"/>
            <w:noWrap/>
            <w:hideMark/>
          </w:tcPr>
          <w:p w:rsidR="009A4A1D" w:rsidRPr="009A4A1D" w:rsidRDefault="009A4A1D" w:rsidP="009A4A1D">
            <w:r w:rsidRPr="009A4A1D">
              <w:t>664</w:t>
            </w:r>
          </w:p>
        </w:tc>
        <w:tc>
          <w:tcPr>
            <w:tcW w:w="658" w:type="dxa"/>
            <w:noWrap/>
            <w:hideMark/>
          </w:tcPr>
          <w:p w:rsidR="009A4A1D" w:rsidRPr="009A4A1D" w:rsidRDefault="009A4A1D" w:rsidP="009A4A1D">
            <w:r w:rsidRPr="009A4A1D">
              <w:t>-48</w:t>
            </w:r>
          </w:p>
        </w:tc>
        <w:tc>
          <w:tcPr>
            <w:tcW w:w="3034" w:type="dxa"/>
            <w:noWrap/>
            <w:hideMark/>
          </w:tcPr>
          <w:p w:rsidR="009A4A1D" w:rsidRPr="009A4A1D" w:rsidRDefault="009A4A1D">
            <w:r w:rsidRPr="009A4A1D">
              <w:t>Indonesia (Bangka &amp; Belitung Ids)</w:t>
            </w:r>
          </w:p>
        </w:tc>
        <w:tc>
          <w:tcPr>
            <w:tcW w:w="459" w:type="dxa"/>
            <w:noWrap/>
            <w:hideMark/>
          </w:tcPr>
          <w:p w:rsidR="009A4A1D" w:rsidRPr="009A4A1D" w:rsidRDefault="009A4A1D">
            <w:r w:rsidRPr="009A4A1D">
              <w:t>-1 </w:t>
            </w:r>
          </w:p>
        </w:tc>
        <w:tc>
          <w:tcPr>
            <w:tcW w:w="459" w:type="dxa"/>
            <w:noWrap/>
            <w:hideMark/>
          </w:tcPr>
          <w:p w:rsidR="009A4A1D" w:rsidRPr="009A4A1D" w:rsidRDefault="009A4A1D" w:rsidP="009A4A1D">
            <w:r w:rsidRPr="009A4A1D">
              <w:t>-1</w:t>
            </w:r>
          </w:p>
        </w:tc>
        <w:tc>
          <w:tcPr>
            <w:tcW w:w="453" w:type="dxa"/>
            <w:noWrap/>
            <w:hideMark/>
          </w:tcPr>
          <w:p w:rsidR="009A4A1D" w:rsidRPr="009A4A1D" w:rsidRDefault="009A4A1D" w:rsidP="009A4A1D">
            <w:r w:rsidRPr="009A4A1D">
              <w:t>-1</w:t>
            </w:r>
          </w:p>
        </w:tc>
        <w:tc>
          <w:tcPr>
            <w:tcW w:w="514" w:type="dxa"/>
            <w:noWrap/>
            <w:hideMark/>
          </w:tcPr>
          <w:p w:rsidR="009A4A1D" w:rsidRPr="009A4A1D" w:rsidRDefault="009A4A1D" w:rsidP="009A4A1D">
            <w:r w:rsidRPr="009A4A1D">
              <w:t>0</w:t>
            </w:r>
          </w:p>
        </w:tc>
      </w:tr>
      <w:tr w:rsidR="009A4A1D" w:rsidRPr="009A4A1D" w:rsidTr="009A4A1D">
        <w:trPr>
          <w:trHeight w:val="300"/>
        </w:trPr>
        <w:tc>
          <w:tcPr>
            <w:tcW w:w="1465" w:type="dxa"/>
            <w:noWrap/>
            <w:hideMark/>
          </w:tcPr>
          <w:p w:rsidR="009A4A1D" w:rsidRPr="009A4A1D" w:rsidRDefault="009A4A1D">
            <w:r w:rsidRPr="009A4A1D">
              <w:t>Camp Area Astro</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104</w:t>
            </w:r>
          </w:p>
        </w:tc>
        <w:tc>
          <w:tcPr>
            <w:tcW w:w="347" w:type="dxa"/>
            <w:noWrap/>
            <w:hideMark/>
          </w:tcPr>
          <w:p w:rsidR="009A4A1D" w:rsidRPr="009A4A1D" w:rsidRDefault="009A4A1D" w:rsidP="009A4A1D">
            <w:r w:rsidRPr="009A4A1D">
              <w:t>-129</w:t>
            </w:r>
          </w:p>
        </w:tc>
        <w:tc>
          <w:tcPr>
            <w:tcW w:w="658" w:type="dxa"/>
            <w:noWrap/>
            <w:hideMark/>
          </w:tcPr>
          <w:p w:rsidR="009A4A1D" w:rsidRPr="009A4A1D" w:rsidRDefault="009A4A1D">
            <w:r w:rsidRPr="009A4A1D">
              <w:t>239 </w:t>
            </w:r>
          </w:p>
        </w:tc>
        <w:tc>
          <w:tcPr>
            <w:tcW w:w="3034" w:type="dxa"/>
            <w:noWrap/>
            <w:hideMark/>
          </w:tcPr>
          <w:p w:rsidR="009A4A1D" w:rsidRPr="009A4A1D" w:rsidRDefault="009A4A1D">
            <w:r w:rsidRPr="009A4A1D">
              <w:t>Antarctica (McMurdo Camp Area)</w:t>
            </w:r>
          </w:p>
        </w:tc>
        <w:tc>
          <w:tcPr>
            <w:tcW w:w="459" w:type="dxa"/>
            <w:noWrap/>
            <w:hideMark/>
          </w:tcPr>
          <w:p w:rsidR="009A4A1D" w:rsidRPr="009A4A1D" w:rsidRDefault="009A4A1D">
            <w:r w:rsidRPr="009A4A1D">
              <w:t>-1 </w:t>
            </w:r>
          </w:p>
        </w:tc>
        <w:tc>
          <w:tcPr>
            <w:tcW w:w="459" w:type="dxa"/>
            <w:noWrap/>
            <w:hideMark/>
          </w:tcPr>
          <w:p w:rsidR="009A4A1D" w:rsidRPr="009A4A1D" w:rsidRDefault="009A4A1D" w:rsidP="009A4A1D">
            <w:r w:rsidRPr="009A4A1D">
              <w:t>-1</w:t>
            </w:r>
          </w:p>
        </w:tc>
        <w:tc>
          <w:tcPr>
            <w:tcW w:w="453" w:type="dxa"/>
            <w:noWrap/>
            <w:hideMark/>
          </w:tcPr>
          <w:p w:rsidR="009A4A1D" w:rsidRPr="009A4A1D" w:rsidRDefault="009A4A1D" w:rsidP="009A4A1D">
            <w:r w:rsidRPr="009A4A1D">
              <w:t>-1</w:t>
            </w:r>
          </w:p>
        </w:tc>
        <w:tc>
          <w:tcPr>
            <w:tcW w:w="514" w:type="dxa"/>
            <w:noWrap/>
            <w:hideMark/>
          </w:tcPr>
          <w:p w:rsidR="009A4A1D" w:rsidRPr="009A4A1D" w:rsidRDefault="009A4A1D" w:rsidP="009A4A1D">
            <w:r w:rsidRPr="009A4A1D">
              <w:t>0</w:t>
            </w:r>
          </w:p>
        </w:tc>
      </w:tr>
      <w:tr w:rsidR="009A4A1D" w:rsidRPr="009A4A1D" w:rsidTr="009A4A1D">
        <w:trPr>
          <w:trHeight w:val="300"/>
        </w:trPr>
        <w:tc>
          <w:tcPr>
            <w:tcW w:w="1465" w:type="dxa"/>
            <w:noWrap/>
            <w:hideMark/>
          </w:tcPr>
          <w:p w:rsidR="009A4A1D" w:rsidRPr="009A4A1D" w:rsidRDefault="009A4A1D">
            <w:r w:rsidRPr="009A4A1D">
              <w:t xml:space="preserve">Campo </w:t>
            </w:r>
            <w:proofErr w:type="spellStart"/>
            <w:r w:rsidRPr="009A4A1D">
              <w:lastRenderedPageBreak/>
              <w:t>Inchauspe</w:t>
            </w:r>
            <w:proofErr w:type="spellEnd"/>
          </w:p>
        </w:tc>
        <w:tc>
          <w:tcPr>
            <w:tcW w:w="1253" w:type="dxa"/>
            <w:noWrap/>
            <w:hideMark/>
          </w:tcPr>
          <w:p w:rsidR="009A4A1D" w:rsidRPr="009A4A1D" w:rsidRDefault="009A4A1D">
            <w:r w:rsidRPr="009A4A1D">
              <w:lastRenderedPageBreak/>
              <w:t>Internation</w:t>
            </w:r>
            <w:r w:rsidRPr="009A4A1D">
              <w:lastRenderedPageBreak/>
              <w:t>al 1924 </w:t>
            </w:r>
          </w:p>
        </w:tc>
        <w:tc>
          <w:tcPr>
            <w:tcW w:w="934" w:type="dxa"/>
            <w:noWrap/>
            <w:hideMark/>
          </w:tcPr>
          <w:p w:rsidR="009A4A1D" w:rsidRPr="009A4A1D" w:rsidRDefault="009A4A1D" w:rsidP="009A4A1D">
            <w:r w:rsidRPr="009A4A1D">
              <w:lastRenderedPageBreak/>
              <w:t>-148</w:t>
            </w:r>
          </w:p>
        </w:tc>
        <w:tc>
          <w:tcPr>
            <w:tcW w:w="347" w:type="dxa"/>
            <w:noWrap/>
            <w:hideMark/>
          </w:tcPr>
          <w:p w:rsidR="009A4A1D" w:rsidRPr="009A4A1D" w:rsidRDefault="009A4A1D" w:rsidP="009A4A1D">
            <w:r w:rsidRPr="009A4A1D">
              <w:t>136</w:t>
            </w:r>
          </w:p>
        </w:tc>
        <w:tc>
          <w:tcPr>
            <w:tcW w:w="658" w:type="dxa"/>
            <w:noWrap/>
            <w:hideMark/>
          </w:tcPr>
          <w:p w:rsidR="009A4A1D" w:rsidRPr="009A4A1D" w:rsidRDefault="009A4A1D">
            <w:r w:rsidRPr="009A4A1D">
              <w:t>90 </w:t>
            </w:r>
          </w:p>
        </w:tc>
        <w:tc>
          <w:tcPr>
            <w:tcW w:w="3034" w:type="dxa"/>
            <w:noWrap/>
            <w:hideMark/>
          </w:tcPr>
          <w:p w:rsidR="009A4A1D" w:rsidRPr="009A4A1D" w:rsidRDefault="009A4A1D">
            <w:r w:rsidRPr="009A4A1D">
              <w:t>Argentina</w:t>
            </w:r>
          </w:p>
        </w:tc>
        <w:tc>
          <w:tcPr>
            <w:tcW w:w="459" w:type="dxa"/>
            <w:noWrap/>
            <w:hideMark/>
          </w:tcPr>
          <w:p w:rsidR="009A4A1D" w:rsidRPr="009A4A1D" w:rsidRDefault="009A4A1D" w:rsidP="009A4A1D">
            <w:r w:rsidRPr="009A4A1D">
              <w:t>5</w:t>
            </w:r>
          </w:p>
        </w:tc>
        <w:tc>
          <w:tcPr>
            <w:tcW w:w="459" w:type="dxa"/>
            <w:noWrap/>
            <w:hideMark/>
          </w:tcPr>
          <w:p w:rsidR="009A4A1D" w:rsidRPr="009A4A1D" w:rsidRDefault="009A4A1D">
            <w:r w:rsidRPr="009A4A1D">
              <w:t>5 </w:t>
            </w:r>
          </w:p>
        </w:tc>
        <w:tc>
          <w:tcPr>
            <w:tcW w:w="453" w:type="dxa"/>
            <w:noWrap/>
            <w:hideMark/>
          </w:tcPr>
          <w:p w:rsidR="009A4A1D" w:rsidRPr="009A4A1D" w:rsidRDefault="009A4A1D" w:rsidP="009A4A1D">
            <w:r w:rsidRPr="009A4A1D">
              <w:t>5</w:t>
            </w:r>
          </w:p>
        </w:tc>
        <w:tc>
          <w:tcPr>
            <w:tcW w:w="514" w:type="dxa"/>
            <w:noWrap/>
            <w:hideMark/>
          </w:tcPr>
          <w:p w:rsidR="009A4A1D" w:rsidRPr="009A4A1D" w:rsidRDefault="009A4A1D" w:rsidP="009A4A1D">
            <w:r w:rsidRPr="009A4A1D">
              <w:t>20</w:t>
            </w:r>
          </w:p>
        </w:tc>
      </w:tr>
      <w:tr w:rsidR="009A4A1D" w:rsidRPr="009A4A1D" w:rsidTr="009A4A1D">
        <w:trPr>
          <w:trHeight w:val="300"/>
        </w:trPr>
        <w:tc>
          <w:tcPr>
            <w:tcW w:w="1465" w:type="dxa"/>
            <w:noWrap/>
            <w:hideMark/>
          </w:tcPr>
          <w:p w:rsidR="009A4A1D" w:rsidRPr="009A4A1D" w:rsidRDefault="009A4A1D">
            <w:r w:rsidRPr="009A4A1D">
              <w:lastRenderedPageBreak/>
              <w:t>Canton Astro 1966</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298</w:t>
            </w:r>
          </w:p>
        </w:tc>
        <w:tc>
          <w:tcPr>
            <w:tcW w:w="347" w:type="dxa"/>
            <w:noWrap/>
            <w:hideMark/>
          </w:tcPr>
          <w:p w:rsidR="009A4A1D" w:rsidRPr="009A4A1D" w:rsidRDefault="009A4A1D" w:rsidP="009A4A1D">
            <w:r w:rsidRPr="009A4A1D">
              <w:t>-304</w:t>
            </w:r>
          </w:p>
        </w:tc>
        <w:tc>
          <w:tcPr>
            <w:tcW w:w="658" w:type="dxa"/>
            <w:noWrap/>
            <w:hideMark/>
          </w:tcPr>
          <w:p w:rsidR="009A4A1D" w:rsidRPr="009A4A1D" w:rsidRDefault="009A4A1D">
            <w:r w:rsidRPr="009A4A1D">
              <w:t>-375 </w:t>
            </w:r>
          </w:p>
        </w:tc>
        <w:tc>
          <w:tcPr>
            <w:tcW w:w="3034" w:type="dxa"/>
            <w:noWrap/>
            <w:hideMark/>
          </w:tcPr>
          <w:p w:rsidR="009A4A1D" w:rsidRPr="009A4A1D" w:rsidRDefault="009A4A1D">
            <w:r w:rsidRPr="009A4A1D">
              <w:t>Phoenix Islands</w:t>
            </w:r>
          </w:p>
        </w:tc>
        <w:tc>
          <w:tcPr>
            <w:tcW w:w="459" w:type="dxa"/>
            <w:noWrap/>
            <w:hideMark/>
          </w:tcPr>
          <w:p w:rsidR="009A4A1D" w:rsidRPr="009A4A1D" w:rsidRDefault="009A4A1D" w:rsidP="009A4A1D">
            <w:r w:rsidRPr="009A4A1D">
              <w:t>15</w:t>
            </w:r>
          </w:p>
        </w:tc>
        <w:tc>
          <w:tcPr>
            <w:tcW w:w="459" w:type="dxa"/>
            <w:noWrap/>
            <w:hideMark/>
          </w:tcPr>
          <w:p w:rsidR="009A4A1D" w:rsidRPr="009A4A1D" w:rsidRDefault="009A4A1D">
            <w:r w:rsidRPr="009A4A1D">
              <w:t>15 </w:t>
            </w:r>
          </w:p>
        </w:tc>
        <w:tc>
          <w:tcPr>
            <w:tcW w:w="453" w:type="dxa"/>
            <w:noWrap/>
            <w:hideMark/>
          </w:tcPr>
          <w:p w:rsidR="009A4A1D" w:rsidRPr="009A4A1D" w:rsidRDefault="009A4A1D" w:rsidP="009A4A1D">
            <w:r w:rsidRPr="009A4A1D">
              <w:t>15</w:t>
            </w:r>
          </w:p>
        </w:tc>
        <w:tc>
          <w:tcPr>
            <w:tcW w:w="514" w:type="dxa"/>
            <w:noWrap/>
            <w:hideMark/>
          </w:tcPr>
          <w:p w:rsidR="009A4A1D" w:rsidRPr="009A4A1D" w:rsidRDefault="009A4A1D" w:rsidP="009A4A1D">
            <w:r w:rsidRPr="009A4A1D">
              <w:t>4</w:t>
            </w:r>
          </w:p>
        </w:tc>
      </w:tr>
      <w:tr w:rsidR="009A4A1D" w:rsidRPr="009A4A1D" w:rsidTr="009A4A1D">
        <w:trPr>
          <w:trHeight w:val="300"/>
        </w:trPr>
        <w:tc>
          <w:tcPr>
            <w:tcW w:w="1465" w:type="dxa"/>
            <w:noWrap/>
            <w:hideMark/>
          </w:tcPr>
          <w:p w:rsidR="009A4A1D" w:rsidRPr="009A4A1D" w:rsidRDefault="009A4A1D">
            <w:r w:rsidRPr="009A4A1D">
              <w:t>Cape</w:t>
            </w:r>
          </w:p>
        </w:tc>
        <w:tc>
          <w:tcPr>
            <w:tcW w:w="1253" w:type="dxa"/>
            <w:noWrap/>
            <w:hideMark/>
          </w:tcPr>
          <w:p w:rsidR="009A4A1D" w:rsidRPr="009A4A1D" w:rsidRDefault="009A4A1D">
            <w:r w:rsidRPr="009A4A1D">
              <w:t>Clarke 1880</w:t>
            </w:r>
          </w:p>
        </w:tc>
        <w:tc>
          <w:tcPr>
            <w:tcW w:w="934" w:type="dxa"/>
            <w:noWrap/>
            <w:hideMark/>
          </w:tcPr>
          <w:p w:rsidR="009A4A1D" w:rsidRPr="009A4A1D" w:rsidRDefault="009A4A1D">
            <w:r w:rsidRPr="009A4A1D">
              <w:t>-136 </w:t>
            </w:r>
          </w:p>
        </w:tc>
        <w:tc>
          <w:tcPr>
            <w:tcW w:w="347" w:type="dxa"/>
            <w:noWrap/>
            <w:hideMark/>
          </w:tcPr>
          <w:p w:rsidR="009A4A1D" w:rsidRPr="009A4A1D" w:rsidRDefault="009A4A1D" w:rsidP="009A4A1D">
            <w:r w:rsidRPr="009A4A1D">
              <w:t>-108</w:t>
            </w:r>
          </w:p>
        </w:tc>
        <w:tc>
          <w:tcPr>
            <w:tcW w:w="658" w:type="dxa"/>
            <w:noWrap/>
            <w:hideMark/>
          </w:tcPr>
          <w:p w:rsidR="009A4A1D" w:rsidRPr="009A4A1D" w:rsidRDefault="009A4A1D" w:rsidP="009A4A1D">
            <w:r w:rsidRPr="009A4A1D">
              <w:t>-292</w:t>
            </w:r>
          </w:p>
        </w:tc>
        <w:tc>
          <w:tcPr>
            <w:tcW w:w="3034" w:type="dxa"/>
            <w:noWrap/>
            <w:hideMark/>
          </w:tcPr>
          <w:p w:rsidR="009A4A1D" w:rsidRPr="009A4A1D" w:rsidRDefault="009A4A1D">
            <w:r w:rsidRPr="009A4A1D">
              <w:t>South Africa </w:t>
            </w:r>
          </w:p>
        </w:tc>
        <w:tc>
          <w:tcPr>
            <w:tcW w:w="459" w:type="dxa"/>
            <w:noWrap/>
            <w:hideMark/>
          </w:tcPr>
          <w:p w:rsidR="009A4A1D" w:rsidRPr="009A4A1D" w:rsidRDefault="009A4A1D" w:rsidP="009A4A1D">
            <w:r w:rsidRPr="009A4A1D">
              <w:t>3</w:t>
            </w:r>
          </w:p>
        </w:tc>
        <w:tc>
          <w:tcPr>
            <w:tcW w:w="459" w:type="dxa"/>
            <w:noWrap/>
            <w:hideMark/>
          </w:tcPr>
          <w:p w:rsidR="009A4A1D" w:rsidRPr="009A4A1D" w:rsidRDefault="009A4A1D" w:rsidP="009A4A1D">
            <w:r w:rsidRPr="009A4A1D">
              <w:t>6</w:t>
            </w:r>
          </w:p>
        </w:tc>
        <w:tc>
          <w:tcPr>
            <w:tcW w:w="453" w:type="dxa"/>
            <w:noWrap/>
            <w:hideMark/>
          </w:tcPr>
          <w:p w:rsidR="009A4A1D" w:rsidRPr="009A4A1D" w:rsidRDefault="009A4A1D" w:rsidP="009A4A1D">
            <w:r w:rsidRPr="009A4A1D">
              <w:t>6</w:t>
            </w:r>
          </w:p>
        </w:tc>
        <w:tc>
          <w:tcPr>
            <w:tcW w:w="514" w:type="dxa"/>
            <w:noWrap/>
            <w:hideMark/>
          </w:tcPr>
          <w:p w:rsidR="009A4A1D" w:rsidRPr="009A4A1D" w:rsidRDefault="009A4A1D" w:rsidP="009A4A1D">
            <w:r w:rsidRPr="009A4A1D">
              <w:t>5</w:t>
            </w:r>
          </w:p>
        </w:tc>
      </w:tr>
      <w:tr w:rsidR="009A4A1D" w:rsidRPr="009A4A1D" w:rsidTr="009A4A1D">
        <w:trPr>
          <w:trHeight w:val="300"/>
        </w:trPr>
        <w:tc>
          <w:tcPr>
            <w:tcW w:w="1465" w:type="dxa"/>
            <w:noWrap/>
            <w:hideMark/>
          </w:tcPr>
          <w:p w:rsidR="009A4A1D" w:rsidRPr="009A4A1D" w:rsidRDefault="009A4A1D">
            <w:r w:rsidRPr="009A4A1D">
              <w:t>Cape Canaveral</w:t>
            </w:r>
          </w:p>
        </w:tc>
        <w:tc>
          <w:tcPr>
            <w:tcW w:w="1253" w:type="dxa"/>
            <w:noWrap/>
            <w:hideMark/>
          </w:tcPr>
          <w:p w:rsidR="009A4A1D" w:rsidRPr="009A4A1D" w:rsidRDefault="009A4A1D">
            <w:r w:rsidRPr="009A4A1D">
              <w:t>Clarke 1866 </w:t>
            </w:r>
          </w:p>
        </w:tc>
        <w:tc>
          <w:tcPr>
            <w:tcW w:w="934" w:type="dxa"/>
            <w:noWrap/>
            <w:hideMark/>
          </w:tcPr>
          <w:p w:rsidR="009A4A1D" w:rsidRPr="009A4A1D" w:rsidRDefault="009A4A1D" w:rsidP="009A4A1D">
            <w:r w:rsidRPr="009A4A1D">
              <w:t>-2</w:t>
            </w:r>
          </w:p>
        </w:tc>
        <w:tc>
          <w:tcPr>
            <w:tcW w:w="347" w:type="dxa"/>
            <w:noWrap/>
            <w:hideMark/>
          </w:tcPr>
          <w:p w:rsidR="009A4A1D" w:rsidRPr="009A4A1D" w:rsidRDefault="009A4A1D" w:rsidP="009A4A1D">
            <w:r w:rsidRPr="009A4A1D">
              <w:t>151</w:t>
            </w:r>
          </w:p>
        </w:tc>
        <w:tc>
          <w:tcPr>
            <w:tcW w:w="658" w:type="dxa"/>
            <w:noWrap/>
            <w:hideMark/>
          </w:tcPr>
          <w:p w:rsidR="009A4A1D" w:rsidRPr="009A4A1D" w:rsidRDefault="009A4A1D">
            <w:r w:rsidRPr="009A4A1D">
              <w:t>181 </w:t>
            </w:r>
          </w:p>
        </w:tc>
        <w:tc>
          <w:tcPr>
            <w:tcW w:w="3034" w:type="dxa"/>
            <w:noWrap/>
            <w:hideMark/>
          </w:tcPr>
          <w:p w:rsidR="009A4A1D" w:rsidRPr="009A4A1D" w:rsidRDefault="009A4A1D">
            <w:r w:rsidRPr="009A4A1D">
              <w:t>Bahamas; Florida</w:t>
            </w:r>
          </w:p>
        </w:tc>
        <w:tc>
          <w:tcPr>
            <w:tcW w:w="459" w:type="dxa"/>
            <w:noWrap/>
            <w:hideMark/>
          </w:tcPr>
          <w:p w:rsidR="009A4A1D" w:rsidRPr="009A4A1D" w:rsidRDefault="009A4A1D" w:rsidP="009A4A1D">
            <w:r w:rsidRPr="009A4A1D">
              <w:t>3</w:t>
            </w:r>
          </w:p>
        </w:tc>
        <w:tc>
          <w:tcPr>
            <w:tcW w:w="459" w:type="dxa"/>
            <w:noWrap/>
            <w:hideMark/>
          </w:tcPr>
          <w:p w:rsidR="009A4A1D" w:rsidRPr="009A4A1D" w:rsidRDefault="009A4A1D">
            <w:r w:rsidRPr="009A4A1D">
              <w:t>3 </w:t>
            </w:r>
          </w:p>
        </w:tc>
        <w:tc>
          <w:tcPr>
            <w:tcW w:w="453" w:type="dxa"/>
            <w:noWrap/>
            <w:hideMark/>
          </w:tcPr>
          <w:p w:rsidR="009A4A1D" w:rsidRPr="009A4A1D" w:rsidRDefault="009A4A1D" w:rsidP="009A4A1D">
            <w:r w:rsidRPr="009A4A1D">
              <w:t>3</w:t>
            </w:r>
          </w:p>
        </w:tc>
        <w:tc>
          <w:tcPr>
            <w:tcW w:w="514" w:type="dxa"/>
            <w:noWrap/>
            <w:hideMark/>
          </w:tcPr>
          <w:p w:rsidR="009A4A1D" w:rsidRPr="009A4A1D" w:rsidRDefault="009A4A1D" w:rsidP="009A4A1D">
            <w:r w:rsidRPr="009A4A1D">
              <w:t>19</w:t>
            </w:r>
          </w:p>
        </w:tc>
      </w:tr>
      <w:tr w:rsidR="009A4A1D" w:rsidRPr="009A4A1D" w:rsidTr="009A4A1D">
        <w:trPr>
          <w:trHeight w:val="300"/>
        </w:trPr>
        <w:tc>
          <w:tcPr>
            <w:tcW w:w="1465" w:type="dxa"/>
            <w:noWrap/>
            <w:hideMark/>
          </w:tcPr>
          <w:p w:rsidR="009A4A1D" w:rsidRPr="009A4A1D" w:rsidRDefault="009A4A1D">
            <w:r w:rsidRPr="009A4A1D">
              <w:t>Carthage</w:t>
            </w:r>
          </w:p>
        </w:tc>
        <w:tc>
          <w:tcPr>
            <w:tcW w:w="1253" w:type="dxa"/>
            <w:noWrap/>
            <w:hideMark/>
          </w:tcPr>
          <w:p w:rsidR="009A4A1D" w:rsidRPr="009A4A1D" w:rsidRDefault="009A4A1D">
            <w:r w:rsidRPr="009A4A1D">
              <w:t>Clarke 1880</w:t>
            </w:r>
          </w:p>
        </w:tc>
        <w:tc>
          <w:tcPr>
            <w:tcW w:w="934" w:type="dxa"/>
            <w:noWrap/>
            <w:hideMark/>
          </w:tcPr>
          <w:p w:rsidR="009A4A1D" w:rsidRPr="009A4A1D" w:rsidRDefault="009A4A1D" w:rsidP="009A4A1D">
            <w:r w:rsidRPr="009A4A1D">
              <w:t>-263</w:t>
            </w:r>
          </w:p>
        </w:tc>
        <w:tc>
          <w:tcPr>
            <w:tcW w:w="347" w:type="dxa"/>
            <w:noWrap/>
            <w:hideMark/>
          </w:tcPr>
          <w:p w:rsidR="009A4A1D" w:rsidRPr="009A4A1D" w:rsidRDefault="009A4A1D" w:rsidP="009A4A1D">
            <w:r w:rsidRPr="009A4A1D">
              <w:t>6</w:t>
            </w:r>
          </w:p>
        </w:tc>
        <w:tc>
          <w:tcPr>
            <w:tcW w:w="658" w:type="dxa"/>
            <w:noWrap/>
            <w:hideMark/>
          </w:tcPr>
          <w:p w:rsidR="009A4A1D" w:rsidRPr="009A4A1D" w:rsidRDefault="009A4A1D" w:rsidP="009A4A1D">
            <w:r w:rsidRPr="009A4A1D">
              <w:t>431</w:t>
            </w:r>
          </w:p>
        </w:tc>
        <w:tc>
          <w:tcPr>
            <w:tcW w:w="3034" w:type="dxa"/>
            <w:noWrap/>
            <w:hideMark/>
          </w:tcPr>
          <w:p w:rsidR="009A4A1D" w:rsidRPr="009A4A1D" w:rsidRDefault="009A4A1D">
            <w:r w:rsidRPr="009A4A1D">
              <w:t>Tunisia</w:t>
            </w:r>
          </w:p>
        </w:tc>
        <w:tc>
          <w:tcPr>
            <w:tcW w:w="459" w:type="dxa"/>
            <w:noWrap/>
            <w:hideMark/>
          </w:tcPr>
          <w:p w:rsidR="009A4A1D" w:rsidRPr="009A4A1D" w:rsidRDefault="009A4A1D" w:rsidP="009A4A1D">
            <w:r w:rsidRPr="009A4A1D">
              <w:t>6</w:t>
            </w:r>
          </w:p>
        </w:tc>
        <w:tc>
          <w:tcPr>
            <w:tcW w:w="459" w:type="dxa"/>
            <w:noWrap/>
            <w:hideMark/>
          </w:tcPr>
          <w:p w:rsidR="009A4A1D" w:rsidRPr="009A4A1D" w:rsidRDefault="009A4A1D" w:rsidP="009A4A1D">
            <w:r w:rsidRPr="009A4A1D">
              <w:t>9</w:t>
            </w:r>
          </w:p>
        </w:tc>
        <w:tc>
          <w:tcPr>
            <w:tcW w:w="453" w:type="dxa"/>
            <w:noWrap/>
            <w:hideMark/>
          </w:tcPr>
          <w:p w:rsidR="009A4A1D" w:rsidRPr="009A4A1D" w:rsidRDefault="009A4A1D" w:rsidP="009A4A1D">
            <w:r w:rsidRPr="009A4A1D">
              <w:t>8</w:t>
            </w:r>
          </w:p>
        </w:tc>
        <w:tc>
          <w:tcPr>
            <w:tcW w:w="514" w:type="dxa"/>
            <w:noWrap/>
            <w:hideMark/>
          </w:tcPr>
          <w:p w:rsidR="009A4A1D" w:rsidRPr="009A4A1D" w:rsidRDefault="009A4A1D" w:rsidP="009A4A1D">
            <w:r w:rsidRPr="009A4A1D">
              <w:t>5</w:t>
            </w:r>
          </w:p>
        </w:tc>
      </w:tr>
      <w:tr w:rsidR="009A4A1D" w:rsidRPr="009A4A1D" w:rsidTr="009A4A1D">
        <w:trPr>
          <w:trHeight w:val="300"/>
        </w:trPr>
        <w:tc>
          <w:tcPr>
            <w:tcW w:w="1465" w:type="dxa"/>
            <w:noWrap/>
            <w:hideMark/>
          </w:tcPr>
          <w:p w:rsidR="009A4A1D" w:rsidRPr="009A4A1D" w:rsidRDefault="009A4A1D">
            <w:r w:rsidRPr="009A4A1D">
              <w:t>Chatham Island Astro 1971</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175</w:t>
            </w:r>
          </w:p>
        </w:tc>
        <w:tc>
          <w:tcPr>
            <w:tcW w:w="347" w:type="dxa"/>
            <w:noWrap/>
            <w:hideMark/>
          </w:tcPr>
          <w:p w:rsidR="009A4A1D" w:rsidRPr="009A4A1D" w:rsidRDefault="009A4A1D" w:rsidP="009A4A1D">
            <w:r w:rsidRPr="009A4A1D">
              <w:t>-38</w:t>
            </w:r>
          </w:p>
        </w:tc>
        <w:tc>
          <w:tcPr>
            <w:tcW w:w="658" w:type="dxa"/>
            <w:noWrap/>
            <w:hideMark/>
          </w:tcPr>
          <w:p w:rsidR="009A4A1D" w:rsidRPr="009A4A1D" w:rsidRDefault="009A4A1D">
            <w:r w:rsidRPr="009A4A1D">
              <w:t>113 </w:t>
            </w:r>
          </w:p>
        </w:tc>
        <w:tc>
          <w:tcPr>
            <w:tcW w:w="3034" w:type="dxa"/>
            <w:noWrap/>
            <w:hideMark/>
          </w:tcPr>
          <w:p w:rsidR="009A4A1D" w:rsidRPr="009A4A1D" w:rsidRDefault="009A4A1D">
            <w:r w:rsidRPr="009A4A1D">
              <w:t>New Zealand (Chatham Island)</w:t>
            </w:r>
          </w:p>
        </w:tc>
        <w:tc>
          <w:tcPr>
            <w:tcW w:w="459" w:type="dxa"/>
            <w:noWrap/>
            <w:hideMark/>
          </w:tcPr>
          <w:p w:rsidR="009A4A1D" w:rsidRPr="009A4A1D" w:rsidRDefault="009A4A1D">
            <w:r w:rsidRPr="009A4A1D">
              <w:t>15 </w:t>
            </w:r>
          </w:p>
        </w:tc>
        <w:tc>
          <w:tcPr>
            <w:tcW w:w="459" w:type="dxa"/>
            <w:noWrap/>
            <w:hideMark/>
          </w:tcPr>
          <w:p w:rsidR="009A4A1D" w:rsidRPr="009A4A1D" w:rsidRDefault="009A4A1D" w:rsidP="009A4A1D">
            <w:r w:rsidRPr="009A4A1D">
              <w:t>15</w:t>
            </w:r>
          </w:p>
        </w:tc>
        <w:tc>
          <w:tcPr>
            <w:tcW w:w="453" w:type="dxa"/>
            <w:noWrap/>
            <w:hideMark/>
          </w:tcPr>
          <w:p w:rsidR="009A4A1D" w:rsidRPr="009A4A1D" w:rsidRDefault="009A4A1D" w:rsidP="009A4A1D">
            <w:r w:rsidRPr="009A4A1D">
              <w:t>15</w:t>
            </w:r>
          </w:p>
        </w:tc>
        <w:tc>
          <w:tcPr>
            <w:tcW w:w="514" w:type="dxa"/>
            <w:noWrap/>
            <w:hideMark/>
          </w:tcPr>
          <w:p w:rsidR="009A4A1D" w:rsidRPr="009A4A1D" w:rsidRDefault="009A4A1D" w:rsidP="009A4A1D">
            <w:r w:rsidRPr="009A4A1D">
              <w:t>4</w:t>
            </w:r>
          </w:p>
        </w:tc>
      </w:tr>
      <w:tr w:rsidR="009A4A1D" w:rsidRPr="009A4A1D" w:rsidTr="009A4A1D">
        <w:trPr>
          <w:trHeight w:val="300"/>
        </w:trPr>
        <w:tc>
          <w:tcPr>
            <w:tcW w:w="1465" w:type="dxa"/>
            <w:noWrap/>
            <w:hideMark/>
          </w:tcPr>
          <w:p w:rsidR="009A4A1D" w:rsidRPr="009A4A1D" w:rsidRDefault="009A4A1D">
            <w:r w:rsidRPr="009A4A1D">
              <w:t>Chua Astro</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134</w:t>
            </w:r>
          </w:p>
        </w:tc>
        <w:tc>
          <w:tcPr>
            <w:tcW w:w="347" w:type="dxa"/>
            <w:noWrap/>
            <w:hideMark/>
          </w:tcPr>
          <w:p w:rsidR="009A4A1D" w:rsidRPr="009A4A1D" w:rsidRDefault="009A4A1D" w:rsidP="009A4A1D">
            <w:r w:rsidRPr="009A4A1D">
              <w:t>229</w:t>
            </w:r>
          </w:p>
        </w:tc>
        <w:tc>
          <w:tcPr>
            <w:tcW w:w="658" w:type="dxa"/>
            <w:noWrap/>
            <w:hideMark/>
          </w:tcPr>
          <w:p w:rsidR="009A4A1D" w:rsidRPr="009A4A1D" w:rsidRDefault="009A4A1D">
            <w:r w:rsidRPr="009A4A1D">
              <w:t>-29 </w:t>
            </w:r>
          </w:p>
        </w:tc>
        <w:tc>
          <w:tcPr>
            <w:tcW w:w="3034" w:type="dxa"/>
            <w:noWrap/>
            <w:hideMark/>
          </w:tcPr>
          <w:p w:rsidR="009A4A1D" w:rsidRPr="009A4A1D" w:rsidRDefault="009A4A1D">
            <w:r w:rsidRPr="009A4A1D">
              <w:t>Paraguay</w:t>
            </w:r>
          </w:p>
        </w:tc>
        <w:tc>
          <w:tcPr>
            <w:tcW w:w="459" w:type="dxa"/>
            <w:noWrap/>
            <w:hideMark/>
          </w:tcPr>
          <w:p w:rsidR="009A4A1D" w:rsidRPr="009A4A1D" w:rsidRDefault="009A4A1D" w:rsidP="009A4A1D">
            <w:r w:rsidRPr="009A4A1D">
              <w:t>6</w:t>
            </w:r>
          </w:p>
        </w:tc>
        <w:tc>
          <w:tcPr>
            <w:tcW w:w="459" w:type="dxa"/>
            <w:noWrap/>
            <w:hideMark/>
          </w:tcPr>
          <w:p w:rsidR="009A4A1D" w:rsidRPr="009A4A1D" w:rsidRDefault="009A4A1D">
            <w:r w:rsidRPr="009A4A1D">
              <w:t>9 </w:t>
            </w:r>
          </w:p>
        </w:tc>
        <w:tc>
          <w:tcPr>
            <w:tcW w:w="453" w:type="dxa"/>
            <w:noWrap/>
            <w:hideMark/>
          </w:tcPr>
          <w:p w:rsidR="009A4A1D" w:rsidRPr="009A4A1D" w:rsidRDefault="009A4A1D" w:rsidP="009A4A1D">
            <w:r w:rsidRPr="009A4A1D">
              <w:t>5</w:t>
            </w:r>
          </w:p>
        </w:tc>
        <w:tc>
          <w:tcPr>
            <w:tcW w:w="514" w:type="dxa"/>
            <w:noWrap/>
            <w:hideMark/>
          </w:tcPr>
          <w:p w:rsidR="009A4A1D" w:rsidRPr="009A4A1D" w:rsidRDefault="009A4A1D" w:rsidP="009A4A1D">
            <w:r w:rsidRPr="009A4A1D">
              <w:t>6</w:t>
            </w:r>
          </w:p>
        </w:tc>
      </w:tr>
      <w:tr w:rsidR="009A4A1D" w:rsidRPr="009A4A1D" w:rsidTr="009A4A1D">
        <w:trPr>
          <w:trHeight w:val="300"/>
        </w:trPr>
        <w:tc>
          <w:tcPr>
            <w:tcW w:w="1465" w:type="dxa"/>
            <w:noWrap/>
            <w:hideMark/>
          </w:tcPr>
          <w:p w:rsidR="009A4A1D" w:rsidRPr="009A4A1D" w:rsidRDefault="009A4A1D">
            <w:proofErr w:type="spellStart"/>
            <w:r w:rsidRPr="009A4A1D">
              <w:t>Corrego</w:t>
            </w:r>
            <w:proofErr w:type="spellEnd"/>
            <w:r w:rsidRPr="009A4A1D">
              <w:t xml:space="preserve"> Alegre</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206</w:t>
            </w:r>
          </w:p>
        </w:tc>
        <w:tc>
          <w:tcPr>
            <w:tcW w:w="347" w:type="dxa"/>
            <w:noWrap/>
            <w:hideMark/>
          </w:tcPr>
          <w:p w:rsidR="009A4A1D" w:rsidRPr="009A4A1D" w:rsidRDefault="009A4A1D" w:rsidP="009A4A1D">
            <w:r w:rsidRPr="009A4A1D">
              <w:t>172</w:t>
            </w:r>
          </w:p>
        </w:tc>
        <w:tc>
          <w:tcPr>
            <w:tcW w:w="658" w:type="dxa"/>
            <w:noWrap/>
            <w:hideMark/>
          </w:tcPr>
          <w:p w:rsidR="009A4A1D" w:rsidRPr="009A4A1D" w:rsidRDefault="009A4A1D">
            <w:r w:rsidRPr="009A4A1D">
              <w:t>-6 </w:t>
            </w:r>
          </w:p>
        </w:tc>
        <w:tc>
          <w:tcPr>
            <w:tcW w:w="3034" w:type="dxa"/>
            <w:noWrap/>
            <w:hideMark/>
          </w:tcPr>
          <w:p w:rsidR="009A4A1D" w:rsidRPr="009A4A1D" w:rsidRDefault="009A4A1D">
            <w:r w:rsidRPr="009A4A1D">
              <w:t>Brazil</w:t>
            </w:r>
          </w:p>
        </w:tc>
        <w:tc>
          <w:tcPr>
            <w:tcW w:w="459" w:type="dxa"/>
            <w:noWrap/>
            <w:hideMark/>
          </w:tcPr>
          <w:p w:rsidR="009A4A1D" w:rsidRPr="009A4A1D" w:rsidRDefault="009A4A1D" w:rsidP="009A4A1D">
            <w:r w:rsidRPr="009A4A1D">
              <w:t>5</w:t>
            </w:r>
          </w:p>
        </w:tc>
        <w:tc>
          <w:tcPr>
            <w:tcW w:w="459" w:type="dxa"/>
            <w:noWrap/>
            <w:hideMark/>
          </w:tcPr>
          <w:p w:rsidR="009A4A1D" w:rsidRPr="009A4A1D" w:rsidRDefault="009A4A1D">
            <w:r w:rsidRPr="009A4A1D">
              <w:t>3 </w:t>
            </w:r>
          </w:p>
        </w:tc>
        <w:tc>
          <w:tcPr>
            <w:tcW w:w="453" w:type="dxa"/>
            <w:noWrap/>
            <w:hideMark/>
          </w:tcPr>
          <w:p w:rsidR="009A4A1D" w:rsidRPr="009A4A1D" w:rsidRDefault="009A4A1D" w:rsidP="009A4A1D">
            <w:r w:rsidRPr="009A4A1D">
              <w:t>5</w:t>
            </w:r>
          </w:p>
        </w:tc>
        <w:tc>
          <w:tcPr>
            <w:tcW w:w="514" w:type="dxa"/>
            <w:noWrap/>
            <w:hideMark/>
          </w:tcPr>
          <w:p w:rsidR="009A4A1D" w:rsidRPr="009A4A1D" w:rsidRDefault="009A4A1D" w:rsidP="009A4A1D">
            <w:r w:rsidRPr="009A4A1D">
              <w:t>17</w:t>
            </w:r>
          </w:p>
        </w:tc>
      </w:tr>
      <w:tr w:rsidR="009A4A1D" w:rsidRPr="009A4A1D" w:rsidTr="009A4A1D">
        <w:trPr>
          <w:trHeight w:val="300"/>
        </w:trPr>
        <w:tc>
          <w:tcPr>
            <w:tcW w:w="1465" w:type="dxa"/>
            <w:noWrap/>
            <w:hideMark/>
          </w:tcPr>
          <w:p w:rsidR="009A4A1D" w:rsidRPr="009A4A1D" w:rsidRDefault="009A4A1D">
            <w:proofErr w:type="spellStart"/>
            <w:r w:rsidRPr="009A4A1D">
              <w:t>Dabola</w:t>
            </w:r>
            <w:proofErr w:type="spellEnd"/>
          </w:p>
        </w:tc>
        <w:tc>
          <w:tcPr>
            <w:tcW w:w="1253" w:type="dxa"/>
            <w:noWrap/>
            <w:hideMark/>
          </w:tcPr>
          <w:p w:rsidR="009A4A1D" w:rsidRPr="009A4A1D" w:rsidRDefault="009A4A1D">
            <w:r w:rsidRPr="009A4A1D">
              <w:t>Clarke 1880</w:t>
            </w:r>
          </w:p>
        </w:tc>
        <w:tc>
          <w:tcPr>
            <w:tcW w:w="934" w:type="dxa"/>
            <w:noWrap/>
            <w:hideMark/>
          </w:tcPr>
          <w:p w:rsidR="009A4A1D" w:rsidRPr="009A4A1D" w:rsidRDefault="009A4A1D">
            <w:r w:rsidRPr="009A4A1D">
              <w:t>-83 </w:t>
            </w:r>
          </w:p>
        </w:tc>
        <w:tc>
          <w:tcPr>
            <w:tcW w:w="347" w:type="dxa"/>
            <w:noWrap/>
            <w:hideMark/>
          </w:tcPr>
          <w:p w:rsidR="009A4A1D" w:rsidRPr="009A4A1D" w:rsidRDefault="009A4A1D" w:rsidP="009A4A1D">
            <w:r w:rsidRPr="009A4A1D">
              <w:t>37</w:t>
            </w:r>
          </w:p>
        </w:tc>
        <w:tc>
          <w:tcPr>
            <w:tcW w:w="658" w:type="dxa"/>
            <w:noWrap/>
            <w:hideMark/>
          </w:tcPr>
          <w:p w:rsidR="009A4A1D" w:rsidRPr="009A4A1D" w:rsidRDefault="009A4A1D" w:rsidP="009A4A1D">
            <w:r w:rsidRPr="009A4A1D">
              <w:t>124</w:t>
            </w:r>
          </w:p>
        </w:tc>
        <w:tc>
          <w:tcPr>
            <w:tcW w:w="3034" w:type="dxa"/>
            <w:noWrap/>
            <w:hideMark/>
          </w:tcPr>
          <w:p w:rsidR="009A4A1D" w:rsidRPr="009A4A1D" w:rsidRDefault="009A4A1D">
            <w:r w:rsidRPr="009A4A1D">
              <w:t>Guinea </w:t>
            </w:r>
          </w:p>
        </w:tc>
        <w:tc>
          <w:tcPr>
            <w:tcW w:w="459" w:type="dxa"/>
            <w:noWrap/>
            <w:hideMark/>
          </w:tcPr>
          <w:p w:rsidR="009A4A1D" w:rsidRPr="009A4A1D" w:rsidRDefault="009A4A1D" w:rsidP="009A4A1D">
            <w:r w:rsidRPr="009A4A1D">
              <w:t>15</w:t>
            </w:r>
          </w:p>
        </w:tc>
        <w:tc>
          <w:tcPr>
            <w:tcW w:w="459" w:type="dxa"/>
            <w:noWrap/>
            <w:hideMark/>
          </w:tcPr>
          <w:p w:rsidR="009A4A1D" w:rsidRPr="009A4A1D" w:rsidRDefault="009A4A1D" w:rsidP="009A4A1D">
            <w:r w:rsidRPr="009A4A1D">
              <w:t>15</w:t>
            </w:r>
          </w:p>
        </w:tc>
        <w:tc>
          <w:tcPr>
            <w:tcW w:w="453" w:type="dxa"/>
            <w:noWrap/>
            <w:hideMark/>
          </w:tcPr>
          <w:p w:rsidR="009A4A1D" w:rsidRPr="009A4A1D" w:rsidRDefault="009A4A1D" w:rsidP="009A4A1D">
            <w:r w:rsidRPr="009A4A1D">
              <w:t>15</w:t>
            </w:r>
          </w:p>
        </w:tc>
        <w:tc>
          <w:tcPr>
            <w:tcW w:w="514" w:type="dxa"/>
            <w:noWrap/>
            <w:hideMark/>
          </w:tcPr>
          <w:p w:rsidR="009A4A1D" w:rsidRPr="009A4A1D" w:rsidRDefault="009A4A1D" w:rsidP="009A4A1D">
            <w:r w:rsidRPr="009A4A1D">
              <w:t>4</w:t>
            </w:r>
          </w:p>
        </w:tc>
      </w:tr>
      <w:tr w:rsidR="009A4A1D" w:rsidRPr="009A4A1D" w:rsidTr="009A4A1D">
        <w:trPr>
          <w:trHeight w:val="300"/>
        </w:trPr>
        <w:tc>
          <w:tcPr>
            <w:tcW w:w="1465" w:type="dxa"/>
            <w:noWrap/>
            <w:hideMark/>
          </w:tcPr>
          <w:p w:rsidR="009A4A1D" w:rsidRPr="009A4A1D" w:rsidRDefault="009A4A1D">
            <w:r w:rsidRPr="009A4A1D">
              <w:t>Deception Island</w:t>
            </w:r>
          </w:p>
        </w:tc>
        <w:tc>
          <w:tcPr>
            <w:tcW w:w="1253" w:type="dxa"/>
            <w:noWrap/>
            <w:hideMark/>
          </w:tcPr>
          <w:p w:rsidR="009A4A1D" w:rsidRPr="009A4A1D" w:rsidRDefault="009A4A1D">
            <w:r w:rsidRPr="009A4A1D">
              <w:t>Clarke 1880 </w:t>
            </w:r>
          </w:p>
        </w:tc>
        <w:tc>
          <w:tcPr>
            <w:tcW w:w="934" w:type="dxa"/>
            <w:noWrap/>
            <w:hideMark/>
          </w:tcPr>
          <w:p w:rsidR="009A4A1D" w:rsidRPr="009A4A1D" w:rsidRDefault="009A4A1D" w:rsidP="009A4A1D">
            <w:r w:rsidRPr="009A4A1D">
              <w:t>260</w:t>
            </w:r>
          </w:p>
        </w:tc>
        <w:tc>
          <w:tcPr>
            <w:tcW w:w="347" w:type="dxa"/>
            <w:noWrap/>
            <w:hideMark/>
          </w:tcPr>
          <w:p w:rsidR="009A4A1D" w:rsidRPr="009A4A1D" w:rsidRDefault="009A4A1D" w:rsidP="009A4A1D">
            <w:r w:rsidRPr="009A4A1D">
              <w:t>12</w:t>
            </w:r>
          </w:p>
        </w:tc>
        <w:tc>
          <w:tcPr>
            <w:tcW w:w="658" w:type="dxa"/>
            <w:noWrap/>
            <w:hideMark/>
          </w:tcPr>
          <w:p w:rsidR="009A4A1D" w:rsidRPr="009A4A1D" w:rsidRDefault="009A4A1D">
            <w:r w:rsidRPr="009A4A1D">
              <w:t>-147 </w:t>
            </w:r>
          </w:p>
        </w:tc>
        <w:tc>
          <w:tcPr>
            <w:tcW w:w="3034" w:type="dxa"/>
            <w:noWrap/>
            <w:hideMark/>
          </w:tcPr>
          <w:p w:rsidR="009A4A1D" w:rsidRPr="009A4A1D" w:rsidRDefault="009A4A1D">
            <w:r w:rsidRPr="009A4A1D">
              <w:t xml:space="preserve">Deception Island; </w:t>
            </w:r>
            <w:proofErr w:type="spellStart"/>
            <w:r w:rsidRPr="009A4A1D">
              <w:t>Antarctia</w:t>
            </w:r>
            <w:proofErr w:type="spellEnd"/>
          </w:p>
        </w:tc>
        <w:tc>
          <w:tcPr>
            <w:tcW w:w="459" w:type="dxa"/>
            <w:noWrap/>
            <w:hideMark/>
          </w:tcPr>
          <w:p w:rsidR="009A4A1D" w:rsidRPr="009A4A1D" w:rsidRDefault="009A4A1D">
            <w:r w:rsidRPr="009A4A1D">
              <w:t>20 </w:t>
            </w:r>
          </w:p>
        </w:tc>
        <w:tc>
          <w:tcPr>
            <w:tcW w:w="459" w:type="dxa"/>
            <w:noWrap/>
            <w:hideMark/>
          </w:tcPr>
          <w:p w:rsidR="009A4A1D" w:rsidRPr="009A4A1D" w:rsidRDefault="009A4A1D" w:rsidP="009A4A1D">
            <w:r w:rsidRPr="009A4A1D">
              <w:t>20</w:t>
            </w:r>
          </w:p>
        </w:tc>
        <w:tc>
          <w:tcPr>
            <w:tcW w:w="453" w:type="dxa"/>
            <w:noWrap/>
            <w:hideMark/>
          </w:tcPr>
          <w:p w:rsidR="009A4A1D" w:rsidRPr="009A4A1D" w:rsidRDefault="009A4A1D" w:rsidP="009A4A1D">
            <w:r w:rsidRPr="009A4A1D">
              <w:t>20</w:t>
            </w:r>
          </w:p>
        </w:tc>
        <w:tc>
          <w:tcPr>
            <w:tcW w:w="514" w:type="dxa"/>
            <w:noWrap/>
            <w:hideMark/>
          </w:tcPr>
          <w:p w:rsidR="009A4A1D" w:rsidRPr="009A4A1D" w:rsidRDefault="009A4A1D" w:rsidP="009A4A1D">
            <w:r w:rsidRPr="009A4A1D">
              <w:t>3</w:t>
            </w:r>
          </w:p>
        </w:tc>
      </w:tr>
      <w:tr w:rsidR="009A4A1D" w:rsidRPr="009A4A1D" w:rsidTr="009A4A1D">
        <w:trPr>
          <w:trHeight w:val="300"/>
        </w:trPr>
        <w:tc>
          <w:tcPr>
            <w:tcW w:w="1465" w:type="dxa"/>
            <w:noWrap/>
            <w:hideMark/>
          </w:tcPr>
          <w:p w:rsidR="009A4A1D" w:rsidRPr="009A4A1D" w:rsidRDefault="009A4A1D">
            <w:r w:rsidRPr="009A4A1D">
              <w:t>Djakarta (Batavia)</w:t>
            </w:r>
          </w:p>
        </w:tc>
        <w:tc>
          <w:tcPr>
            <w:tcW w:w="1253" w:type="dxa"/>
            <w:noWrap/>
            <w:hideMark/>
          </w:tcPr>
          <w:p w:rsidR="009A4A1D" w:rsidRPr="009A4A1D" w:rsidRDefault="009A4A1D">
            <w:r w:rsidRPr="009A4A1D">
              <w:t>Bessel 1841 </w:t>
            </w:r>
          </w:p>
        </w:tc>
        <w:tc>
          <w:tcPr>
            <w:tcW w:w="934" w:type="dxa"/>
            <w:noWrap/>
            <w:hideMark/>
          </w:tcPr>
          <w:p w:rsidR="009A4A1D" w:rsidRPr="009A4A1D" w:rsidRDefault="009A4A1D" w:rsidP="009A4A1D">
            <w:r w:rsidRPr="009A4A1D">
              <w:t>-377</w:t>
            </w:r>
          </w:p>
        </w:tc>
        <w:tc>
          <w:tcPr>
            <w:tcW w:w="347" w:type="dxa"/>
            <w:noWrap/>
            <w:hideMark/>
          </w:tcPr>
          <w:p w:rsidR="009A4A1D" w:rsidRPr="009A4A1D" w:rsidRDefault="009A4A1D" w:rsidP="009A4A1D">
            <w:r w:rsidRPr="009A4A1D">
              <w:t>681</w:t>
            </w:r>
          </w:p>
        </w:tc>
        <w:tc>
          <w:tcPr>
            <w:tcW w:w="658" w:type="dxa"/>
            <w:noWrap/>
            <w:hideMark/>
          </w:tcPr>
          <w:p w:rsidR="009A4A1D" w:rsidRPr="009A4A1D" w:rsidRDefault="009A4A1D">
            <w:r w:rsidRPr="009A4A1D">
              <w:t>-50 </w:t>
            </w:r>
          </w:p>
        </w:tc>
        <w:tc>
          <w:tcPr>
            <w:tcW w:w="3034" w:type="dxa"/>
            <w:noWrap/>
            <w:hideMark/>
          </w:tcPr>
          <w:p w:rsidR="009A4A1D" w:rsidRPr="009A4A1D" w:rsidRDefault="009A4A1D">
            <w:r w:rsidRPr="009A4A1D">
              <w:t>Indonesia (Sumatra)</w:t>
            </w:r>
          </w:p>
        </w:tc>
        <w:tc>
          <w:tcPr>
            <w:tcW w:w="459" w:type="dxa"/>
            <w:noWrap/>
            <w:hideMark/>
          </w:tcPr>
          <w:p w:rsidR="009A4A1D" w:rsidRPr="009A4A1D" w:rsidRDefault="009A4A1D" w:rsidP="009A4A1D">
            <w:r w:rsidRPr="009A4A1D">
              <w:t>3</w:t>
            </w:r>
          </w:p>
        </w:tc>
        <w:tc>
          <w:tcPr>
            <w:tcW w:w="459" w:type="dxa"/>
            <w:noWrap/>
            <w:hideMark/>
          </w:tcPr>
          <w:p w:rsidR="009A4A1D" w:rsidRPr="009A4A1D" w:rsidRDefault="009A4A1D" w:rsidP="009A4A1D">
            <w:r w:rsidRPr="009A4A1D">
              <w:t>3</w:t>
            </w:r>
          </w:p>
        </w:tc>
        <w:tc>
          <w:tcPr>
            <w:tcW w:w="453" w:type="dxa"/>
            <w:noWrap/>
            <w:hideMark/>
          </w:tcPr>
          <w:p w:rsidR="009A4A1D" w:rsidRPr="009A4A1D" w:rsidRDefault="009A4A1D" w:rsidP="009A4A1D">
            <w:r w:rsidRPr="009A4A1D">
              <w:t>3</w:t>
            </w:r>
          </w:p>
        </w:tc>
        <w:tc>
          <w:tcPr>
            <w:tcW w:w="514" w:type="dxa"/>
            <w:noWrap/>
            <w:hideMark/>
          </w:tcPr>
          <w:p w:rsidR="009A4A1D" w:rsidRPr="009A4A1D" w:rsidRDefault="009A4A1D" w:rsidP="009A4A1D">
            <w:r w:rsidRPr="009A4A1D">
              <w:t>5</w:t>
            </w:r>
          </w:p>
        </w:tc>
      </w:tr>
      <w:tr w:rsidR="009A4A1D" w:rsidRPr="009A4A1D" w:rsidTr="009A4A1D">
        <w:trPr>
          <w:trHeight w:val="300"/>
        </w:trPr>
        <w:tc>
          <w:tcPr>
            <w:tcW w:w="1465" w:type="dxa"/>
            <w:noWrap/>
            <w:hideMark/>
          </w:tcPr>
          <w:p w:rsidR="009A4A1D" w:rsidRPr="009A4A1D" w:rsidRDefault="009A4A1D">
            <w:r w:rsidRPr="009A4A1D">
              <w:t>DOS 1968</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230</w:t>
            </w:r>
          </w:p>
        </w:tc>
        <w:tc>
          <w:tcPr>
            <w:tcW w:w="347" w:type="dxa"/>
            <w:noWrap/>
            <w:hideMark/>
          </w:tcPr>
          <w:p w:rsidR="009A4A1D" w:rsidRPr="009A4A1D" w:rsidRDefault="009A4A1D" w:rsidP="009A4A1D">
            <w:r w:rsidRPr="009A4A1D">
              <w:t>-199</w:t>
            </w:r>
          </w:p>
        </w:tc>
        <w:tc>
          <w:tcPr>
            <w:tcW w:w="658" w:type="dxa"/>
            <w:noWrap/>
            <w:hideMark/>
          </w:tcPr>
          <w:p w:rsidR="009A4A1D" w:rsidRPr="009A4A1D" w:rsidRDefault="009A4A1D">
            <w:r w:rsidRPr="009A4A1D">
              <w:t>-752 </w:t>
            </w:r>
          </w:p>
        </w:tc>
        <w:tc>
          <w:tcPr>
            <w:tcW w:w="3034" w:type="dxa"/>
            <w:noWrap/>
            <w:hideMark/>
          </w:tcPr>
          <w:p w:rsidR="009A4A1D" w:rsidRPr="009A4A1D" w:rsidRDefault="009A4A1D">
            <w:r w:rsidRPr="009A4A1D">
              <w:t>New Georgia Islands (Gizo Island)</w:t>
            </w:r>
          </w:p>
        </w:tc>
        <w:tc>
          <w:tcPr>
            <w:tcW w:w="459" w:type="dxa"/>
            <w:noWrap/>
            <w:hideMark/>
          </w:tcPr>
          <w:p w:rsidR="009A4A1D" w:rsidRPr="009A4A1D" w:rsidRDefault="009A4A1D">
            <w:r w:rsidRPr="009A4A1D">
              <w:t>25 </w:t>
            </w:r>
          </w:p>
        </w:tc>
        <w:tc>
          <w:tcPr>
            <w:tcW w:w="459" w:type="dxa"/>
            <w:noWrap/>
            <w:hideMark/>
          </w:tcPr>
          <w:p w:rsidR="009A4A1D" w:rsidRPr="009A4A1D" w:rsidRDefault="009A4A1D" w:rsidP="009A4A1D">
            <w:r w:rsidRPr="009A4A1D">
              <w:t>25</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r w:rsidRPr="009A4A1D">
              <w:t>Easter Island 1967</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211</w:t>
            </w:r>
          </w:p>
        </w:tc>
        <w:tc>
          <w:tcPr>
            <w:tcW w:w="347" w:type="dxa"/>
            <w:noWrap/>
            <w:hideMark/>
          </w:tcPr>
          <w:p w:rsidR="009A4A1D" w:rsidRPr="009A4A1D" w:rsidRDefault="009A4A1D" w:rsidP="009A4A1D">
            <w:r w:rsidRPr="009A4A1D">
              <w:t>147</w:t>
            </w:r>
          </w:p>
        </w:tc>
        <w:tc>
          <w:tcPr>
            <w:tcW w:w="658" w:type="dxa"/>
            <w:noWrap/>
            <w:hideMark/>
          </w:tcPr>
          <w:p w:rsidR="009A4A1D" w:rsidRPr="009A4A1D" w:rsidRDefault="009A4A1D">
            <w:r w:rsidRPr="009A4A1D">
              <w:t>111 </w:t>
            </w:r>
          </w:p>
        </w:tc>
        <w:tc>
          <w:tcPr>
            <w:tcW w:w="3034" w:type="dxa"/>
            <w:noWrap/>
            <w:hideMark/>
          </w:tcPr>
          <w:p w:rsidR="009A4A1D" w:rsidRPr="009A4A1D" w:rsidRDefault="009A4A1D">
            <w:r w:rsidRPr="009A4A1D">
              <w:t>Easter Island</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 w:rsidRPr="009A4A1D">
              <w:t>25 </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r w:rsidRPr="009A4A1D">
              <w:t>Estonia; Coordinate System 1937</w:t>
            </w:r>
          </w:p>
        </w:tc>
        <w:tc>
          <w:tcPr>
            <w:tcW w:w="1253" w:type="dxa"/>
            <w:noWrap/>
            <w:hideMark/>
          </w:tcPr>
          <w:p w:rsidR="009A4A1D" w:rsidRPr="009A4A1D" w:rsidRDefault="009A4A1D">
            <w:r w:rsidRPr="009A4A1D">
              <w:t>Bessel 1841 </w:t>
            </w:r>
          </w:p>
        </w:tc>
        <w:tc>
          <w:tcPr>
            <w:tcW w:w="934" w:type="dxa"/>
            <w:noWrap/>
            <w:hideMark/>
          </w:tcPr>
          <w:p w:rsidR="009A4A1D" w:rsidRPr="009A4A1D" w:rsidRDefault="009A4A1D" w:rsidP="009A4A1D">
            <w:r w:rsidRPr="009A4A1D">
              <w:t>374</w:t>
            </w:r>
          </w:p>
        </w:tc>
        <w:tc>
          <w:tcPr>
            <w:tcW w:w="347" w:type="dxa"/>
            <w:noWrap/>
            <w:hideMark/>
          </w:tcPr>
          <w:p w:rsidR="009A4A1D" w:rsidRPr="009A4A1D" w:rsidRDefault="009A4A1D" w:rsidP="009A4A1D">
            <w:r w:rsidRPr="009A4A1D">
              <w:t>150</w:t>
            </w:r>
          </w:p>
        </w:tc>
        <w:tc>
          <w:tcPr>
            <w:tcW w:w="658" w:type="dxa"/>
            <w:noWrap/>
            <w:hideMark/>
          </w:tcPr>
          <w:p w:rsidR="009A4A1D" w:rsidRPr="009A4A1D" w:rsidRDefault="009A4A1D">
            <w:r w:rsidRPr="009A4A1D">
              <w:t>588 </w:t>
            </w:r>
          </w:p>
        </w:tc>
        <w:tc>
          <w:tcPr>
            <w:tcW w:w="3034" w:type="dxa"/>
            <w:noWrap/>
            <w:hideMark/>
          </w:tcPr>
          <w:p w:rsidR="009A4A1D" w:rsidRPr="009A4A1D" w:rsidRDefault="009A4A1D">
            <w:r w:rsidRPr="009A4A1D">
              <w:t>Estonia</w:t>
            </w:r>
          </w:p>
        </w:tc>
        <w:tc>
          <w:tcPr>
            <w:tcW w:w="459" w:type="dxa"/>
            <w:noWrap/>
            <w:hideMark/>
          </w:tcPr>
          <w:p w:rsidR="009A4A1D" w:rsidRPr="009A4A1D" w:rsidRDefault="009A4A1D" w:rsidP="009A4A1D">
            <w:r w:rsidRPr="009A4A1D">
              <w:t>2</w:t>
            </w:r>
          </w:p>
        </w:tc>
        <w:tc>
          <w:tcPr>
            <w:tcW w:w="459" w:type="dxa"/>
            <w:noWrap/>
            <w:hideMark/>
          </w:tcPr>
          <w:p w:rsidR="009A4A1D" w:rsidRPr="009A4A1D" w:rsidRDefault="009A4A1D">
            <w:r w:rsidRPr="009A4A1D">
              <w:t>3 </w:t>
            </w:r>
          </w:p>
        </w:tc>
        <w:tc>
          <w:tcPr>
            <w:tcW w:w="453" w:type="dxa"/>
            <w:noWrap/>
            <w:hideMark/>
          </w:tcPr>
          <w:p w:rsidR="009A4A1D" w:rsidRPr="009A4A1D" w:rsidRDefault="009A4A1D" w:rsidP="009A4A1D">
            <w:r w:rsidRPr="009A4A1D">
              <w:t>3</w:t>
            </w:r>
          </w:p>
        </w:tc>
        <w:tc>
          <w:tcPr>
            <w:tcW w:w="514" w:type="dxa"/>
            <w:noWrap/>
            <w:hideMark/>
          </w:tcPr>
          <w:p w:rsidR="009A4A1D" w:rsidRPr="009A4A1D" w:rsidRDefault="009A4A1D" w:rsidP="009A4A1D">
            <w:r w:rsidRPr="009A4A1D">
              <w:t>19</w:t>
            </w:r>
          </w:p>
        </w:tc>
      </w:tr>
      <w:tr w:rsidR="009A4A1D" w:rsidRPr="009A4A1D" w:rsidTr="009A4A1D">
        <w:trPr>
          <w:trHeight w:val="300"/>
        </w:trPr>
        <w:tc>
          <w:tcPr>
            <w:tcW w:w="1465" w:type="dxa"/>
            <w:noWrap/>
            <w:hideMark/>
          </w:tcPr>
          <w:p w:rsidR="009A4A1D" w:rsidRPr="009A4A1D" w:rsidRDefault="009A4A1D">
            <w:r w:rsidRPr="009A4A1D">
              <w:t>European 1950</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104</w:t>
            </w:r>
          </w:p>
        </w:tc>
        <w:tc>
          <w:tcPr>
            <w:tcW w:w="347" w:type="dxa"/>
            <w:noWrap/>
            <w:hideMark/>
          </w:tcPr>
          <w:p w:rsidR="009A4A1D" w:rsidRPr="009A4A1D" w:rsidRDefault="009A4A1D" w:rsidP="009A4A1D">
            <w:r w:rsidRPr="009A4A1D">
              <w:t>-101</w:t>
            </w:r>
          </w:p>
        </w:tc>
        <w:tc>
          <w:tcPr>
            <w:tcW w:w="658" w:type="dxa"/>
            <w:noWrap/>
            <w:hideMark/>
          </w:tcPr>
          <w:p w:rsidR="009A4A1D" w:rsidRPr="009A4A1D" w:rsidRDefault="009A4A1D">
            <w:r w:rsidRPr="009A4A1D">
              <w:t>-140 </w:t>
            </w:r>
          </w:p>
        </w:tc>
        <w:tc>
          <w:tcPr>
            <w:tcW w:w="3034" w:type="dxa"/>
            <w:noWrap/>
            <w:hideMark/>
          </w:tcPr>
          <w:p w:rsidR="009A4A1D" w:rsidRPr="009A4A1D" w:rsidRDefault="009A4A1D">
            <w:r w:rsidRPr="009A4A1D">
              <w:t>Cyprus</w:t>
            </w:r>
          </w:p>
        </w:tc>
        <w:tc>
          <w:tcPr>
            <w:tcW w:w="459" w:type="dxa"/>
            <w:noWrap/>
            <w:hideMark/>
          </w:tcPr>
          <w:p w:rsidR="009A4A1D" w:rsidRPr="009A4A1D" w:rsidRDefault="009A4A1D" w:rsidP="009A4A1D">
            <w:r w:rsidRPr="009A4A1D">
              <w:t>15</w:t>
            </w:r>
          </w:p>
        </w:tc>
        <w:tc>
          <w:tcPr>
            <w:tcW w:w="459" w:type="dxa"/>
            <w:noWrap/>
            <w:hideMark/>
          </w:tcPr>
          <w:p w:rsidR="009A4A1D" w:rsidRPr="009A4A1D" w:rsidRDefault="009A4A1D">
            <w:r w:rsidRPr="009A4A1D">
              <w:t>15 </w:t>
            </w:r>
          </w:p>
        </w:tc>
        <w:tc>
          <w:tcPr>
            <w:tcW w:w="453" w:type="dxa"/>
            <w:noWrap/>
            <w:hideMark/>
          </w:tcPr>
          <w:p w:rsidR="009A4A1D" w:rsidRPr="009A4A1D" w:rsidRDefault="009A4A1D" w:rsidP="009A4A1D">
            <w:r w:rsidRPr="009A4A1D">
              <w:t>15</w:t>
            </w:r>
          </w:p>
        </w:tc>
        <w:tc>
          <w:tcPr>
            <w:tcW w:w="514" w:type="dxa"/>
            <w:noWrap/>
            <w:hideMark/>
          </w:tcPr>
          <w:p w:rsidR="009A4A1D" w:rsidRPr="009A4A1D" w:rsidRDefault="009A4A1D" w:rsidP="009A4A1D">
            <w:r w:rsidRPr="009A4A1D">
              <w:t>4</w:t>
            </w:r>
          </w:p>
        </w:tc>
      </w:tr>
      <w:tr w:rsidR="009A4A1D" w:rsidRPr="009A4A1D" w:rsidTr="009A4A1D">
        <w:trPr>
          <w:trHeight w:val="300"/>
        </w:trPr>
        <w:tc>
          <w:tcPr>
            <w:tcW w:w="1465" w:type="dxa"/>
            <w:noWrap/>
            <w:hideMark/>
          </w:tcPr>
          <w:p w:rsidR="009A4A1D" w:rsidRPr="009A4A1D" w:rsidRDefault="009A4A1D">
            <w:r w:rsidRPr="009A4A1D">
              <w:t>European 1950</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130</w:t>
            </w:r>
          </w:p>
        </w:tc>
        <w:tc>
          <w:tcPr>
            <w:tcW w:w="347" w:type="dxa"/>
            <w:noWrap/>
            <w:hideMark/>
          </w:tcPr>
          <w:p w:rsidR="009A4A1D" w:rsidRPr="009A4A1D" w:rsidRDefault="009A4A1D" w:rsidP="009A4A1D">
            <w:r w:rsidRPr="009A4A1D">
              <w:t>-117</w:t>
            </w:r>
          </w:p>
        </w:tc>
        <w:tc>
          <w:tcPr>
            <w:tcW w:w="658" w:type="dxa"/>
            <w:noWrap/>
            <w:hideMark/>
          </w:tcPr>
          <w:p w:rsidR="009A4A1D" w:rsidRPr="009A4A1D" w:rsidRDefault="009A4A1D">
            <w:r w:rsidRPr="009A4A1D">
              <w:t>-151 </w:t>
            </w:r>
          </w:p>
        </w:tc>
        <w:tc>
          <w:tcPr>
            <w:tcW w:w="3034" w:type="dxa"/>
            <w:noWrap/>
            <w:hideMark/>
          </w:tcPr>
          <w:p w:rsidR="009A4A1D" w:rsidRPr="009A4A1D" w:rsidRDefault="009A4A1D">
            <w:r w:rsidRPr="009A4A1D">
              <w:t>Egypt</w:t>
            </w:r>
          </w:p>
        </w:tc>
        <w:tc>
          <w:tcPr>
            <w:tcW w:w="459" w:type="dxa"/>
            <w:noWrap/>
            <w:hideMark/>
          </w:tcPr>
          <w:p w:rsidR="009A4A1D" w:rsidRPr="009A4A1D" w:rsidRDefault="009A4A1D" w:rsidP="009A4A1D">
            <w:r w:rsidRPr="009A4A1D">
              <w:t>6</w:t>
            </w:r>
          </w:p>
        </w:tc>
        <w:tc>
          <w:tcPr>
            <w:tcW w:w="459" w:type="dxa"/>
            <w:noWrap/>
            <w:hideMark/>
          </w:tcPr>
          <w:p w:rsidR="009A4A1D" w:rsidRPr="009A4A1D" w:rsidRDefault="009A4A1D">
            <w:r w:rsidRPr="009A4A1D">
              <w:t>8 </w:t>
            </w:r>
          </w:p>
        </w:tc>
        <w:tc>
          <w:tcPr>
            <w:tcW w:w="453" w:type="dxa"/>
            <w:noWrap/>
            <w:hideMark/>
          </w:tcPr>
          <w:p w:rsidR="009A4A1D" w:rsidRPr="009A4A1D" w:rsidRDefault="009A4A1D" w:rsidP="009A4A1D">
            <w:r w:rsidRPr="009A4A1D">
              <w:t>8</w:t>
            </w:r>
          </w:p>
        </w:tc>
        <w:tc>
          <w:tcPr>
            <w:tcW w:w="514" w:type="dxa"/>
            <w:noWrap/>
            <w:hideMark/>
          </w:tcPr>
          <w:p w:rsidR="009A4A1D" w:rsidRPr="009A4A1D" w:rsidRDefault="009A4A1D" w:rsidP="009A4A1D">
            <w:r w:rsidRPr="009A4A1D">
              <w:t>14</w:t>
            </w:r>
          </w:p>
        </w:tc>
      </w:tr>
      <w:tr w:rsidR="009A4A1D" w:rsidRPr="009A4A1D" w:rsidTr="009A4A1D">
        <w:trPr>
          <w:trHeight w:val="300"/>
        </w:trPr>
        <w:tc>
          <w:tcPr>
            <w:tcW w:w="1465" w:type="dxa"/>
            <w:noWrap/>
            <w:hideMark/>
          </w:tcPr>
          <w:p w:rsidR="009A4A1D" w:rsidRPr="009A4A1D" w:rsidRDefault="009A4A1D">
            <w:r w:rsidRPr="009A4A1D">
              <w:t>European 1950</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86</w:t>
            </w:r>
          </w:p>
        </w:tc>
        <w:tc>
          <w:tcPr>
            <w:tcW w:w="347" w:type="dxa"/>
            <w:noWrap/>
            <w:hideMark/>
          </w:tcPr>
          <w:p w:rsidR="009A4A1D" w:rsidRPr="009A4A1D" w:rsidRDefault="009A4A1D" w:rsidP="009A4A1D">
            <w:r w:rsidRPr="009A4A1D">
              <w:t>-96</w:t>
            </w:r>
          </w:p>
        </w:tc>
        <w:tc>
          <w:tcPr>
            <w:tcW w:w="658" w:type="dxa"/>
            <w:noWrap/>
            <w:hideMark/>
          </w:tcPr>
          <w:p w:rsidR="009A4A1D" w:rsidRPr="009A4A1D" w:rsidRDefault="009A4A1D">
            <w:r w:rsidRPr="009A4A1D">
              <w:t>-120 </w:t>
            </w:r>
          </w:p>
        </w:tc>
        <w:tc>
          <w:tcPr>
            <w:tcW w:w="3034" w:type="dxa"/>
            <w:noWrap/>
            <w:hideMark/>
          </w:tcPr>
          <w:p w:rsidR="009A4A1D" w:rsidRPr="009A4A1D" w:rsidRDefault="009A4A1D">
            <w:r w:rsidRPr="009A4A1D">
              <w:t>England; Channel Islands; Scotland; Shetland Islands </w:t>
            </w:r>
          </w:p>
        </w:tc>
        <w:tc>
          <w:tcPr>
            <w:tcW w:w="459" w:type="dxa"/>
            <w:noWrap/>
            <w:hideMark/>
          </w:tcPr>
          <w:p w:rsidR="009A4A1D" w:rsidRPr="009A4A1D" w:rsidRDefault="009A4A1D" w:rsidP="009A4A1D">
            <w:r w:rsidRPr="009A4A1D">
              <w:t>3</w:t>
            </w:r>
          </w:p>
        </w:tc>
        <w:tc>
          <w:tcPr>
            <w:tcW w:w="459" w:type="dxa"/>
            <w:noWrap/>
            <w:hideMark/>
          </w:tcPr>
          <w:p w:rsidR="009A4A1D" w:rsidRPr="009A4A1D" w:rsidRDefault="009A4A1D" w:rsidP="009A4A1D">
            <w:r w:rsidRPr="009A4A1D">
              <w:t>3</w:t>
            </w:r>
          </w:p>
        </w:tc>
        <w:tc>
          <w:tcPr>
            <w:tcW w:w="453" w:type="dxa"/>
            <w:noWrap/>
            <w:hideMark/>
          </w:tcPr>
          <w:p w:rsidR="009A4A1D" w:rsidRPr="009A4A1D" w:rsidRDefault="009A4A1D" w:rsidP="009A4A1D">
            <w:r w:rsidRPr="009A4A1D">
              <w:t>3</w:t>
            </w:r>
          </w:p>
        </w:tc>
        <w:tc>
          <w:tcPr>
            <w:tcW w:w="514" w:type="dxa"/>
            <w:noWrap/>
            <w:hideMark/>
          </w:tcPr>
          <w:p w:rsidR="009A4A1D" w:rsidRPr="009A4A1D" w:rsidRDefault="009A4A1D" w:rsidP="009A4A1D">
            <w:r w:rsidRPr="009A4A1D">
              <w:t>40</w:t>
            </w:r>
          </w:p>
        </w:tc>
      </w:tr>
      <w:tr w:rsidR="009A4A1D" w:rsidRPr="009A4A1D" w:rsidTr="009A4A1D">
        <w:trPr>
          <w:trHeight w:val="300"/>
        </w:trPr>
        <w:tc>
          <w:tcPr>
            <w:tcW w:w="1465" w:type="dxa"/>
            <w:noWrap/>
            <w:hideMark/>
          </w:tcPr>
          <w:p w:rsidR="009A4A1D" w:rsidRPr="009A4A1D" w:rsidRDefault="009A4A1D">
            <w:r w:rsidRPr="009A4A1D">
              <w:t>European 1950</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86</w:t>
            </w:r>
          </w:p>
        </w:tc>
        <w:tc>
          <w:tcPr>
            <w:tcW w:w="347" w:type="dxa"/>
            <w:noWrap/>
            <w:hideMark/>
          </w:tcPr>
          <w:p w:rsidR="009A4A1D" w:rsidRPr="009A4A1D" w:rsidRDefault="009A4A1D" w:rsidP="009A4A1D">
            <w:r w:rsidRPr="009A4A1D">
              <w:t>-96</w:t>
            </w:r>
          </w:p>
        </w:tc>
        <w:tc>
          <w:tcPr>
            <w:tcW w:w="658" w:type="dxa"/>
            <w:noWrap/>
            <w:hideMark/>
          </w:tcPr>
          <w:p w:rsidR="009A4A1D" w:rsidRPr="009A4A1D" w:rsidRDefault="009A4A1D">
            <w:r w:rsidRPr="009A4A1D">
              <w:t>-120 </w:t>
            </w:r>
          </w:p>
        </w:tc>
        <w:tc>
          <w:tcPr>
            <w:tcW w:w="3034" w:type="dxa"/>
            <w:noWrap/>
            <w:hideMark/>
          </w:tcPr>
          <w:p w:rsidR="009A4A1D" w:rsidRPr="009A4A1D" w:rsidRDefault="009A4A1D">
            <w:r w:rsidRPr="009A4A1D">
              <w:t>England; Ireland; Scotland; Shetland Islands </w:t>
            </w:r>
          </w:p>
        </w:tc>
        <w:tc>
          <w:tcPr>
            <w:tcW w:w="459" w:type="dxa"/>
            <w:noWrap/>
            <w:hideMark/>
          </w:tcPr>
          <w:p w:rsidR="009A4A1D" w:rsidRPr="009A4A1D" w:rsidRDefault="009A4A1D" w:rsidP="009A4A1D">
            <w:r w:rsidRPr="009A4A1D">
              <w:t>3</w:t>
            </w:r>
          </w:p>
        </w:tc>
        <w:tc>
          <w:tcPr>
            <w:tcW w:w="459" w:type="dxa"/>
            <w:noWrap/>
            <w:hideMark/>
          </w:tcPr>
          <w:p w:rsidR="009A4A1D" w:rsidRPr="009A4A1D" w:rsidRDefault="009A4A1D" w:rsidP="009A4A1D">
            <w:r w:rsidRPr="009A4A1D">
              <w:t>3</w:t>
            </w:r>
          </w:p>
        </w:tc>
        <w:tc>
          <w:tcPr>
            <w:tcW w:w="453" w:type="dxa"/>
            <w:noWrap/>
            <w:hideMark/>
          </w:tcPr>
          <w:p w:rsidR="009A4A1D" w:rsidRPr="009A4A1D" w:rsidRDefault="009A4A1D" w:rsidP="009A4A1D">
            <w:r w:rsidRPr="009A4A1D">
              <w:t>3</w:t>
            </w:r>
          </w:p>
        </w:tc>
        <w:tc>
          <w:tcPr>
            <w:tcW w:w="514" w:type="dxa"/>
            <w:noWrap/>
            <w:hideMark/>
          </w:tcPr>
          <w:p w:rsidR="009A4A1D" w:rsidRPr="009A4A1D" w:rsidRDefault="009A4A1D" w:rsidP="009A4A1D">
            <w:r w:rsidRPr="009A4A1D">
              <w:t>47</w:t>
            </w:r>
          </w:p>
        </w:tc>
      </w:tr>
      <w:tr w:rsidR="009A4A1D" w:rsidRPr="009A4A1D" w:rsidTr="009A4A1D">
        <w:trPr>
          <w:trHeight w:val="300"/>
        </w:trPr>
        <w:tc>
          <w:tcPr>
            <w:tcW w:w="1465" w:type="dxa"/>
            <w:noWrap/>
            <w:hideMark/>
          </w:tcPr>
          <w:p w:rsidR="009A4A1D" w:rsidRPr="009A4A1D" w:rsidRDefault="009A4A1D">
            <w:r w:rsidRPr="009A4A1D">
              <w:t>European 1950</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87</w:t>
            </w:r>
          </w:p>
        </w:tc>
        <w:tc>
          <w:tcPr>
            <w:tcW w:w="347" w:type="dxa"/>
            <w:noWrap/>
            <w:hideMark/>
          </w:tcPr>
          <w:p w:rsidR="009A4A1D" w:rsidRPr="009A4A1D" w:rsidRDefault="009A4A1D" w:rsidP="009A4A1D">
            <w:r w:rsidRPr="009A4A1D">
              <w:t>-95</w:t>
            </w:r>
          </w:p>
        </w:tc>
        <w:tc>
          <w:tcPr>
            <w:tcW w:w="658" w:type="dxa"/>
            <w:noWrap/>
            <w:hideMark/>
          </w:tcPr>
          <w:p w:rsidR="009A4A1D" w:rsidRPr="009A4A1D" w:rsidRDefault="009A4A1D">
            <w:r w:rsidRPr="009A4A1D">
              <w:t>-120 </w:t>
            </w:r>
          </w:p>
        </w:tc>
        <w:tc>
          <w:tcPr>
            <w:tcW w:w="3034" w:type="dxa"/>
            <w:noWrap/>
            <w:hideMark/>
          </w:tcPr>
          <w:p w:rsidR="009A4A1D" w:rsidRPr="009A4A1D" w:rsidRDefault="009A4A1D">
            <w:r w:rsidRPr="009A4A1D">
              <w:t>Finland; Norway</w:t>
            </w:r>
          </w:p>
        </w:tc>
        <w:tc>
          <w:tcPr>
            <w:tcW w:w="459" w:type="dxa"/>
            <w:noWrap/>
            <w:hideMark/>
          </w:tcPr>
          <w:p w:rsidR="009A4A1D" w:rsidRPr="009A4A1D" w:rsidRDefault="009A4A1D" w:rsidP="009A4A1D">
            <w:r w:rsidRPr="009A4A1D">
              <w:t>3</w:t>
            </w:r>
          </w:p>
        </w:tc>
        <w:tc>
          <w:tcPr>
            <w:tcW w:w="459" w:type="dxa"/>
            <w:noWrap/>
            <w:hideMark/>
          </w:tcPr>
          <w:p w:rsidR="009A4A1D" w:rsidRPr="009A4A1D" w:rsidRDefault="009A4A1D">
            <w:r w:rsidRPr="009A4A1D">
              <w:t>5 </w:t>
            </w:r>
          </w:p>
        </w:tc>
        <w:tc>
          <w:tcPr>
            <w:tcW w:w="453" w:type="dxa"/>
            <w:noWrap/>
            <w:hideMark/>
          </w:tcPr>
          <w:p w:rsidR="009A4A1D" w:rsidRPr="009A4A1D" w:rsidRDefault="009A4A1D" w:rsidP="009A4A1D">
            <w:r w:rsidRPr="009A4A1D">
              <w:t>3</w:t>
            </w:r>
          </w:p>
        </w:tc>
        <w:tc>
          <w:tcPr>
            <w:tcW w:w="514" w:type="dxa"/>
            <w:noWrap/>
            <w:hideMark/>
          </w:tcPr>
          <w:p w:rsidR="009A4A1D" w:rsidRPr="009A4A1D" w:rsidRDefault="009A4A1D" w:rsidP="009A4A1D">
            <w:r w:rsidRPr="009A4A1D">
              <w:t>20</w:t>
            </w:r>
          </w:p>
        </w:tc>
      </w:tr>
      <w:tr w:rsidR="009A4A1D" w:rsidRPr="009A4A1D" w:rsidTr="009A4A1D">
        <w:trPr>
          <w:trHeight w:val="300"/>
        </w:trPr>
        <w:tc>
          <w:tcPr>
            <w:tcW w:w="1465" w:type="dxa"/>
            <w:noWrap/>
            <w:hideMark/>
          </w:tcPr>
          <w:p w:rsidR="009A4A1D" w:rsidRPr="009A4A1D" w:rsidRDefault="009A4A1D">
            <w:r w:rsidRPr="009A4A1D">
              <w:t>European 1950</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84</w:t>
            </w:r>
          </w:p>
        </w:tc>
        <w:tc>
          <w:tcPr>
            <w:tcW w:w="347" w:type="dxa"/>
            <w:noWrap/>
            <w:hideMark/>
          </w:tcPr>
          <w:p w:rsidR="009A4A1D" w:rsidRPr="009A4A1D" w:rsidRDefault="009A4A1D" w:rsidP="009A4A1D">
            <w:r w:rsidRPr="009A4A1D">
              <w:t>-95</w:t>
            </w:r>
          </w:p>
        </w:tc>
        <w:tc>
          <w:tcPr>
            <w:tcW w:w="658" w:type="dxa"/>
            <w:noWrap/>
            <w:hideMark/>
          </w:tcPr>
          <w:p w:rsidR="009A4A1D" w:rsidRPr="009A4A1D" w:rsidRDefault="009A4A1D">
            <w:r w:rsidRPr="009A4A1D">
              <w:t>-130 </w:t>
            </w:r>
          </w:p>
        </w:tc>
        <w:tc>
          <w:tcPr>
            <w:tcW w:w="3034" w:type="dxa"/>
            <w:noWrap/>
            <w:hideMark/>
          </w:tcPr>
          <w:p w:rsidR="009A4A1D" w:rsidRPr="009A4A1D" w:rsidRDefault="009A4A1D">
            <w:r w:rsidRPr="009A4A1D">
              <w:t>Greece</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 w:rsidRPr="009A4A1D">
              <w:t>25 </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2</w:t>
            </w:r>
          </w:p>
        </w:tc>
      </w:tr>
      <w:tr w:rsidR="009A4A1D" w:rsidRPr="009A4A1D" w:rsidTr="009A4A1D">
        <w:trPr>
          <w:trHeight w:val="300"/>
        </w:trPr>
        <w:tc>
          <w:tcPr>
            <w:tcW w:w="1465" w:type="dxa"/>
            <w:noWrap/>
            <w:hideMark/>
          </w:tcPr>
          <w:p w:rsidR="009A4A1D" w:rsidRPr="009A4A1D" w:rsidRDefault="009A4A1D">
            <w:r w:rsidRPr="009A4A1D">
              <w:t>European 1950</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117</w:t>
            </w:r>
          </w:p>
        </w:tc>
        <w:tc>
          <w:tcPr>
            <w:tcW w:w="347" w:type="dxa"/>
            <w:noWrap/>
            <w:hideMark/>
          </w:tcPr>
          <w:p w:rsidR="009A4A1D" w:rsidRPr="009A4A1D" w:rsidRDefault="009A4A1D" w:rsidP="009A4A1D">
            <w:r w:rsidRPr="009A4A1D">
              <w:t>-132</w:t>
            </w:r>
          </w:p>
        </w:tc>
        <w:tc>
          <w:tcPr>
            <w:tcW w:w="658" w:type="dxa"/>
            <w:noWrap/>
            <w:hideMark/>
          </w:tcPr>
          <w:p w:rsidR="009A4A1D" w:rsidRPr="009A4A1D" w:rsidRDefault="009A4A1D">
            <w:r w:rsidRPr="009A4A1D">
              <w:t>-164 </w:t>
            </w:r>
          </w:p>
        </w:tc>
        <w:tc>
          <w:tcPr>
            <w:tcW w:w="3034" w:type="dxa"/>
            <w:noWrap/>
            <w:hideMark/>
          </w:tcPr>
          <w:p w:rsidR="009A4A1D" w:rsidRPr="009A4A1D" w:rsidRDefault="009A4A1D">
            <w:r w:rsidRPr="009A4A1D">
              <w:t>Iran</w:t>
            </w:r>
          </w:p>
        </w:tc>
        <w:tc>
          <w:tcPr>
            <w:tcW w:w="459" w:type="dxa"/>
            <w:noWrap/>
            <w:hideMark/>
          </w:tcPr>
          <w:p w:rsidR="009A4A1D" w:rsidRPr="009A4A1D" w:rsidRDefault="009A4A1D" w:rsidP="009A4A1D">
            <w:r w:rsidRPr="009A4A1D">
              <w:t>9</w:t>
            </w:r>
          </w:p>
        </w:tc>
        <w:tc>
          <w:tcPr>
            <w:tcW w:w="459" w:type="dxa"/>
            <w:noWrap/>
            <w:hideMark/>
          </w:tcPr>
          <w:p w:rsidR="009A4A1D" w:rsidRPr="009A4A1D" w:rsidRDefault="009A4A1D">
            <w:r w:rsidRPr="009A4A1D">
              <w:t>12 </w:t>
            </w:r>
          </w:p>
        </w:tc>
        <w:tc>
          <w:tcPr>
            <w:tcW w:w="453" w:type="dxa"/>
            <w:noWrap/>
            <w:hideMark/>
          </w:tcPr>
          <w:p w:rsidR="009A4A1D" w:rsidRPr="009A4A1D" w:rsidRDefault="009A4A1D" w:rsidP="009A4A1D">
            <w:r w:rsidRPr="009A4A1D">
              <w:t>11</w:t>
            </w:r>
          </w:p>
        </w:tc>
        <w:tc>
          <w:tcPr>
            <w:tcW w:w="514" w:type="dxa"/>
            <w:noWrap/>
            <w:hideMark/>
          </w:tcPr>
          <w:p w:rsidR="009A4A1D" w:rsidRPr="009A4A1D" w:rsidRDefault="009A4A1D" w:rsidP="009A4A1D">
            <w:r w:rsidRPr="009A4A1D">
              <w:t>27</w:t>
            </w:r>
          </w:p>
        </w:tc>
      </w:tr>
      <w:tr w:rsidR="009A4A1D" w:rsidRPr="009A4A1D" w:rsidTr="009A4A1D">
        <w:trPr>
          <w:trHeight w:val="300"/>
        </w:trPr>
        <w:tc>
          <w:tcPr>
            <w:tcW w:w="1465" w:type="dxa"/>
            <w:noWrap/>
            <w:hideMark/>
          </w:tcPr>
          <w:p w:rsidR="009A4A1D" w:rsidRPr="009A4A1D" w:rsidRDefault="009A4A1D">
            <w:r w:rsidRPr="009A4A1D">
              <w:t>European 1950</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97</w:t>
            </w:r>
          </w:p>
        </w:tc>
        <w:tc>
          <w:tcPr>
            <w:tcW w:w="347" w:type="dxa"/>
            <w:noWrap/>
            <w:hideMark/>
          </w:tcPr>
          <w:p w:rsidR="009A4A1D" w:rsidRPr="009A4A1D" w:rsidRDefault="009A4A1D" w:rsidP="009A4A1D">
            <w:r w:rsidRPr="009A4A1D">
              <w:t>-103</w:t>
            </w:r>
          </w:p>
        </w:tc>
        <w:tc>
          <w:tcPr>
            <w:tcW w:w="658" w:type="dxa"/>
            <w:noWrap/>
            <w:hideMark/>
          </w:tcPr>
          <w:p w:rsidR="009A4A1D" w:rsidRPr="009A4A1D" w:rsidRDefault="009A4A1D">
            <w:r w:rsidRPr="009A4A1D">
              <w:t>-120 </w:t>
            </w:r>
          </w:p>
        </w:tc>
        <w:tc>
          <w:tcPr>
            <w:tcW w:w="3034" w:type="dxa"/>
            <w:noWrap/>
            <w:hideMark/>
          </w:tcPr>
          <w:p w:rsidR="009A4A1D" w:rsidRPr="009A4A1D" w:rsidRDefault="009A4A1D">
            <w:r w:rsidRPr="009A4A1D">
              <w:t>Italy (Sardinia)</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 w:rsidRPr="009A4A1D">
              <w:t>25 </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2</w:t>
            </w:r>
          </w:p>
        </w:tc>
      </w:tr>
      <w:tr w:rsidR="009A4A1D" w:rsidRPr="009A4A1D" w:rsidTr="009A4A1D">
        <w:trPr>
          <w:trHeight w:val="300"/>
        </w:trPr>
        <w:tc>
          <w:tcPr>
            <w:tcW w:w="1465" w:type="dxa"/>
            <w:noWrap/>
            <w:hideMark/>
          </w:tcPr>
          <w:p w:rsidR="009A4A1D" w:rsidRPr="009A4A1D" w:rsidRDefault="009A4A1D">
            <w:r w:rsidRPr="009A4A1D">
              <w:t>European 1950</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97</w:t>
            </w:r>
          </w:p>
        </w:tc>
        <w:tc>
          <w:tcPr>
            <w:tcW w:w="347" w:type="dxa"/>
            <w:noWrap/>
            <w:hideMark/>
          </w:tcPr>
          <w:p w:rsidR="009A4A1D" w:rsidRPr="009A4A1D" w:rsidRDefault="009A4A1D" w:rsidP="009A4A1D">
            <w:r w:rsidRPr="009A4A1D">
              <w:t>-88</w:t>
            </w:r>
          </w:p>
        </w:tc>
        <w:tc>
          <w:tcPr>
            <w:tcW w:w="658" w:type="dxa"/>
            <w:noWrap/>
            <w:hideMark/>
          </w:tcPr>
          <w:p w:rsidR="009A4A1D" w:rsidRPr="009A4A1D" w:rsidRDefault="009A4A1D">
            <w:r w:rsidRPr="009A4A1D">
              <w:t>-135 </w:t>
            </w:r>
          </w:p>
        </w:tc>
        <w:tc>
          <w:tcPr>
            <w:tcW w:w="3034" w:type="dxa"/>
            <w:noWrap/>
            <w:hideMark/>
          </w:tcPr>
          <w:p w:rsidR="009A4A1D" w:rsidRPr="009A4A1D" w:rsidRDefault="009A4A1D">
            <w:r w:rsidRPr="009A4A1D">
              <w:t>Italy (Sicily)</w:t>
            </w:r>
          </w:p>
        </w:tc>
        <w:tc>
          <w:tcPr>
            <w:tcW w:w="459" w:type="dxa"/>
            <w:noWrap/>
            <w:hideMark/>
          </w:tcPr>
          <w:p w:rsidR="009A4A1D" w:rsidRPr="009A4A1D" w:rsidRDefault="009A4A1D" w:rsidP="009A4A1D">
            <w:r w:rsidRPr="009A4A1D">
              <w:t>20</w:t>
            </w:r>
          </w:p>
        </w:tc>
        <w:tc>
          <w:tcPr>
            <w:tcW w:w="459" w:type="dxa"/>
            <w:noWrap/>
            <w:hideMark/>
          </w:tcPr>
          <w:p w:rsidR="009A4A1D" w:rsidRPr="009A4A1D" w:rsidRDefault="009A4A1D">
            <w:r w:rsidRPr="009A4A1D">
              <w:t>20 </w:t>
            </w:r>
          </w:p>
        </w:tc>
        <w:tc>
          <w:tcPr>
            <w:tcW w:w="453" w:type="dxa"/>
            <w:noWrap/>
            <w:hideMark/>
          </w:tcPr>
          <w:p w:rsidR="009A4A1D" w:rsidRPr="009A4A1D" w:rsidRDefault="009A4A1D" w:rsidP="009A4A1D">
            <w:r w:rsidRPr="009A4A1D">
              <w:t>20</w:t>
            </w:r>
          </w:p>
        </w:tc>
        <w:tc>
          <w:tcPr>
            <w:tcW w:w="514" w:type="dxa"/>
            <w:noWrap/>
            <w:hideMark/>
          </w:tcPr>
          <w:p w:rsidR="009A4A1D" w:rsidRPr="009A4A1D" w:rsidRDefault="009A4A1D" w:rsidP="009A4A1D">
            <w:r w:rsidRPr="009A4A1D">
              <w:t>3</w:t>
            </w:r>
          </w:p>
        </w:tc>
      </w:tr>
      <w:tr w:rsidR="009A4A1D" w:rsidRPr="009A4A1D" w:rsidTr="009A4A1D">
        <w:trPr>
          <w:trHeight w:val="300"/>
        </w:trPr>
        <w:tc>
          <w:tcPr>
            <w:tcW w:w="1465" w:type="dxa"/>
            <w:noWrap/>
            <w:hideMark/>
          </w:tcPr>
          <w:p w:rsidR="009A4A1D" w:rsidRPr="009A4A1D" w:rsidRDefault="009A4A1D">
            <w:r w:rsidRPr="009A4A1D">
              <w:lastRenderedPageBreak/>
              <w:t>European 1950</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107</w:t>
            </w:r>
          </w:p>
        </w:tc>
        <w:tc>
          <w:tcPr>
            <w:tcW w:w="347" w:type="dxa"/>
            <w:noWrap/>
            <w:hideMark/>
          </w:tcPr>
          <w:p w:rsidR="009A4A1D" w:rsidRPr="009A4A1D" w:rsidRDefault="009A4A1D" w:rsidP="009A4A1D">
            <w:r w:rsidRPr="009A4A1D">
              <w:t>-88</w:t>
            </w:r>
          </w:p>
        </w:tc>
        <w:tc>
          <w:tcPr>
            <w:tcW w:w="658" w:type="dxa"/>
            <w:noWrap/>
            <w:hideMark/>
          </w:tcPr>
          <w:p w:rsidR="009A4A1D" w:rsidRPr="009A4A1D" w:rsidRDefault="009A4A1D">
            <w:r w:rsidRPr="009A4A1D">
              <w:t>-149 </w:t>
            </w:r>
          </w:p>
        </w:tc>
        <w:tc>
          <w:tcPr>
            <w:tcW w:w="3034" w:type="dxa"/>
            <w:noWrap/>
            <w:hideMark/>
          </w:tcPr>
          <w:p w:rsidR="009A4A1D" w:rsidRPr="009A4A1D" w:rsidRDefault="009A4A1D">
            <w:r w:rsidRPr="009A4A1D">
              <w:t>Malta</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 w:rsidRPr="009A4A1D">
              <w:t>25 </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r w:rsidRPr="009A4A1D">
              <w:t>European 1950</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87</w:t>
            </w:r>
          </w:p>
        </w:tc>
        <w:tc>
          <w:tcPr>
            <w:tcW w:w="347" w:type="dxa"/>
            <w:noWrap/>
            <w:hideMark/>
          </w:tcPr>
          <w:p w:rsidR="009A4A1D" w:rsidRPr="009A4A1D" w:rsidRDefault="009A4A1D" w:rsidP="009A4A1D">
            <w:r w:rsidRPr="009A4A1D">
              <w:t>-98</w:t>
            </w:r>
          </w:p>
        </w:tc>
        <w:tc>
          <w:tcPr>
            <w:tcW w:w="658" w:type="dxa"/>
            <w:noWrap/>
            <w:hideMark/>
          </w:tcPr>
          <w:p w:rsidR="009A4A1D" w:rsidRPr="009A4A1D" w:rsidRDefault="009A4A1D">
            <w:r w:rsidRPr="009A4A1D">
              <w:t>-121 </w:t>
            </w:r>
          </w:p>
        </w:tc>
        <w:tc>
          <w:tcPr>
            <w:tcW w:w="3034" w:type="dxa"/>
            <w:noWrap/>
            <w:hideMark/>
          </w:tcPr>
          <w:p w:rsidR="009A4A1D" w:rsidRPr="009A4A1D" w:rsidRDefault="009A4A1D">
            <w:r w:rsidRPr="009A4A1D">
              <w:t>MEAN FOR Austria; Belgium; Denmark; Finland; France; W Germany; Gibraltar; Greece; Italy; Luxembourg; Netherlands; Norway; Portugal; Spain; Sweden; Switzerland </w:t>
            </w:r>
          </w:p>
        </w:tc>
        <w:tc>
          <w:tcPr>
            <w:tcW w:w="459" w:type="dxa"/>
            <w:noWrap/>
            <w:hideMark/>
          </w:tcPr>
          <w:p w:rsidR="009A4A1D" w:rsidRPr="009A4A1D" w:rsidRDefault="009A4A1D" w:rsidP="009A4A1D">
            <w:r w:rsidRPr="009A4A1D">
              <w:t>3</w:t>
            </w:r>
          </w:p>
        </w:tc>
        <w:tc>
          <w:tcPr>
            <w:tcW w:w="459" w:type="dxa"/>
            <w:noWrap/>
            <w:hideMark/>
          </w:tcPr>
          <w:p w:rsidR="009A4A1D" w:rsidRPr="009A4A1D" w:rsidRDefault="009A4A1D" w:rsidP="009A4A1D">
            <w:r w:rsidRPr="009A4A1D">
              <w:t>8</w:t>
            </w:r>
          </w:p>
        </w:tc>
        <w:tc>
          <w:tcPr>
            <w:tcW w:w="453" w:type="dxa"/>
            <w:noWrap/>
            <w:hideMark/>
          </w:tcPr>
          <w:p w:rsidR="009A4A1D" w:rsidRPr="009A4A1D" w:rsidRDefault="009A4A1D" w:rsidP="009A4A1D">
            <w:r w:rsidRPr="009A4A1D">
              <w:t>5</w:t>
            </w:r>
          </w:p>
        </w:tc>
        <w:tc>
          <w:tcPr>
            <w:tcW w:w="514" w:type="dxa"/>
            <w:noWrap/>
            <w:hideMark/>
          </w:tcPr>
          <w:p w:rsidR="009A4A1D" w:rsidRPr="009A4A1D" w:rsidRDefault="009A4A1D" w:rsidP="009A4A1D">
            <w:r w:rsidRPr="009A4A1D">
              <w:t>85</w:t>
            </w:r>
          </w:p>
        </w:tc>
      </w:tr>
      <w:tr w:rsidR="009A4A1D" w:rsidRPr="009A4A1D" w:rsidTr="009A4A1D">
        <w:trPr>
          <w:trHeight w:val="300"/>
        </w:trPr>
        <w:tc>
          <w:tcPr>
            <w:tcW w:w="1465" w:type="dxa"/>
            <w:noWrap/>
            <w:hideMark/>
          </w:tcPr>
          <w:p w:rsidR="009A4A1D" w:rsidRPr="009A4A1D" w:rsidRDefault="009A4A1D">
            <w:r w:rsidRPr="009A4A1D">
              <w:t>European 1950</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87</w:t>
            </w:r>
          </w:p>
        </w:tc>
        <w:tc>
          <w:tcPr>
            <w:tcW w:w="347" w:type="dxa"/>
            <w:noWrap/>
            <w:hideMark/>
          </w:tcPr>
          <w:p w:rsidR="009A4A1D" w:rsidRPr="009A4A1D" w:rsidRDefault="009A4A1D" w:rsidP="009A4A1D">
            <w:r w:rsidRPr="009A4A1D">
              <w:t>-96</w:t>
            </w:r>
          </w:p>
        </w:tc>
        <w:tc>
          <w:tcPr>
            <w:tcW w:w="658" w:type="dxa"/>
            <w:noWrap/>
            <w:hideMark/>
          </w:tcPr>
          <w:p w:rsidR="009A4A1D" w:rsidRPr="009A4A1D" w:rsidRDefault="009A4A1D">
            <w:r w:rsidRPr="009A4A1D">
              <w:t>-120 </w:t>
            </w:r>
          </w:p>
        </w:tc>
        <w:tc>
          <w:tcPr>
            <w:tcW w:w="3034" w:type="dxa"/>
            <w:noWrap/>
            <w:hideMark/>
          </w:tcPr>
          <w:p w:rsidR="009A4A1D" w:rsidRPr="009A4A1D" w:rsidRDefault="009A4A1D">
            <w:r w:rsidRPr="009A4A1D">
              <w:t>MEAN FOR Austria; Denmark; France; W Germany; Netherlands; Switzerland </w:t>
            </w:r>
          </w:p>
        </w:tc>
        <w:tc>
          <w:tcPr>
            <w:tcW w:w="459" w:type="dxa"/>
            <w:noWrap/>
            <w:hideMark/>
          </w:tcPr>
          <w:p w:rsidR="009A4A1D" w:rsidRPr="009A4A1D" w:rsidRDefault="009A4A1D" w:rsidP="009A4A1D">
            <w:r w:rsidRPr="009A4A1D">
              <w:t>3</w:t>
            </w:r>
          </w:p>
        </w:tc>
        <w:tc>
          <w:tcPr>
            <w:tcW w:w="459" w:type="dxa"/>
            <w:noWrap/>
            <w:hideMark/>
          </w:tcPr>
          <w:p w:rsidR="009A4A1D" w:rsidRPr="009A4A1D" w:rsidRDefault="009A4A1D" w:rsidP="009A4A1D">
            <w:r w:rsidRPr="009A4A1D">
              <w:t>3</w:t>
            </w:r>
          </w:p>
        </w:tc>
        <w:tc>
          <w:tcPr>
            <w:tcW w:w="453" w:type="dxa"/>
            <w:noWrap/>
            <w:hideMark/>
          </w:tcPr>
          <w:p w:rsidR="009A4A1D" w:rsidRPr="009A4A1D" w:rsidRDefault="009A4A1D" w:rsidP="009A4A1D">
            <w:r w:rsidRPr="009A4A1D">
              <w:t>3</w:t>
            </w:r>
          </w:p>
        </w:tc>
        <w:tc>
          <w:tcPr>
            <w:tcW w:w="514" w:type="dxa"/>
            <w:noWrap/>
            <w:hideMark/>
          </w:tcPr>
          <w:p w:rsidR="009A4A1D" w:rsidRPr="009A4A1D" w:rsidRDefault="009A4A1D" w:rsidP="009A4A1D">
            <w:r w:rsidRPr="009A4A1D">
              <w:t>52</w:t>
            </w:r>
          </w:p>
        </w:tc>
      </w:tr>
      <w:tr w:rsidR="009A4A1D" w:rsidRPr="009A4A1D" w:rsidTr="009A4A1D">
        <w:trPr>
          <w:trHeight w:val="300"/>
        </w:trPr>
        <w:tc>
          <w:tcPr>
            <w:tcW w:w="1465" w:type="dxa"/>
            <w:noWrap/>
            <w:hideMark/>
          </w:tcPr>
          <w:p w:rsidR="009A4A1D" w:rsidRPr="009A4A1D" w:rsidRDefault="009A4A1D">
            <w:r w:rsidRPr="009A4A1D">
              <w:t>European 1950</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103</w:t>
            </w:r>
          </w:p>
        </w:tc>
        <w:tc>
          <w:tcPr>
            <w:tcW w:w="347" w:type="dxa"/>
            <w:noWrap/>
            <w:hideMark/>
          </w:tcPr>
          <w:p w:rsidR="009A4A1D" w:rsidRPr="009A4A1D" w:rsidRDefault="009A4A1D" w:rsidP="009A4A1D">
            <w:r w:rsidRPr="009A4A1D">
              <w:t>-106</w:t>
            </w:r>
          </w:p>
        </w:tc>
        <w:tc>
          <w:tcPr>
            <w:tcW w:w="658" w:type="dxa"/>
            <w:noWrap/>
            <w:hideMark/>
          </w:tcPr>
          <w:p w:rsidR="009A4A1D" w:rsidRPr="009A4A1D" w:rsidRDefault="009A4A1D">
            <w:r w:rsidRPr="009A4A1D">
              <w:t>-141 </w:t>
            </w:r>
          </w:p>
        </w:tc>
        <w:tc>
          <w:tcPr>
            <w:tcW w:w="3034" w:type="dxa"/>
            <w:noWrap/>
            <w:hideMark/>
          </w:tcPr>
          <w:p w:rsidR="009A4A1D" w:rsidRPr="009A4A1D" w:rsidRDefault="009A4A1D">
            <w:r w:rsidRPr="009A4A1D">
              <w:t>MEAN FOR Iraq; Israel; Jordan; Lebanon; Kuwait; Saudi Arabia; Syria </w:t>
            </w:r>
          </w:p>
        </w:tc>
        <w:tc>
          <w:tcPr>
            <w:tcW w:w="459" w:type="dxa"/>
            <w:noWrap/>
            <w:hideMark/>
          </w:tcPr>
          <w:p w:rsidR="009A4A1D" w:rsidRPr="009A4A1D" w:rsidRDefault="009A4A1D" w:rsidP="009A4A1D">
            <w:r w:rsidRPr="009A4A1D">
              <w:t>-1</w:t>
            </w:r>
          </w:p>
        </w:tc>
        <w:tc>
          <w:tcPr>
            <w:tcW w:w="459" w:type="dxa"/>
            <w:noWrap/>
            <w:hideMark/>
          </w:tcPr>
          <w:p w:rsidR="009A4A1D" w:rsidRPr="009A4A1D" w:rsidRDefault="009A4A1D" w:rsidP="009A4A1D">
            <w:r w:rsidRPr="009A4A1D">
              <w:t>-1</w:t>
            </w:r>
          </w:p>
        </w:tc>
        <w:tc>
          <w:tcPr>
            <w:tcW w:w="453" w:type="dxa"/>
            <w:noWrap/>
            <w:hideMark/>
          </w:tcPr>
          <w:p w:rsidR="009A4A1D" w:rsidRPr="009A4A1D" w:rsidRDefault="009A4A1D" w:rsidP="009A4A1D">
            <w:r w:rsidRPr="009A4A1D">
              <w:t>-1</w:t>
            </w:r>
          </w:p>
        </w:tc>
        <w:tc>
          <w:tcPr>
            <w:tcW w:w="514" w:type="dxa"/>
            <w:noWrap/>
            <w:hideMark/>
          </w:tcPr>
          <w:p w:rsidR="009A4A1D" w:rsidRPr="009A4A1D" w:rsidRDefault="009A4A1D" w:rsidP="009A4A1D">
            <w:r w:rsidRPr="009A4A1D">
              <w:t>0</w:t>
            </w:r>
          </w:p>
        </w:tc>
      </w:tr>
      <w:tr w:rsidR="009A4A1D" w:rsidRPr="009A4A1D" w:rsidTr="009A4A1D">
        <w:trPr>
          <w:trHeight w:val="300"/>
        </w:trPr>
        <w:tc>
          <w:tcPr>
            <w:tcW w:w="1465" w:type="dxa"/>
            <w:noWrap/>
            <w:hideMark/>
          </w:tcPr>
          <w:p w:rsidR="009A4A1D" w:rsidRPr="009A4A1D" w:rsidRDefault="009A4A1D">
            <w:r w:rsidRPr="009A4A1D">
              <w:t>European 1950</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84</w:t>
            </w:r>
          </w:p>
        </w:tc>
        <w:tc>
          <w:tcPr>
            <w:tcW w:w="347" w:type="dxa"/>
            <w:noWrap/>
            <w:hideMark/>
          </w:tcPr>
          <w:p w:rsidR="009A4A1D" w:rsidRPr="009A4A1D" w:rsidRDefault="009A4A1D" w:rsidP="009A4A1D">
            <w:r w:rsidRPr="009A4A1D">
              <w:t>-107</w:t>
            </w:r>
          </w:p>
        </w:tc>
        <w:tc>
          <w:tcPr>
            <w:tcW w:w="658" w:type="dxa"/>
            <w:noWrap/>
            <w:hideMark/>
          </w:tcPr>
          <w:p w:rsidR="009A4A1D" w:rsidRPr="009A4A1D" w:rsidRDefault="009A4A1D">
            <w:r w:rsidRPr="009A4A1D">
              <w:t>-120 </w:t>
            </w:r>
          </w:p>
        </w:tc>
        <w:tc>
          <w:tcPr>
            <w:tcW w:w="3034" w:type="dxa"/>
            <w:noWrap/>
            <w:hideMark/>
          </w:tcPr>
          <w:p w:rsidR="009A4A1D" w:rsidRPr="009A4A1D" w:rsidRDefault="009A4A1D">
            <w:r w:rsidRPr="009A4A1D">
              <w:t>Portugal; Spain</w:t>
            </w:r>
          </w:p>
        </w:tc>
        <w:tc>
          <w:tcPr>
            <w:tcW w:w="459" w:type="dxa"/>
            <w:noWrap/>
            <w:hideMark/>
          </w:tcPr>
          <w:p w:rsidR="009A4A1D" w:rsidRPr="009A4A1D" w:rsidRDefault="009A4A1D" w:rsidP="009A4A1D">
            <w:r w:rsidRPr="009A4A1D">
              <w:t>5</w:t>
            </w:r>
          </w:p>
        </w:tc>
        <w:tc>
          <w:tcPr>
            <w:tcW w:w="459" w:type="dxa"/>
            <w:noWrap/>
            <w:hideMark/>
          </w:tcPr>
          <w:p w:rsidR="009A4A1D" w:rsidRPr="009A4A1D" w:rsidRDefault="009A4A1D">
            <w:r w:rsidRPr="009A4A1D">
              <w:t>6 </w:t>
            </w:r>
          </w:p>
        </w:tc>
        <w:tc>
          <w:tcPr>
            <w:tcW w:w="453" w:type="dxa"/>
            <w:noWrap/>
            <w:hideMark/>
          </w:tcPr>
          <w:p w:rsidR="009A4A1D" w:rsidRPr="009A4A1D" w:rsidRDefault="009A4A1D" w:rsidP="009A4A1D">
            <w:r w:rsidRPr="009A4A1D">
              <w:t>3</w:t>
            </w:r>
          </w:p>
        </w:tc>
        <w:tc>
          <w:tcPr>
            <w:tcW w:w="514" w:type="dxa"/>
            <w:noWrap/>
            <w:hideMark/>
          </w:tcPr>
          <w:p w:rsidR="009A4A1D" w:rsidRPr="009A4A1D" w:rsidRDefault="009A4A1D" w:rsidP="009A4A1D">
            <w:r w:rsidRPr="009A4A1D">
              <w:t>18</w:t>
            </w:r>
          </w:p>
        </w:tc>
      </w:tr>
      <w:tr w:rsidR="009A4A1D" w:rsidRPr="009A4A1D" w:rsidTr="009A4A1D">
        <w:trPr>
          <w:trHeight w:val="300"/>
        </w:trPr>
        <w:tc>
          <w:tcPr>
            <w:tcW w:w="1465" w:type="dxa"/>
            <w:noWrap/>
            <w:hideMark/>
          </w:tcPr>
          <w:p w:rsidR="009A4A1D" w:rsidRPr="009A4A1D" w:rsidRDefault="009A4A1D">
            <w:r w:rsidRPr="009A4A1D">
              <w:t>European 1950</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112</w:t>
            </w:r>
          </w:p>
        </w:tc>
        <w:tc>
          <w:tcPr>
            <w:tcW w:w="347" w:type="dxa"/>
            <w:noWrap/>
            <w:hideMark/>
          </w:tcPr>
          <w:p w:rsidR="009A4A1D" w:rsidRPr="009A4A1D" w:rsidRDefault="009A4A1D" w:rsidP="009A4A1D">
            <w:r w:rsidRPr="009A4A1D">
              <w:t>-77</w:t>
            </w:r>
          </w:p>
        </w:tc>
        <w:tc>
          <w:tcPr>
            <w:tcW w:w="658" w:type="dxa"/>
            <w:noWrap/>
            <w:hideMark/>
          </w:tcPr>
          <w:p w:rsidR="009A4A1D" w:rsidRPr="009A4A1D" w:rsidRDefault="009A4A1D">
            <w:r w:rsidRPr="009A4A1D">
              <w:t>-145 </w:t>
            </w:r>
          </w:p>
        </w:tc>
        <w:tc>
          <w:tcPr>
            <w:tcW w:w="3034" w:type="dxa"/>
            <w:noWrap/>
            <w:hideMark/>
          </w:tcPr>
          <w:p w:rsidR="009A4A1D" w:rsidRPr="009A4A1D" w:rsidRDefault="009A4A1D">
            <w:r w:rsidRPr="009A4A1D">
              <w:t>Tunisia</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 w:rsidRPr="009A4A1D">
              <w:t>25 </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4</w:t>
            </w:r>
          </w:p>
        </w:tc>
      </w:tr>
      <w:tr w:rsidR="009A4A1D" w:rsidRPr="009A4A1D" w:rsidTr="009A4A1D">
        <w:trPr>
          <w:trHeight w:val="300"/>
        </w:trPr>
        <w:tc>
          <w:tcPr>
            <w:tcW w:w="1465" w:type="dxa"/>
            <w:noWrap/>
            <w:hideMark/>
          </w:tcPr>
          <w:p w:rsidR="009A4A1D" w:rsidRPr="009A4A1D" w:rsidRDefault="009A4A1D">
            <w:r w:rsidRPr="009A4A1D">
              <w:t>European 1979</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86</w:t>
            </w:r>
          </w:p>
        </w:tc>
        <w:tc>
          <w:tcPr>
            <w:tcW w:w="347" w:type="dxa"/>
            <w:noWrap/>
            <w:hideMark/>
          </w:tcPr>
          <w:p w:rsidR="009A4A1D" w:rsidRPr="009A4A1D" w:rsidRDefault="009A4A1D" w:rsidP="009A4A1D">
            <w:r w:rsidRPr="009A4A1D">
              <w:t>-98</w:t>
            </w:r>
          </w:p>
        </w:tc>
        <w:tc>
          <w:tcPr>
            <w:tcW w:w="658" w:type="dxa"/>
            <w:noWrap/>
            <w:hideMark/>
          </w:tcPr>
          <w:p w:rsidR="009A4A1D" w:rsidRPr="009A4A1D" w:rsidRDefault="009A4A1D">
            <w:r w:rsidRPr="009A4A1D">
              <w:t>-119 </w:t>
            </w:r>
          </w:p>
        </w:tc>
        <w:tc>
          <w:tcPr>
            <w:tcW w:w="3034" w:type="dxa"/>
            <w:noWrap/>
            <w:hideMark/>
          </w:tcPr>
          <w:p w:rsidR="009A4A1D" w:rsidRPr="009A4A1D" w:rsidRDefault="009A4A1D">
            <w:r w:rsidRPr="009A4A1D">
              <w:t>MEAN FOR Austria; Finland; Netherlands; Norway; Spain; Sweden; Switzerland </w:t>
            </w:r>
          </w:p>
        </w:tc>
        <w:tc>
          <w:tcPr>
            <w:tcW w:w="459" w:type="dxa"/>
            <w:noWrap/>
            <w:hideMark/>
          </w:tcPr>
          <w:p w:rsidR="009A4A1D" w:rsidRPr="009A4A1D" w:rsidRDefault="009A4A1D" w:rsidP="009A4A1D">
            <w:r w:rsidRPr="009A4A1D">
              <w:t>3</w:t>
            </w:r>
          </w:p>
        </w:tc>
        <w:tc>
          <w:tcPr>
            <w:tcW w:w="459" w:type="dxa"/>
            <w:noWrap/>
            <w:hideMark/>
          </w:tcPr>
          <w:p w:rsidR="009A4A1D" w:rsidRPr="009A4A1D" w:rsidRDefault="009A4A1D" w:rsidP="009A4A1D">
            <w:r w:rsidRPr="009A4A1D">
              <w:t>3</w:t>
            </w:r>
          </w:p>
        </w:tc>
        <w:tc>
          <w:tcPr>
            <w:tcW w:w="453" w:type="dxa"/>
            <w:noWrap/>
            <w:hideMark/>
          </w:tcPr>
          <w:p w:rsidR="009A4A1D" w:rsidRPr="009A4A1D" w:rsidRDefault="009A4A1D" w:rsidP="009A4A1D">
            <w:r w:rsidRPr="009A4A1D">
              <w:t>3</w:t>
            </w:r>
          </w:p>
        </w:tc>
        <w:tc>
          <w:tcPr>
            <w:tcW w:w="514" w:type="dxa"/>
            <w:noWrap/>
            <w:hideMark/>
          </w:tcPr>
          <w:p w:rsidR="009A4A1D" w:rsidRPr="009A4A1D" w:rsidRDefault="009A4A1D" w:rsidP="009A4A1D">
            <w:r w:rsidRPr="009A4A1D">
              <w:t>22</w:t>
            </w:r>
          </w:p>
        </w:tc>
      </w:tr>
      <w:tr w:rsidR="009A4A1D" w:rsidRPr="009A4A1D" w:rsidTr="009A4A1D">
        <w:trPr>
          <w:trHeight w:val="300"/>
        </w:trPr>
        <w:tc>
          <w:tcPr>
            <w:tcW w:w="1465" w:type="dxa"/>
            <w:noWrap/>
            <w:hideMark/>
          </w:tcPr>
          <w:p w:rsidR="009A4A1D" w:rsidRPr="009A4A1D" w:rsidRDefault="009A4A1D">
            <w:r w:rsidRPr="009A4A1D">
              <w:t>Fort Thomas 1955</w:t>
            </w:r>
          </w:p>
        </w:tc>
        <w:tc>
          <w:tcPr>
            <w:tcW w:w="1253" w:type="dxa"/>
            <w:noWrap/>
            <w:hideMark/>
          </w:tcPr>
          <w:p w:rsidR="009A4A1D" w:rsidRPr="009A4A1D" w:rsidRDefault="009A4A1D">
            <w:r w:rsidRPr="009A4A1D">
              <w:t>Clarke 1880 </w:t>
            </w:r>
          </w:p>
        </w:tc>
        <w:tc>
          <w:tcPr>
            <w:tcW w:w="934" w:type="dxa"/>
            <w:noWrap/>
            <w:hideMark/>
          </w:tcPr>
          <w:p w:rsidR="009A4A1D" w:rsidRPr="009A4A1D" w:rsidRDefault="009A4A1D" w:rsidP="009A4A1D">
            <w:r w:rsidRPr="009A4A1D">
              <w:t>-7</w:t>
            </w:r>
          </w:p>
        </w:tc>
        <w:tc>
          <w:tcPr>
            <w:tcW w:w="347" w:type="dxa"/>
            <w:noWrap/>
            <w:hideMark/>
          </w:tcPr>
          <w:p w:rsidR="009A4A1D" w:rsidRPr="009A4A1D" w:rsidRDefault="009A4A1D" w:rsidP="009A4A1D">
            <w:r w:rsidRPr="009A4A1D">
              <w:t>215</w:t>
            </w:r>
          </w:p>
        </w:tc>
        <w:tc>
          <w:tcPr>
            <w:tcW w:w="658" w:type="dxa"/>
            <w:noWrap/>
            <w:hideMark/>
          </w:tcPr>
          <w:p w:rsidR="009A4A1D" w:rsidRPr="009A4A1D" w:rsidRDefault="009A4A1D">
            <w:r w:rsidRPr="009A4A1D">
              <w:t>225 </w:t>
            </w:r>
          </w:p>
        </w:tc>
        <w:tc>
          <w:tcPr>
            <w:tcW w:w="3034" w:type="dxa"/>
            <w:noWrap/>
            <w:hideMark/>
          </w:tcPr>
          <w:p w:rsidR="009A4A1D" w:rsidRPr="009A4A1D" w:rsidRDefault="009A4A1D">
            <w:r w:rsidRPr="009A4A1D">
              <w:t>Nevis; St. Kitts (Leeward Islands)</w:t>
            </w:r>
          </w:p>
        </w:tc>
        <w:tc>
          <w:tcPr>
            <w:tcW w:w="459" w:type="dxa"/>
            <w:noWrap/>
            <w:hideMark/>
          </w:tcPr>
          <w:p w:rsidR="009A4A1D" w:rsidRPr="009A4A1D" w:rsidRDefault="009A4A1D">
            <w:r w:rsidRPr="009A4A1D">
              <w:t>25 </w:t>
            </w:r>
          </w:p>
        </w:tc>
        <w:tc>
          <w:tcPr>
            <w:tcW w:w="459" w:type="dxa"/>
            <w:noWrap/>
            <w:hideMark/>
          </w:tcPr>
          <w:p w:rsidR="009A4A1D" w:rsidRPr="009A4A1D" w:rsidRDefault="009A4A1D" w:rsidP="009A4A1D">
            <w:r w:rsidRPr="009A4A1D">
              <w:t>25</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2</w:t>
            </w:r>
          </w:p>
        </w:tc>
      </w:tr>
      <w:tr w:rsidR="009A4A1D" w:rsidRPr="009A4A1D" w:rsidTr="009A4A1D">
        <w:trPr>
          <w:trHeight w:val="300"/>
        </w:trPr>
        <w:tc>
          <w:tcPr>
            <w:tcW w:w="1465" w:type="dxa"/>
            <w:noWrap/>
            <w:hideMark/>
          </w:tcPr>
          <w:p w:rsidR="009A4A1D" w:rsidRPr="009A4A1D" w:rsidRDefault="009A4A1D">
            <w:proofErr w:type="spellStart"/>
            <w:r w:rsidRPr="009A4A1D">
              <w:t>Gan</w:t>
            </w:r>
            <w:proofErr w:type="spellEnd"/>
            <w:r w:rsidRPr="009A4A1D">
              <w:t xml:space="preserve"> 1970</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133</w:t>
            </w:r>
          </w:p>
        </w:tc>
        <w:tc>
          <w:tcPr>
            <w:tcW w:w="347" w:type="dxa"/>
            <w:noWrap/>
            <w:hideMark/>
          </w:tcPr>
          <w:p w:rsidR="009A4A1D" w:rsidRPr="009A4A1D" w:rsidRDefault="009A4A1D" w:rsidP="009A4A1D">
            <w:r w:rsidRPr="009A4A1D">
              <w:t>-321</w:t>
            </w:r>
          </w:p>
        </w:tc>
        <w:tc>
          <w:tcPr>
            <w:tcW w:w="658" w:type="dxa"/>
            <w:noWrap/>
            <w:hideMark/>
          </w:tcPr>
          <w:p w:rsidR="009A4A1D" w:rsidRPr="009A4A1D" w:rsidRDefault="009A4A1D">
            <w:r w:rsidRPr="009A4A1D">
              <w:t>50 </w:t>
            </w:r>
          </w:p>
        </w:tc>
        <w:tc>
          <w:tcPr>
            <w:tcW w:w="3034" w:type="dxa"/>
            <w:noWrap/>
            <w:hideMark/>
          </w:tcPr>
          <w:p w:rsidR="009A4A1D" w:rsidRPr="009A4A1D" w:rsidRDefault="009A4A1D">
            <w:r w:rsidRPr="009A4A1D">
              <w:t>Republic of Maldives</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sidP="009A4A1D">
            <w:r w:rsidRPr="009A4A1D">
              <w:t>25</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r w:rsidRPr="009A4A1D">
              <w:t>Geodetic Datum 1949</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84</w:t>
            </w:r>
          </w:p>
        </w:tc>
        <w:tc>
          <w:tcPr>
            <w:tcW w:w="347" w:type="dxa"/>
            <w:noWrap/>
            <w:hideMark/>
          </w:tcPr>
          <w:p w:rsidR="009A4A1D" w:rsidRPr="009A4A1D" w:rsidRDefault="009A4A1D" w:rsidP="009A4A1D">
            <w:r w:rsidRPr="009A4A1D">
              <w:t>-22</w:t>
            </w:r>
          </w:p>
        </w:tc>
        <w:tc>
          <w:tcPr>
            <w:tcW w:w="658" w:type="dxa"/>
            <w:noWrap/>
            <w:hideMark/>
          </w:tcPr>
          <w:p w:rsidR="009A4A1D" w:rsidRPr="009A4A1D" w:rsidRDefault="009A4A1D">
            <w:r w:rsidRPr="009A4A1D">
              <w:t>209 </w:t>
            </w:r>
          </w:p>
        </w:tc>
        <w:tc>
          <w:tcPr>
            <w:tcW w:w="3034" w:type="dxa"/>
            <w:noWrap/>
            <w:hideMark/>
          </w:tcPr>
          <w:p w:rsidR="009A4A1D" w:rsidRPr="009A4A1D" w:rsidRDefault="009A4A1D">
            <w:r w:rsidRPr="009A4A1D">
              <w:t>New Zealand</w:t>
            </w:r>
          </w:p>
        </w:tc>
        <w:tc>
          <w:tcPr>
            <w:tcW w:w="459" w:type="dxa"/>
            <w:noWrap/>
            <w:hideMark/>
          </w:tcPr>
          <w:p w:rsidR="009A4A1D" w:rsidRPr="009A4A1D" w:rsidRDefault="009A4A1D" w:rsidP="009A4A1D">
            <w:r w:rsidRPr="009A4A1D">
              <w:t>5</w:t>
            </w:r>
          </w:p>
        </w:tc>
        <w:tc>
          <w:tcPr>
            <w:tcW w:w="459" w:type="dxa"/>
            <w:noWrap/>
            <w:hideMark/>
          </w:tcPr>
          <w:p w:rsidR="009A4A1D" w:rsidRPr="009A4A1D" w:rsidRDefault="009A4A1D">
            <w:r w:rsidRPr="009A4A1D">
              <w:t>3 </w:t>
            </w:r>
          </w:p>
        </w:tc>
        <w:tc>
          <w:tcPr>
            <w:tcW w:w="453" w:type="dxa"/>
            <w:noWrap/>
            <w:hideMark/>
          </w:tcPr>
          <w:p w:rsidR="009A4A1D" w:rsidRPr="009A4A1D" w:rsidRDefault="009A4A1D" w:rsidP="009A4A1D">
            <w:r w:rsidRPr="009A4A1D">
              <w:t>5</w:t>
            </w:r>
          </w:p>
        </w:tc>
        <w:tc>
          <w:tcPr>
            <w:tcW w:w="514" w:type="dxa"/>
            <w:noWrap/>
            <w:hideMark/>
          </w:tcPr>
          <w:p w:rsidR="009A4A1D" w:rsidRPr="009A4A1D" w:rsidRDefault="009A4A1D" w:rsidP="009A4A1D">
            <w:r w:rsidRPr="009A4A1D">
              <w:t>14</w:t>
            </w:r>
          </w:p>
        </w:tc>
      </w:tr>
      <w:tr w:rsidR="009A4A1D" w:rsidRPr="009A4A1D" w:rsidTr="009A4A1D">
        <w:trPr>
          <w:trHeight w:val="300"/>
        </w:trPr>
        <w:tc>
          <w:tcPr>
            <w:tcW w:w="1465" w:type="dxa"/>
            <w:noWrap/>
            <w:hideMark/>
          </w:tcPr>
          <w:p w:rsidR="009A4A1D" w:rsidRPr="009A4A1D" w:rsidRDefault="009A4A1D">
            <w:r w:rsidRPr="009A4A1D">
              <w:t>Graciosa Base SW 1948</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104</w:t>
            </w:r>
          </w:p>
        </w:tc>
        <w:tc>
          <w:tcPr>
            <w:tcW w:w="347" w:type="dxa"/>
            <w:noWrap/>
            <w:hideMark/>
          </w:tcPr>
          <w:p w:rsidR="009A4A1D" w:rsidRPr="009A4A1D" w:rsidRDefault="009A4A1D" w:rsidP="009A4A1D">
            <w:r w:rsidRPr="009A4A1D">
              <w:t>167</w:t>
            </w:r>
          </w:p>
        </w:tc>
        <w:tc>
          <w:tcPr>
            <w:tcW w:w="658" w:type="dxa"/>
            <w:noWrap/>
            <w:hideMark/>
          </w:tcPr>
          <w:p w:rsidR="009A4A1D" w:rsidRPr="009A4A1D" w:rsidRDefault="009A4A1D">
            <w:r w:rsidRPr="009A4A1D">
              <w:t>-38 </w:t>
            </w:r>
          </w:p>
        </w:tc>
        <w:tc>
          <w:tcPr>
            <w:tcW w:w="3034" w:type="dxa"/>
            <w:noWrap/>
            <w:hideMark/>
          </w:tcPr>
          <w:p w:rsidR="009A4A1D" w:rsidRPr="009A4A1D" w:rsidRDefault="009A4A1D">
            <w:r w:rsidRPr="009A4A1D">
              <w:t>Azores (Faial; Graciosa; Pico; Sao Jorge; Terceira) </w:t>
            </w:r>
          </w:p>
        </w:tc>
        <w:tc>
          <w:tcPr>
            <w:tcW w:w="459" w:type="dxa"/>
            <w:noWrap/>
            <w:hideMark/>
          </w:tcPr>
          <w:p w:rsidR="009A4A1D" w:rsidRPr="009A4A1D" w:rsidRDefault="009A4A1D" w:rsidP="009A4A1D">
            <w:r w:rsidRPr="009A4A1D">
              <w:t>3</w:t>
            </w:r>
          </w:p>
        </w:tc>
        <w:tc>
          <w:tcPr>
            <w:tcW w:w="459" w:type="dxa"/>
            <w:noWrap/>
            <w:hideMark/>
          </w:tcPr>
          <w:p w:rsidR="009A4A1D" w:rsidRPr="009A4A1D" w:rsidRDefault="009A4A1D" w:rsidP="009A4A1D">
            <w:r w:rsidRPr="009A4A1D">
              <w:t>3</w:t>
            </w:r>
          </w:p>
        </w:tc>
        <w:tc>
          <w:tcPr>
            <w:tcW w:w="453" w:type="dxa"/>
            <w:noWrap/>
            <w:hideMark/>
          </w:tcPr>
          <w:p w:rsidR="009A4A1D" w:rsidRPr="009A4A1D" w:rsidRDefault="009A4A1D" w:rsidP="009A4A1D">
            <w:r w:rsidRPr="009A4A1D">
              <w:t>3</w:t>
            </w:r>
          </w:p>
        </w:tc>
        <w:tc>
          <w:tcPr>
            <w:tcW w:w="514" w:type="dxa"/>
            <w:noWrap/>
            <w:hideMark/>
          </w:tcPr>
          <w:p w:rsidR="009A4A1D" w:rsidRPr="009A4A1D" w:rsidRDefault="009A4A1D" w:rsidP="009A4A1D">
            <w:r w:rsidRPr="009A4A1D">
              <w:t>5</w:t>
            </w:r>
          </w:p>
        </w:tc>
      </w:tr>
      <w:tr w:rsidR="009A4A1D" w:rsidRPr="009A4A1D" w:rsidTr="009A4A1D">
        <w:trPr>
          <w:trHeight w:val="300"/>
        </w:trPr>
        <w:tc>
          <w:tcPr>
            <w:tcW w:w="1465" w:type="dxa"/>
            <w:noWrap/>
            <w:hideMark/>
          </w:tcPr>
          <w:p w:rsidR="009A4A1D" w:rsidRPr="009A4A1D" w:rsidRDefault="009A4A1D">
            <w:r w:rsidRPr="009A4A1D">
              <w:t>Guam 1963</w:t>
            </w:r>
          </w:p>
        </w:tc>
        <w:tc>
          <w:tcPr>
            <w:tcW w:w="1253" w:type="dxa"/>
            <w:noWrap/>
            <w:hideMark/>
          </w:tcPr>
          <w:p w:rsidR="009A4A1D" w:rsidRPr="009A4A1D" w:rsidRDefault="009A4A1D">
            <w:r w:rsidRPr="009A4A1D">
              <w:t>Clarke 1866</w:t>
            </w:r>
          </w:p>
        </w:tc>
        <w:tc>
          <w:tcPr>
            <w:tcW w:w="934" w:type="dxa"/>
            <w:noWrap/>
            <w:hideMark/>
          </w:tcPr>
          <w:p w:rsidR="009A4A1D" w:rsidRPr="009A4A1D" w:rsidRDefault="009A4A1D" w:rsidP="009A4A1D">
            <w:r w:rsidRPr="009A4A1D">
              <w:t>-100</w:t>
            </w:r>
          </w:p>
        </w:tc>
        <w:tc>
          <w:tcPr>
            <w:tcW w:w="347" w:type="dxa"/>
            <w:noWrap/>
            <w:hideMark/>
          </w:tcPr>
          <w:p w:rsidR="009A4A1D" w:rsidRPr="009A4A1D" w:rsidRDefault="009A4A1D" w:rsidP="009A4A1D">
            <w:r w:rsidRPr="009A4A1D">
              <w:t>-248</w:t>
            </w:r>
          </w:p>
        </w:tc>
        <w:tc>
          <w:tcPr>
            <w:tcW w:w="658" w:type="dxa"/>
            <w:noWrap/>
            <w:hideMark/>
          </w:tcPr>
          <w:p w:rsidR="009A4A1D" w:rsidRPr="009A4A1D" w:rsidRDefault="009A4A1D" w:rsidP="009A4A1D">
            <w:r w:rsidRPr="009A4A1D">
              <w:t>259</w:t>
            </w:r>
          </w:p>
        </w:tc>
        <w:tc>
          <w:tcPr>
            <w:tcW w:w="3034" w:type="dxa"/>
            <w:noWrap/>
            <w:hideMark/>
          </w:tcPr>
          <w:p w:rsidR="009A4A1D" w:rsidRPr="009A4A1D" w:rsidRDefault="009A4A1D">
            <w:r w:rsidRPr="009A4A1D">
              <w:t>Guam</w:t>
            </w:r>
          </w:p>
        </w:tc>
        <w:tc>
          <w:tcPr>
            <w:tcW w:w="459" w:type="dxa"/>
            <w:noWrap/>
            <w:hideMark/>
          </w:tcPr>
          <w:p w:rsidR="009A4A1D" w:rsidRPr="009A4A1D" w:rsidRDefault="009A4A1D" w:rsidP="009A4A1D">
            <w:r w:rsidRPr="009A4A1D">
              <w:t>3</w:t>
            </w:r>
          </w:p>
        </w:tc>
        <w:tc>
          <w:tcPr>
            <w:tcW w:w="459" w:type="dxa"/>
            <w:noWrap/>
            <w:hideMark/>
          </w:tcPr>
          <w:p w:rsidR="009A4A1D" w:rsidRPr="009A4A1D" w:rsidRDefault="009A4A1D" w:rsidP="009A4A1D">
            <w:r w:rsidRPr="009A4A1D">
              <w:t>3</w:t>
            </w:r>
          </w:p>
        </w:tc>
        <w:tc>
          <w:tcPr>
            <w:tcW w:w="453" w:type="dxa"/>
            <w:noWrap/>
            <w:hideMark/>
          </w:tcPr>
          <w:p w:rsidR="009A4A1D" w:rsidRPr="009A4A1D" w:rsidRDefault="009A4A1D">
            <w:r w:rsidRPr="009A4A1D">
              <w:t>3 </w:t>
            </w:r>
          </w:p>
        </w:tc>
        <w:tc>
          <w:tcPr>
            <w:tcW w:w="514" w:type="dxa"/>
            <w:noWrap/>
            <w:hideMark/>
          </w:tcPr>
          <w:p w:rsidR="009A4A1D" w:rsidRPr="009A4A1D" w:rsidRDefault="009A4A1D" w:rsidP="009A4A1D">
            <w:r w:rsidRPr="009A4A1D">
              <w:t>5</w:t>
            </w:r>
          </w:p>
        </w:tc>
      </w:tr>
      <w:tr w:rsidR="009A4A1D" w:rsidRPr="009A4A1D" w:rsidTr="009A4A1D">
        <w:trPr>
          <w:trHeight w:val="300"/>
        </w:trPr>
        <w:tc>
          <w:tcPr>
            <w:tcW w:w="1465" w:type="dxa"/>
            <w:noWrap/>
            <w:hideMark/>
          </w:tcPr>
          <w:p w:rsidR="009A4A1D" w:rsidRPr="009A4A1D" w:rsidRDefault="009A4A1D">
            <w:proofErr w:type="spellStart"/>
            <w:r w:rsidRPr="009A4A1D">
              <w:t>Gunung</w:t>
            </w:r>
            <w:proofErr w:type="spellEnd"/>
            <w:r w:rsidRPr="009A4A1D">
              <w:t xml:space="preserve"> </w:t>
            </w:r>
            <w:proofErr w:type="spellStart"/>
            <w:r w:rsidRPr="009A4A1D">
              <w:t>Segara</w:t>
            </w:r>
            <w:proofErr w:type="spellEnd"/>
          </w:p>
        </w:tc>
        <w:tc>
          <w:tcPr>
            <w:tcW w:w="1253" w:type="dxa"/>
            <w:noWrap/>
            <w:hideMark/>
          </w:tcPr>
          <w:p w:rsidR="009A4A1D" w:rsidRPr="009A4A1D" w:rsidRDefault="009A4A1D">
            <w:r w:rsidRPr="009A4A1D">
              <w:t>Bessel 1841 </w:t>
            </w:r>
          </w:p>
        </w:tc>
        <w:tc>
          <w:tcPr>
            <w:tcW w:w="934" w:type="dxa"/>
            <w:noWrap/>
            <w:hideMark/>
          </w:tcPr>
          <w:p w:rsidR="009A4A1D" w:rsidRPr="009A4A1D" w:rsidRDefault="009A4A1D" w:rsidP="009A4A1D">
            <w:r w:rsidRPr="009A4A1D">
              <w:t>-403</w:t>
            </w:r>
          </w:p>
        </w:tc>
        <w:tc>
          <w:tcPr>
            <w:tcW w:w="347" w:type="dxa"/>
            <w:noWrap/>
            <w:hideMark/>
          </w:tcPr>
          <w:p w:rsidR="009A4A1D" w:rsidRPr="009A4A1D" w:rsidRDefault="009A4A1D" w:rsidP="009A4A1D">
            <w:r w:rsidRPr="009A4A1D">
              <w:t>684</w:t>
            </w:r>
          </w:p>
        </w:tc>
        <w:tc>
          <w:tcPr>
            <w:tcW w:w="658" w:type="dxa"/>
            <w:noWrap/>
            <w:hideMark/>
          </w:tcPr>
          <w:p w:rsidR="009A4A1D" w:rsidRPr="009A4A1D" w:rsidRDefault="009A4A1D">
            <w:r w:rsidRPr="009A4A1D">
              <w:t>41 </w:t>
            </w:r>
          </w:p>
        </w:tc>
        <w:tc>
          <w:tcPr>
            <w:tcW w:w="3034" w:type="dxa"/>
            <w:noWrap/>
            <w:hideMark/>
          </w:tcPr>
          <w:p w:rsidR="009A4A1D" w:rsidRPr="009A4A1D" w:rsidRDefault="009A4A1D">
            <w:r w:rsidRPr="009A4A1D">
              <w:t>Indonesia (Kalimantan)</w:t>
            </w:r>
          </w:p>
        </w:tc>
        <w:tc>
          <w:tcPr>
            <w:tcW w:w="459" w:type="dxa"/>
            <w:noWrap/>
            <w:hideMark/>
          </w:tcPr>
          <w:p w:rsidR="009A4A1D" w:rsidRPr="009A4A1D" w:rsidRDefault="009A4A1D" w:rsidP="009A4A1D">
            <w:r w:rsidRPr="009A4A1D">
              <w:t>-1</w:t>
            </w:r>
          </w:p>
        </w:tc>
        <w:tc>
          <w:tcPr>
            <w:tcW w:w="459" w:type="dxa"/>
            <w:noWrap/>
            <w:hideMark/>
          </w:tcPr>
          <w:p w:rsidR="009A4A1D" w:rsidRPr="009A4A1D" w:rsidRDefault="009A4A1D" w:rsidP="009A4A1D">
            <w:r w:rsidRPr="009A4A1D">
              <w:t>-1</w:t>
            </w:r>
          </w:p>
        </w:tc>
        <w:tc>
          <w:tcPr>
            <w:tcW w:w="453" w:type="dxa"/>
            <w:noWrap/>
            <w:hideMark/>
          </w:tcPr>
          <w:p w:rsidR="009A4A1D" w:rsidRPr="009A4A1D" w:rsidRDefault="009A4A1D" w:rsidP="009A4A1D">
            <w:r w:rsidRPr="009A4A1D">
              <w:t>-1</w:t>
            </w:r>
          </w:p>
        </w:tc>
        <w:tc>
          <w:tcPr>
            <w:tcW w:w="514" w:type="dxa"/>
            <w:noWrap/>
            <w:hideMark/>
          </w:tcPr>
          <w:p w:rsidR="009A4A1D" w:rsidRPr="009A4A1D" w:rsidRDefault="009A4A1D" w:rsidP="009A4A1D">
            <w:r w:rsidRPr="009A4A1D">
              <w:t>0</w:t>
            </w:r>
          </w:p>
        </w:tc>
      </w:tr>
      <w:tr w:rsidR="009A4A1D" w:rsidRPr="009A4A1D" w:rsidTr="009A4A1D">
        <w:trPr>
          <w:trHeight w:val="300"/>
        </w:trPr>
        <w:tc>
          <w:tcPr>
            <w:tcW w:w="1465" w:type="dxa"/>
            <w:noWrap/>
            <w:hideMark/>
          </w:tcPr>
          <w:p w:rsidR="009A4A1D" w:rsidRPr="009A4A1D" w:rsidRDefault="009A4A1D">
            <w:r w:rsidRPr="009A4A1D">
              <w:t>GUX 1 Astro</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252</w:t>
            </w:r>
          </w:p>
        </w:tc>
        <w:tc>
          <w:tcPr>
            <w:tcW w:w="347" w:type="dxa"/>
            <w:noWrap/>
            <w:hideMark/>
          </w:tcPr>
          <w:p w:rsidR="009A4A1D" w:rsidRPr="009A4A1D" w:rsidRDefault="009A4A1D" w:rsidP="009A4A1D">
            <w:r w:rsidRPr="009A4A1D">
              <w:t>-209</w:t>
            </w:r>
          </w:p>
        </w:tc>
        <w:tc>
          <w:tcPr>
            <w:tcW w:w="658" w:type="dxa"/>
            <w:noWrap/>
            <w:hideMark/>
          </w:tcPr>
          <w:p w:rsidR="009A4A1D" w:rsidRPr="009A4A1D" w:rsidRDefault="009A4A1D">
            <w:r w:rsidRPr="009A4A1D">
              <w:t>-751 </w:t>
            </w:r>
          </w:p>
        </w:tc>
        <w:tc>
          <w:tcPr>
            <w:tcW w:w="3034" w:type="dxa"/>
            <w:noWrap/>
            <w:hideMark/>
          </w:tcPr>
          <w:p w:rsidR="009A4A1D" w:rsidRPr="009A4A1D" w:rsidRDefault="009A4A1D">
            <w:r w:rsidRPr="009A4A1D">
              <w:t>Guadalcanal Island</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sidP="009A4A1D">
            <w:r w:rsidRPr="009A4A1D">
              <w:t>25</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r w:rsidRPr="009A4A1D">
              <w:t>Herat North</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333</w:t>
            </w:r>
          </w:p>
        </w:tc>
        <w:tc>
          <w:tcPr>
            <w:tcW w:w="347" w:type="dxa"/>
            <w:noWrap/>
            <w:hideMark/>
          </w:tcPr>
          <w:p w:rsidR="009A4A1D" w:rsidRPr="009A4A1D" w:rsidRDefault="009A4A1D" w:rsidP="009A4A1D">
            <w:r w:rsidRPr="009A4A1D">
              <w:t>-222</w:t>
            </w:r>
          </w:p>
        </w:tc>
        <w:tc>
          <w:tcPr>
            <w:tcW w:w="658" w:type="dxa"/>
            <w:noWrap/>
            <w:hideMark/>
          </w:tcPr>
          <w:p w:rsidR="009A4A1D" w:rsidRPr="009A4A1D" w:rsidRDefault="009A4A1D">
            <w:r w:rsidRPr="009A4A1D">
              <w:t>114 </w:t>
            </w:r>
          </w:p>
        </w:tc>
        <w:tc>
          <w:tcPr>
            <w:tcW w:w="3034" w:type="dxa"/>
            <w:noWrap/>
            <w:hideMark/>
          </w:tcPr>
          <w:p w:rsidR="009A4A1D" w:rsidRPr="009A4A1D" w:rsidRDefault="009A4A1D">
            <w:r w:rsidRPr="009A4A1D">
              <w:t>Afghanistan</w:t>
            </w:r>
          </w:p>
        </w:tc>
        <w:tc>
          <w:tcPr>
            <w:tcW w:w="459" w:type="dxa"/>
            <w:noWrap/>
            <w:hideMark/>
          </w:tcPr>
          <w:p w:rsidR="009A4A1D" w:rsidRPr="009A4A1D" w:rsidRDefault="009A4A1D" w:rsidP="009A4A1D">
            <w:r w:rsidRPr="009A4A1D">
              <w:t>-1</w:t>
            </w:r>
          </w:p>
        </w:tc>
        <w:tc>
          <w:tcPr>
            <w:tcW w:w="459" w:type="dxa"/>
            <w:noWrap/>
            <w:hideMark/>
          </w:tcPr>
          <w:p w:rsidR="009A4A1D" w:rsidRPr="009A4A1D" w:rsidRDefault="009A4A1D">
            <w:r w:rsidRPr="009A4A1D">
              <w:t>-1 </w:t>
            </w:r>
          </w:p>
        </w:tc>
        <w:tc>
          <w:tcPr>
            <w:tcW w:w="453" w:type="dxa"/>
            <w:noWrap/>
            <w:hideMark/>
          </w:tcPr>
          <w:p w:rsidR="009A4A1D" w:rsidRPr="009A4A1D" w:rsidRDefault="009A4A1D" w:rsidP="009A4A1D">
            <w:r w:rsidRPr="009A4A1D">
              <w:t>-1</w:t>
            </w:r>
          </w:p>
        </w:tc>
        <w:tc>
          <w:tcPr>
            <w:tcW w:w="514" w:type="dxa"/>
            <w:noWrap/>
            <w:hideMark/>
          </w:tcPr>
          <w:p w:rsidR="009A4A1D" w:rsidRPr="009A4A1D" w:rsidRDefault="009A4A1D">
            <w:r w:rsidRPr="009A4A1D">
              <w:t>0 </w:t>
            </w:r>
          </w:p>
        </w:tc>
      </w:tr>
      <w:tr w:rsidR="009A4A1D" w:rsidRPr="009A4A1D" w:rsidTr="009A4A1D">
        <w:trPr>
          <w:trHeight w:val="300"/>
        </w:trPr>
        <w:tc>
          <w:tcPr>
            <w:tcW w:w="1465" w:type="dxa"/>
            <w:noWrap/>
            <w:hideMark/>
          </w:tcPr>
          <w:p w:rsidR="009A4A1D" w:rsidRPr="009A4A1D" w:rsidRDefault="009A4A1D">
            <w:proofErr w:type="spellStart"/>
            <w:r w:rsidRPr="009A4A1D">
              <w:t>Hermannskogel</w:t>
            </w:r>
            <w:proofErr w:type="spellEnd"/>
            <w:r w:rsidRPr="009A4A1D">
              <w:t xml:space="preserve"> Datum</w:t>
            </w:r>
          </w:p>
        </w:tc>
        <w:tc>
          <w:tcPr>
            <w:tcW w:w="1253" w:type="dxa"/>
            <w:noWrap/>
            <w:hideMark/>
          </w:tcPr>
          <w:p w:rsidR="009A4A1D" w:rsidRPr="009A4A1D" w:rsidRDefault="009A4A1D">
            <w:r w:rsidRPr="009A4A1D">
              <w:t>Bessel 1841 (Namibia) </w:t>
            </w:r>
          </w:p>
        </w:tc>
        <w:tc>
          <w:tcPr>
            <w:tcW w:w="934" w:type="dxa"/>
            <w:noWrap/>
            <w:hideMark/>
          </w:tcPr>
          <w:p w:rsidR="009A4A1D" w:rsidRPr="009A4A1D" w:rsidRDefault="009A4A1D" w:rsidP="009A4A1D">
            <w:r w:rsidRPr="009A4A1D">
              <w:t>653</w:t>
            </w:r>
          </w:p>
        </w:tc>
        <w:tc>
          <w:tcPr>
            <w:tcW w:w="347" w:type="dxa"/>
            <w:noWrap/>
            <w:hideMark/>
          </w:tcPr>
          <w:p w:rsidR="009A4A1D" w:rsidRPr="009A4A1D" w:rsidRDefault="009A4A1D" w:rsidP="009A4A1D">
            <w:r w:rsidRPr="009A4A1D">
              <w:t>-212</w:t>
            </w:r>
          </w:p>
        </w:tc>
        <w:tc>
          <w:tcPr>
            <w:tcW w:w="658" w:type="dxa"/>
            <w:noWrap/>
            <w:hideMark/>
          </w:tcPr>
          <w:p w:rsidR="009A4A1D" w:rsidRPr="009A4A1D" w:rsidRDefault="009A4A1D">
            <w:r w:rsidRPr="009A4A1D">
              <w:t>449 </w:t>
            </w:r>
          </w:p>
        </w:tc>
        <w:tc>
          <w:tcPr>
            <w:tcW w:w="3034" w:type="dxa"/>
            <w:noWrap/>
            <w:hideMark/>
          </w:tcPr>
          <w:p w:rsidR="009A4A1D" w:rsidRPr="009A4A1D" w:rsidRDefault="009A4A1D">
            <w:r w:rsidRPr="009A4A1D">
              <w:t>Croatia -Serbia, Bosnia-Herzegovina </w:t>
            </w:r>
          </w:p>
        </w:tc>
        <w:tc>
          <w:tcPr>
            <w:tcW w:w="459" w:type="dxa"/>
            <w:noWrap/>
            <w:hideMark/>
          </w:tcPr>
          <w:p w:rsidR="009A4A1D" w:rsidRPr="009A4A1D" w:rsidRDefault="009A4A1D">
            <w:r w:rsidRPr="009A4A1D">
              <w:t>-1 </w:t>
            </w:r>
          </w:p>
        </w:tc>
        <w:tc>
          <w:tcPr>
            <w:tcW w:w="459" w:type="dxa"/>
            <w:noWrap/>
            <w:hideMark/>
          </w:tcPr>
          <w:p w:rsidR="009A4A1D" w:rsidRPr="009A4A1D" w:rsidRDefault="009A4A1D" w:rsidP="009A4A1D">
            <w:r w:rsidRPr="009A4A1D">
              <w:t>-1</w:t>
            </w:r>
          </w:p>
        </w:tc>
        <w:tc>
          <w:tcPr>
            <w:tcW w:w="453" w:type="dxa"/>
            <w:noWrap/>
            <w:hideMark/>
          </w:tcPr>
          <w:p w:rsidR="009A4A1D" w:rsidRPr="009A4A1D" w:rsidRDefault="009A4A1D" w:rsidP="009A4A1D">
            <w:r w:rsidRPr="009A4A1D">
              <w:t>-1</w:t>
            </w:r>
          </w:p>
        </w:tc>
        <w:tc>
          <w:tcPr>
            <w:tcW w:w="514" w:type="dxa"/>
            <w:noWrap/>
            <w:hideMark/>
          </w:tcPr>
          <w:p w:rsidR="009A4A1D" w:rsidRPr="009A4A1D" w:rsidRDefault="009A4A1D" w:rsidP="009A4A1D">
            <w:r w:rsidRPr="009A4A1D">
              <w:t>0</w:t>
            </w:r>
          </w:p>
        </w:tc>
      </w:tr>
      <w:tr w:rsidR="009A4A1D" w:rsidRPr="009A4A1D" w:rsidTr="009A4A1D">
        <w:trPr>
          <w:trHeight w:val="300"/>
        </w:trPr>
        <w:tc>
          <w:tcPr>
            <w:tcW w:w="1465" w:type="dxa"/>
            <w:noWrap/>
            <w:hideMark/>
          </w:tcPr>
          <w:p w:rsidR="009A4A1D" w:rsidRPr="009A4A1D" w:rsidRDefault="009A4A1D">
            <w:proofErr w:type="spellStart"/>
            <w:r w:rsidRPr="009A4A1D">
              <w:t>Hjorsey</w:t>
            </w:r>
            <w:proofErr w:type="spellEnd"/>
            <w:r w:rsidRPr="009A4A1D">
              <w:t xml:space="preserve"> 1955</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73</w:t>
            </w:r>
          </w:p>
        </w:tc>
        <w:tc>
          <w:tcPr>
            <w:tcW w:w="347" w:type="dxa"/>
            <w:noWrap/>
            <w:hideMark/>
          </w:tcPr>
          <w:p w:rsidR="009A4A1D" w:rsidRPr="009A4A1D" w:rsidRDefault="009A4A1D" w:rsidP="009A4A1D">
            <w:r w:rsidRPr="009A4A1D">
              <w:t>46</w:t>
            </w:r>
          </w:p>
        </w:tc>
        <w:tc>
          <w:tcPr>
            <w:tcW w:w="658" w:type="dxa"/>
            <w:noWrap/>
            <w:hideMark/>
          </w:tcPr>
          <w:p w:rsidR="009A4A1D" w:rsidRPr="009A4A1D" w:rsidRDefault="009A4A1D">
            <w:r w:rsidRPr="009A4A1D">
              <w:t>-86 </w:t>
            </w:r>
          </w:p>
        </w:tc>
        <w:tc>
          <w:tcPr>
            <w:tcW w:w="3034" w:type="dxa"/>
            <w:noWrap/>
            <w:hideMark/>
          </w:tcPr>
          <w:p w:rsidR="009A4A1D" w:rsidRPr="009A4A1D" w:rsidRDefault="009A4A1D">
            <w:r w:rsidRPr="009A4A1D">
              <w:t>Iceland</w:t>
            </w:r>
          </w:p>
        </w:tc>
        <w:tc>
          <w:tcPr>
            <w:tcW w:w="459" w:type="dxa"/>
            <w:noWrap/>
            <w:hideMark/>
          </w:tcPr>
          <w:p w:rsidR="009A4A1D" w:rsidRPr="009A4A1D" w:rsidRDefault="009A4A1D" w:rsidP="009A4A1D">
            <w:r w:rsidRPr="009A4A1D">
              <w:t>3</w:t>
            </w:r>
          </w:p>
        </w:tc>
        <w:tc>
          <w:tcPr>
            <w:tcW w:w="459" w:type="dxa"/>
            <w:noWrap/>
            <w:hideMark/>
          </w:tcPr>
          <w:p w:rsidR="009A4A1D" w:rsidRPr="009A4A1D" w:rsidRDefault="009A4A1D">
            <w:r w:rsidRPr="009A4A1D">
              <w:t>3 </w:t>
            </w:r>
          </w:p>
        </w:tc>
        <w:tc>
          <w:tcPr>
            <w:tcW w:w="453" w:type="dxa"/>
            <w:noWrap/>
            <w:hideMark/>
          </w:tcPr>
          <w:p w:rsidR="009A4A1D" w:rsidRPr="009A4A1D" w:rsidRDefault="009A4A1D" w:rsidP="009A4A1D">
            <w:r w:rsidRPr="009A4A1D">
              <w:t>6</w:t>
            </w:r>
          </w:p>
        </w:tc>
        <w:tc>
          <w:tcPr>
            <w:tcW w:w="514" w:type="dxa"/>
            <w:noWrap/>
            <w:hideMark/>
          </w:tcPr>
          <w:p w:rsidR="009A4A1D" w:rsidRPr="009A4A1D" w:rsidRDefault="009A4A1D" w:rsidP="009A4A1D">
            <w:r w:rsidRPr="009A4A1D">
              <w:t>6</w:t>
            </w:r>
          </w:p>
        </w:tc>
      </w:tr>
      <w:tr w:rsidR="009A4A1D" w:rsidRPr="009A4A1D" w:rsidTr="009A4A1D">
        <w:trPr>
          <w:trHeight w:val="300"/>
        </w:trPr>
        <w:tc>
          <w:tcPr>
            <w:tcW w:w="1465" w:type="dxa"/>
            <w:noWrap/>
            <w:hideMark/>
          </w:tcPr>
          <w:p w:rsidR="009A4A1D" w:rsidRPr="009A4A1D" w:rsidRDefault="009A4A1D">
            <w:r w:rsidRPr="009A4A1D">
              <w:t>Hong Kong 1963</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156</w:t>
            </w:r>
          </w:p>
        </w:tc>
        <w:tc>
          <w:tcPr>
            <w:tcW w:w="347" w:type="dxa"/>
            <w:noWrap/>
            <w:hideMark/>
          </w:tcPr>
          <w:p w:rsidR="009A4A1D" w:rsidRPr="009A4A1D" w:rsidRDefault="009A4A1D" w:rsidP="009A4A1D">
            <w:r w:rsidRPr="009A4A1D">
              <w:t>-271</w:t>
            </w:r>
          </w:p>
        </w:tc>
        <w:tc>
          <w:tcPr>
            <w:tcW w:w="658" w:type="dxa"/>
            <w:noWrap/>
            <w:hideMark/>
          </w:tcPr>
          <w:p w:rsidR="009A4A1D" w:rsidRPr="009A4A1D" w:rsidRDefault="009A4A1D">
            <w:r w:rsidRPr="009A4A1D">
              <w:t>-189 </w:t>
            </w:r>
          </w:p>
        </w:tc>
        <w:tc>
          <w:tcPr>
            <w:tcW w:w="3034" w:type="dxa"/>
            <w:noWrap/>
            <w:hideMark/>
          </w:tcPr>
          <w:p w:rsidR="009A4A1D" w:rsidRPr="009A4A1D" w:rsidRDefault="009A4A1D">
            <w:r w:rsidRPr="009A4A1D">
              <w:t>Hong Kong</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 w:rsidRPr="009A4A1D">
              <w:t>25 </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2</w:t>
            </w:r>
          </w:p>
        </w:tc>
      </w:tr>
      <w:tr w:rsidR="009A4A1D" w:rsidRPr="009A4A1D" w:rsidTr="009A4A1D">
        <w:trPr>
          <w:trHeight w:val="300"/>
        </w:trPr>
        <w:tc>
          <w:tcPr>
            <w:tcW w:w="1465" w:type="dxa"/>
            <w:noWrap/>
            <w:hideMark/>
          </w:tcPr>
          <w:p w:rsidR="009A4A1D" w:rsidRPr="009A4A1D" w:rsidRDefault="009A4A1D">
            <w:r w:rsidRPr="009A4A1D">
              <w:t>Hu-Tzu-Shan</w:t>
            </w:r>
          </w:p>
        </w:tc>
        <w:tc>
          <w:tcPr>
            <w:tcW w:w="1253" w:type="dxa"/>
            <w:noWrap/>
            <w:hideMark/>
          </w:tcPr>
          <w:p w:rsidR="009A4A1D" w:rsidRPr="009A4A1D" w:rsidRDefault="009A4A1D">
            <w:r w:rsidRPr="009A4A1D">
              <w:t>Internation</w:t>
            </w:r>
            <w:r w:rsidRPr="009A4A1D">
              <w:lastRenderedPageBreak/>
              <w:t>al 1924 </w:t>
            </w:r>
          </w:p>
        </w:tc>
        <w:tc>
          <w:tcPr>
            <w:tcW w:w="934" w:type="dxa"/>
            <w:noWrap/>
            <w:hideMark/>
          </w:tcPr>
          <w:p w:rsidR="009A4A1D" w:rsidRPr="009A4A1D" w:rsidRDefault="009A4A1D" w:rsidP="009A4A1D">
            <w:r w:rsidRPr="009A4A1D">
              <w:lastRenderedPageBreak/>
              <w:t>-637</w:t>
            </w:r>
          </w:p>
        </w:tc>
        <w:tc>
          <w:tcPr>
            <w:tcW w:w="347" w:type="dxa"/>
            <w:noWrap/>
            <w:hideMark/>
          </w:tcPr>
          <w:p w:rsidR="009A4A1D" w:rsidRPr="009A4A1D" w:rsidRDefault="009A4A1D" w:rsidP="009A4A1D">
            <w:r w:rsidRPr="009A4A1D">
              <w:t>-549</w:t>
            </w:r>
          </w:p>
        </w:tc>
        <w:tc>
          <w:tcPr>
            <w:tcW w:w="658" w:type="dxa"/>
            <w:noWrap/>
            <w:hideMark/>
          </w:tcPr>
          <w:p w:rsidR="009A4A1D" w:rsidRPr="009A4A1D" w:rsidRDefault="009A4A1D">
            <w:r w:rsidRPr="009A4A1D">
              <w:t>-</w:t>
            </w:r>
            <w:r w:rsidRPr="009A4A1D">
              <w:lastRenderedPageBreak/>
              <w:t>203 </w:t>
            </w:r>
          </w:p>
        </w:tc>
        <w:tc>
          <w:tcPr>
            <w:tcW w:w="3034" w:type="dxa"/>
            <w:noWrap/>
            <w:hideMark/>
          </w:tcPr>
          <w:p w:rsidR="009A4A1D" w:rsidRPr="009A4A1D" w:rsidRDefault="009A4A1D">
            <w:r w:rsidRPr="009A4A1D">
              <w:lastRenderedPageBreak/>
              <w:t>Taiwan</w:t>
            </w:r>
          </w:p>
        </w:tc>
        <w:tc>
          <w:tcPr>
            <w:tcW w:w="459" w:type="dxa"/>
            <w:noWrap/>
            <w:hideMark/>
          </w:tcPr>
          <w:p w:rsidR="009A4A1D" w:rsidRPr="009A4A1D" w:rsidRDefault="009A4A1D" w:rsidP="009A4A1D">
            <w:r w:rsidRPr="009A4A1D">
              <w:t>15</w:t>
            </w:r>
          </w:p>
        </w:tc>
        <w:tc>
          <w:tcPr>
            <w:tcW w:w="459" w:type="dxa"/>
            <w:noWrap/>
            <w:hideMark/>
          </w:tcPr>
          <w:p w:rsidR="009A4A1D" w:rsidRPr="009A4A1D" w:rsidRDefault="009A4A1D">
            <w:r w:rsidRPr="009A4A1D">
              <w:t>15</w:t>
            </w:r>
            <w:r w:rsidRPr="009A4A1D">
              <w:lastRenderedPageBreak/>
              <w:t> </w:t>
            </w:r>
          </w:p>
        </w:tc>
        <w:tc>
          <w:tcPr>
            <w:tcW w:w="453" w:type="dxa"/>
            <w:noWrap/>
            <w:hideMark/>
          </w:tcPr>
          <w:p w:rsidR="009A4A1D" w:rsidRPr="009A4A1D" w:rsidRDefault="009A4A1D" w:rsidP="009A4A1D">
            <w:r w:rsidRPr="009A4A1D">
              <w:lastRenderedPageBreak/>
              <w:t>15</w:t>
            </w:r>
          </w:p>
        </w:tc>
        <w:tc>
          <w:tcPr>
            <w:tcW w:w="514" w:type="dxa"/>
            <w:noWrap/>
            <w:hideMark/>
          </w:tcPr>
          <w:p w:rsidR="009A4A1D" w:rsidRPr="009A4A1D" w:rsidRDefault="009A4A1D" w:rsidP="009A4A1D">
            <w:r w:rsidRPr="009A4A1D">
              <w:t>4</w:t>
            </w:r>
          </w:p>
        </w:tc>
      </w:tr>
      <w:tr w:rsidR="009A4A1D" w:rsidRPr="009A4A1D" w:rsidTr="009A4A1D">
        <w:trPr>
          <w:trHeight w:val="300"/>
        </w:trPr>
        <w:tc>
          <w:tcPr>
            <w:tcW w:w="1465" w:type="dxa"/>
            <w:noWrap/>
            <w:hideMark/>
          </w:tcPr>
          <w:p w:rsidR="009A4A1D" w:rsidRPr="009A4A1D" w:rsidRDefault="009A4A1D">
            <w:r w:rsidRPr="009A4A1D">
              <w:lastRenderedPageBreak/>
              <w:t>Indian</w:t>
            </w:r>
          </w:p>
        </w:tc>
        <w:tc>
          <w:tcPr>
            <w:tcW w:w="1253" w:type="dxa"/>
            <w:noWrap/>
            <w:hideMark/>
          </w:tcPr>
          <w:p w:rsidR="009A4A1D" w:rsidRPr="009A4A1D" w:rsidRDefault="009A4A1D">
            <w:r w:rsidRPr="009A4A1D">
              <w:t>Everest (India 1830) </w:t>
            </w:r>
          </w:p>
        </w:tc>
        <w:tc>
          <w:tcPr>
            <w:tcW w:w="934" w:type="dxa"/>
            <w:noWrap/>
            <w:hideMark/>
          </w:tcPr>
          <w:p w:rsidR="009A4A1D" w:rsidRPr="009A4A1D" w:rsidRDefault="009A4A1D" w:rsidP="009A4A1D">
            <w:r w:rsidRPr="009A4A1D">
              <w:t>282</w:t>
            </w:r>
          </w:p>
        </w:tc>
        <w:tc>
          <w:tcPr>
            <w:tcW w:w="347" w:type="dxa"/>
            <w:noWrap/>
            <w:hideMark/>
          </w:tcPr>
          <w:p w:rsidR="009A4A1D" w:rsidRPr="009A4A1D" w:rsidRDefault="009A4A1D" w:rsidP="009A4A1D">
            <w:r w:rsidRPr="009A4A1D">
              <w:t>726</w:t>
            </w:r>
          </w:p>
        </w:tc>
        <w:tc>
          <w:tcPr>
            <w:tcW w:w="658" w:type="dxa"/>
            <w:noWrap/>
            <w:hideMark/>
          </w:tcPr>
          <w:p w:rsidR="009A4A1D" w:rsidRPr="009A4A1D" w:rsidRDefault="009A4A1D">
            <w:r w:rsidRPr="009A4A1D">
              <w:t>254 </w:t>
            </w:r>
          </w:p>
        </w:tc>
        <w:tc>
          <w:tcPr>
            <w:tcW w:w="3034" w:type="dxa"/>
            <w:noWrap/>
            <w:hideMark/>
          </w:tcPr>
          <w:p w:rsidR="009A4A1D" w:rsidRPr="009A4A1D" w:rsidRDefault="009A4A1D">
            <w:r w:rsidRPr="009A4A1D">
              <w:t>Bangladesh</w:t>
            </w:r>
          </w:p>
        </w:tc>
        <w:tc>
          <w:tcPr>
            <w:tcW w:w="459" w:type="dxa"/>
            <w:noWrap/>
            <w:hideMark/>
          </w:tcPr>
          <w:p w:rsidR="009A4A1D" w:rsidRPr="009A4A1D" w:rsidRDefault="009A4A1D" w:rsidP="009A4A1D">
            <w:r w:rsidRPr="009A4A1D">
              <w:t>10</w:t>
            </w:r>
          </w:p>
        </w:tc>
        <w:tc>
          <w:tcPr>
            <w:tcW w:w="459" w:type="dxa"/>
            <w:noWrap/>
            <w:hideMark/>
          </w:tcPr>
          <w:p w:rsidR="009A4A1D" w:rsidRPr="009A4A1D" w:rsidRDefault="009A4A1D">
            <w:r w:rsidRPr="009A4A1D">
              <w:t>8 </w:t>
            </w:r>
          </w:p>
        </w:tc>
        <w:tc>
          <w:tcPr>
            <w:tcW w:w="453" w:type="dxa"/>
            <w:noWrap/>
            <w:hideMark/>
          </w:tcPr>
          <w:p w:rsidR="009A4A1D" w:rsidRPr="009A4A1D" w:rsidRDefault="009A4A1D" w:rsidP="009A4A1D">
            <w:r w:rsidRPr="009A4A1D">
              <w:t>12</w:t>
            </w:r>
          </w:p>
        </w:tc>
        <w:tc>
          <w:tcPr>
            <w:tcW w:w="514" w:type="dxa"/>
            <w:noWrap/>
            <w:hideMark/>
          </w:tcPr>
          <w:p w:rsidR="009A4A1D" w:rsidRPr="009A4A1D" w:rsidRDefault="009A4A1D" w:rsidP="009A4A1D">
            <w:r w:rsidRPr="009A4A1D">
              <w:t>6</w:t>
            </w:r>
          </w:p>
        </w:tc>
      </w:tr>
      <w:tr w:rsidR="009A4A1D" w:rsidRPr="009A4A1D" w:rsidTr="009A4A1D">
        <w:trPr>
          <w:trHeight w:val="300"/>
        </w:trPr>
        <w:tc>
          <w:tcPr>
            <w:tcW w:w="1465" w:type="dxa"/>
            <w:noWrap/>
            <w:hideMark/>
          </w:tcPr>
          <w:p w:rsidR="009A4A1D" w:rsidRPr="009A4A1D" w:rsidRDefault="009A4A1D">
            <w:r w:rsidRPr="009A4A1D">
              <w:t>Indian</w:t>
            </w:r>
          </w:p>
        </w:tc>
        <w:tc>
          <w:tcPr>
            <w:tcW w:w="1253" w:type="dxa"/>
            <w:noWrap/>
            <w:hideMark/>
          </w:tcPr>
          <w:p w:rsidR="009A4A1D" w:rsidRPr="009A4A1D" w:rsidRDefault="009A4A1D">
            <w:r w:rsidRPr="009A4A1D">
              <w:t>Everest (India 1956) </w:t>
            </w:r>
          </w:p>
        </w:tc>
        <w:tc>
          <w:tcPr>
            <w:tcW w:w="934" w:type="dxa"/>
            <w:noWrap/>
            <w:hideMark/>
          </w:tcPr>
          <w:p w:rsidR="009A4A1D" w:rsidRPr="009A4A1D" w:rsidRDefault="009A4A1D" w:rsidP="009A4A1D">
            <w:r w:rsidRPr="009A4A1D">
              <w:t>295</w:t>
            </w:r>
          </w:p>
        </w:tc>
        <w:tc>
          <w:tcPr>
            <w:tcW w:w="347" w:type="dxa"/>
            <w:noWrap/>
            <w:hideMark/>
          </w:tcPr>
          <w:p w:rsidR="009A4A1D" w:rsidRPr="009A4A1D" w:rsidRDefault="009A4A1D" w:rsidP="009A4A1D">
            <w:r w:rsidRPr="009A4A1D">
              <w:t>736</w:t>
            </w:r>
          </w:p>
        </w:tc>
        <w:tc>
          <w:tcPr>
            <w:tcW w:w="658" w:type="dxa"/>
            <w:noWrap/>
            <w:hideMark/>
          </w:tcPr>
          <w:p w:rsidR="009A4A1D" w:rsidRPr="009A4A1D" w:rsidRDefault="009A4A1D">
            <w:r w:rsidRPr="009A4A1D">
              <w:t>257 </w:t>
            </w:r>
          </w:p>
        </w:tc>
        <w:tc>
          <w:tcPr>
            <w:tcW w:w="3034" w:type="dxa"/>
            <w:noWrap/>
            <w:hideMark/>
          </w:tcPr>
          <w:p w:rsidR="009A4A1D" w:rsidRPr="009A4A1D" w:rsidRDefault="009A4A1D">
            <w:r w:rsidRPr="009A4A1D">
              <w:t>India; Nepal</w:t>
            </w:r>
          </w:p>
        </w:tc>
        <w:tc>
          <w:tcPr>
            <w:tcW w:w="459" w:type="dxa"/>
            <w:noWrap/>
            <w:hideMark/>
          </w:tcPr>
          <w:p w:rsidR="009A4A1D" w:rsidRPr="009A4A1D" w:rsidRDefault="009A4A1D" w:rsidP="009A4A1D">
            <w:r w:rsidRPr="009A4A1D">
              <w:t>12</w:t>
            </w:r>
          </w:p>
        </w:tc>
        <w:tc>
          <w:tcPr>
            <w:tcW w:w="459" w:type="dxa"/>
            <w:noWrap/>
            <w:hideMark/>
          </w:tcPr>
          <w:p w:rsidR="009A4A1D" w:rsidRPr="009A4A1D" w:rsidRDefault="009A4A1D">
            <w:r w:rsidRPr="009A4A1D">
              <w:t>10 </w:t>
            </w:r>
          </w:p>
        </w:tc>
        <w:tc>
          <w:tcPr>
            <w:tcW w:w="453" w:type="dxa"/>
            <w:noWrap/>
            <w:hideMark/>
          </w:tcPr>
          <w:p w:rsidR="009A4A1D" w:rsidRPr="009A4A1D" w:rsidRDefault="009A4A1D" w:rsidP="009A4A1D">
            <w:r w:rsidRPr="009A4A1D">
              <w:t>15</w:t>
            </w:r>
          </w:p>
        </w:tc>
        <w:tc>
          <w:tcPr>
            <w:tcW w:w="514" w:type="dxa"/>
            <w:noWrap/>
            <w:hideMark/>
          </w:tcPr>
          <w:p w:rsidR="009A4A1D" w:rsidRPr="009A4A1D" w:rsidRDefault="009A4A1D" w:rsidP="009A4A1D">
            <w:r w:rsidRPr="009A4A1D">
              <w:t>7</w:t>
            </w:r>
          </w:p>
        </w:tc>
      </w:tr>
      <w:tr w:rsidR="009A4A1D" w:rsidRPr="009A4A1D" w:rsidTr="009A4A1D">
        <w:trPr>
          <w:trHeight w:val="300"/>
        </w:trPr>
        <w:tc>
          <w:tcPr>
            <w:tcW w:w="1465" w:type="dxa"/>
            <w:noWrap/>
            <w:hideMark/>
          </w:tcPr>
          <w:p w:rsidR="009A4A1D" w:rsidRPr="009A4A1D" w:rsidRDefault="009A4A1D">
            <w:r w:rsidRPr="009A4A1D">
              <w:t>Indian</w:t>
            </w:r>
          </w:p>
        </w:tc>
        <w:tc>
          <w:tcPr>
            <w:tcW w:w="1253" w:type="dxa"/>
            <w:noWrap/>
            <w:hideMark/>
          </w:tcPr>
          <w:p w:rsidR="009A4A1D" w:rsidRPr="009A4A1D" w:rsidRDefault="009A4A1D">
            <w:r w:rsidRPr="009A4A1D">
              <w:t>Everest (Pakistan) </w:t>
            </w:r>
          </w:p>
        </w:tc>
        <w:tc>
          <w:tcPr>
            <w:tcW w:w="934" w:type="dxa"/>
            <w:noWrap/>
            <w:hideMark/>
          </w:tcPr>
          <w:p w:rsidR="009A4A1D" w:rsidRPr="009A4A1D" w:rsidRDefault="009A4A1D" w:rsidP="009A4A1D">
            <w:r w:rsidRPr="009A4A1D">
              <w:t>283</w:t>
            </w:r>
          </w:p>
        </w:tc>
        <w:tc>
          <w:tcPr>
            <w:tcW w:w="347" w:type="dxa"/>
            <w:noWrap/>
            <w:hideMark/>
          </w:tcPr>
          <w:p w:rsidR="009A4A1D" w:rsidRPr="009A4A1D" w:rsidRDefault="009A4A1D" w:rsidP="009A4A1D">
            <w:r w:rsidRPr="009A4A1D">
              <w:t>682</w:t>
            </w:r>
          </w:p>
        </w:tc>
        <w:tc>
          <w:tcPr>
            <w:tcW w:w="658" w:type="dxa"/>
            <w:noWrap/>
            <w:hideMark/>
          </w:tcPr>
          <w:p w:rsidR="009A4A1D" w:rsidRPr="009A4A1D" w:rsidRDefault="009A4A1D">
            <w:r w:rsidRPr="009A4A1D">
              <w:t>231 </w:t>
            </w:r>
          </w:p>
        </w:tc>
        <w:tc>
          <w:tcPr>
            <w:tcW w:w="3034" w:type="dxa"/>
            <w:noWrap/>
            <w:hideMark/>
          </w:tcPr>
          <w:p w:rsidR="009A4A1D" w:rsidRPr="009A4A1D" w:rsidRDefault="009A4A1D">
            <w:r w:rsidRPr="009A4A1D">
              <w:t>Pakistan</w:t>
            </w:r>
          </w:p>
        </w:tc>
        <w:tc>
          <w:tcPr>
            <w:tcW w:w="459" w:type="dxa"/>
            <w:noWrap/>
            <w:hideMark/>
          </w:tcPr>
          <w:p w:rsidR="009A4A1D" w:rsidRPr="009A4A1D" w:rsidRDefault="009A4A1D" w:rsidP="009A4A1D">
            <w:r w:rsidRPr="009A4A1D">
              <w:t>-1</w:t>
            </w:r>
          </w:p>
        </w:tc>
        <w:tc>
          <w:tcPr>
            <w:tcW w:w="459" w:type="dxa"/>
            <w:noWrap/>
            <w:hideMark/>
          </w:tcPr>
          <w:p w:rsidR="009A4A1D" w:rsidRPr="009A4A1D" w:rsidRDefault="009A4A1D">
            <w:r w:rsidRPr="009A4A1D">
              <w:t>-1 </w:t>
            </w:r>
          </w:p>
        </w:tc>
        <w:tc>
          <w:tcPr>
            <w:tcW w:w="453" w:type="dxa"/>
            <w:noWrap/>
            <w:hideMark/>
          </w:tcPr>
          <w:p w:rsidR="009A4A1D" w:rsidRPr="009A4A1D" w:rsidRDefault="009A4A1D" w:rsidP="009A4A1D">
            <w:r w:rsidRPr="009A4A1D">
              <w:t>-1</w:t>
            </w:r>
          </w:p>
        </w:tc>
        <w:tc>
          <w:tcPr>
            <w:tcW w:w="514" w:type="dxa"/>
            <w:noWrap/>
            <w:hideMark/>
          </w:tcPr>
          <w:p w:rsidR="009A4A1D" w:rsidRPr="009A4A1D" w:rsidRDefault="009A4A1D" w:rsidP="009A4A1D">
            <w:r w:rsidRPr="009A4A1D">
              <w:t>0</w:t>
            </w:r>
          </w:p>
        </w:tc>
      </w:tr>
      <w:tr w:rsidR="009A4A1D" w:rsidRPr="009A4A1D" w:rsidTr="009A4A1D">
        <w:trPr>
          <w:trHeight w:val="300"/>
        </w:trPr>
        <w:tc>
          <w:tcPr>
            <w:tcW w:w="1465" w:type="dxa"/>
            <w:noWrap/>
            <w:hideMark/>
          </w:tcPr>
          <w:p w:rsidR="009A4A1D" w:rsidRPr="009A4A1D" w:rsidRDefault="009A4A1D">
            <w:r w:rsidRPr="009A4A1D">
              <w:t>Indian 1954</w:t>
            </w:r>
          </w:p>
        </w:tc>
        <w:tc>
          <w:tcPr>
            <w:tcW w:w="1253" w:type="dxa"/>
            <w:noWrap/>
            <w:hideMark/>
          </w:tcPr>
          <w:p w:rsidR="009A4A1D" w:rsidRPr="009A4A1D" w:rsidRDefault="009A4A1D">
            <w:r w:rsidRPr="009A4A1D">
              <w:t>Everest (India 1830) </w:t>
            </w:r>
          </w:p>
        </w:tc>
        <w:tc>
          <w:tcPr>
            <w:tcW w:w="934" w:type="dxa"/>
            <w:noWrap/>
            <w:hideMark/>
          </w:tcPr>
          <w:p w:rsidR="009A4A1D" w:rsidRPr="009A4A1D" w:rsidRDefault="009A4A1D" w:rsidP="009A4A1D">
            <w:r w:rsidRPr="009A4A1D">
              <w:t>217</w:t>
            </w:r>
          </w:p>
        </w:tc>
        <w:tc>
          <w:tcPr>
            <w:tcW w:w="347" w:type="dxa"/>
            <w:noWrap/>
            <w:hideMark/>
          </w:tcPr>
          <w:p w:rsidR="009A4A1D" w:rsidRPr="009A4A1D" w:rsidRDefault="009A4A1D" w:rsidP="009A4A1D">
            <w:r w:rsidRPr="009A4A1D">
              <w:t>823</w:t>
            </w:r>
          </w:p>
        </w:tc>
        <w:tc>
          <w:tcPr>
            <w:tcW w:w="658" w:type="dxa"/>
            <w:noWrap/>
            <w:hideMark/>
          </w:tcPr>
          <w:p w:rsidR="009A4A1D" w:rsidRPr="009A4A1D" w:rsidRDefault="009A4A1D">
            <w:r w:rsidRPr="009A4A1D">
              <w:t>299 </w:t>
            </w:r>
          </w:p>
        </w:tc>
        <w:tc>
          <w:tcPr>
            <w:tcW w:w="3034" w:type="dxa"/>
            <w:noWrap/>
            <w:hideMark/>
          </w:tcPr>
          <w:p w:rsidR="009A4A1D" w:rsidRPr="009A4A1D" w:rsidRDefault="009A4A1D">
            <w:r w:rsidRPr="009A4A1D">
              <w:t>Thailand</w:t>
            </w:r>
          </w:p>
        </w:tc>
        <w:tc>
          <w:tcPr>
            <w:tcW w:w="459" w:type="dxa"/>
            <w:noWrap/>
            <w:hideMark/>
          </w:tcPr>
          <w:p w:rsidR="009A4A1D" w:rsidRPr="009A4A1D" w:rsidRDefault="009A4A1D" w:rsidP="009A4A1D">
            <w:r w:rsidRPr="009A4A1D">
              <w:t>15</w:t>
            </w:r>
          </w:p>
        </w:tc>
        <w:tc>
          <w:tcPr>
            <w:tcW w:w="459" w:type="dxa"/>
            <w:noWrap/>
            <w:hideMark/>
          </w:tcPr>
          <w:p w:rsidR="009A4A1D" w:rsidRPr="009A4A1D" w:rsidRDefault="009A4A1D">
            <w:r w:rsidRPr="009A4A1D">
              <w:t>6 </w:t>
            </w:r>
          </w:p>
        </w:tc>
        <w:tc>
          <w:tcPr>
            <w:tcW w:w="453" w:type="dxa"/>
            <w:noWrap/>
            <w:hideMark/>
          </w:tcPr>
          <w:p w:rsidR="009A4A1D" w:rsidRPr="009A4A1D" w:rsidRDefault="009A4A1D" w:rsidP="009A4A1D">
            <w:r w:rsidRPr="009A4A1D">
              <w:t>12</w:t>
            </w:r>
          </w:p>
        </w:tc>
        <w:tc>
          <w:tcPr>
            <w:tcW w:w="514" w:type="dxa"/>
            <w:noWrap/>
            <w:hideMark/>
          </w:tcPr>
          <w:p w:rsidR="009A4A1D" w:rsidRPr="009A4A1D" w:rsidRDefault="009A4A1D" w:rsidP="009A4A1D">
            <w:r w:rsidRPr="009A4A1D">
              <w:t>11</w:t>
            </w:r>
          </w:p>
        </w:tc>
      </w:tr>
      <w:tr w:rsidR="009A4A1D" w:rsidRPr="009A4A1D" w:rsidTr="009A4A1D">
        <w:trPr>
          <w:trHeight w:val="300"/>
        </w:trPr>
        <w:tc>
          <w:tcPr>
            <w:tcW w:w="1465" w:type="dxa"/>
            <w:noWrap/>
            <w:hideMark/>
          </w:tcPr>
          <w:p w:rsidR="009A4A1D" w:rsidRPr="009A4A1D" w:rsidRDefault="009A4A1D">
            <w:r w:rsidRPr="009A4A1D">
              <w:t>Indian 1960</w:t>
            </w:r>
          </w:p>
        </w:tc>
        <w:tc>
          <w:tcPr>
            <w:tcW w:w="1253" w:type="dxa"/>
            <w:noWrap/>
            <w:hideMark/>
          </w:tcPr>
          <w:p w:rsidR="009A4A1D" w:rsidRPr="009A4A1D" w:rsidRDefault="009A4A1D">
            <w:r w:rsidRPr="009A4A1D">
              <w:t>Everest (India 1830) </w:t>
            </w:r>
          </w:p>
        </w:tc>
        <w:tc>
          <w:tcPr>
            <w:tcW w:w="934" w:type="dxa"/>
            <w:noWrap/>
            <w:hideMark/>
          </w:tcPr>
          <w:p w:rsidR="009A4A1D" w:rsidRPr="009A4A1D" w:rsidRDefault="009A4A1D" w:rsidP="009A4A1D">
            <w:r w:rsidRPr="009A4A1D">
              <w:t>182</w:t>
            </w:r>
          </w:p>
        </w:tc>
        <w:tc>
          <w:tcPr>
            <w:tcW w:w="347" w:type="dxa"/>
            <w:noWrap/>
            <w:hideMark/>
          </w:tcPr>
          <w:p w:rsidR="009A4A1D" w:rsidRPr="009A4A1D" w:rsidRDefault="009A4A1D" w:rsidP="009A4A1D">
            <w:r w:rsidRPr="009A4A1D">
              <w:t>915</w:t>
            </w:r>
          </w:p>
        </w:tc>
        <w:tc>
          <w:tcPr>
            <w:tcW w:w="658" w:type="dxa"/>
            <w:noWrap/>
            <w:hideMark/>
          </w:tcPr>
          <w:p w:rsidR="009A4A1D" w:rsidRPr="009A4A1D" w:rsidRDefault="009A4A1D">
            <w:r w:rsidRPr="009A4A1D">
              <w:t>344 </w:t>
            </w:r>
          </w:p>
        </w:tc>
        <w:tc>
          <w:tcPr>
            <w:tcW w:w="3034" w:type="dxa"/>
            <w:noWrap/>
            <w:hideMark/>
          </w:tcPr>
          <w:p w:rsidR="009A4A1D" w:rsidRPr="009A4A1D" w:rsidRDefault="009A4A1D">
            <w:r w:rsidRPr="009A4A1D">
              <w:t>Vietnam (Con Son Island)</w:t>
            </w:r>
          </w:p>
        </w:tc>
        <w:tc>
          <w:tcPr>
            <w:tcW w:w="459" w:type="dxa"/>
            <w:noWrap/>
            <w:hideMark/>
          </w:tcPr>
          <w:p w:rsidR="009A4A1D" w:rsidRPr="009A4A1D" w:rsidRDefault="009A4A1D">
            <w:r w:rsidRPr="009A4A1D">
              <w:t>25 </w:t>
            </w:r>
          </w:p>
        </w:tc>
        <w:tc>
          <w:tcPr>
            <w:tcW w:w="459" w:type="dxa"/>
            <w:noWrap/>
            <w:hideMark/>
          </w:tcPr>
          <w:p w:rsidR="009A4A1D" w:rsidRPr="009A4A1D" w:rsidRDefault="009A4A1D" w:rsidP="009A4A1D">
            <w:r w:rsidRPr="009A4A1D">
              <w:t>25</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r w:rsidRPr="009A4A1D">
              <w:t>Indian 1960</w:t>
            </w:r>
          </w:p>
        </w:tc>
        <w:tc>
          <w:tcPr>
            <w:tcW w:w="1253" w:type="dxa"/>
            <w:noWrap/>
            <w:hideMark/>
          </w:tcPr>
          <w:p w:rsidR="009A4A1D" w:rsidRPr="009A4A1D" w:rsidRDefault="009A4A1D">
            <w:r w:rsidRPr="009A4A1D">
              <w:t>Everest (India 1830) </w:t>
            </w:r>
          </w:p>
        </w:tc>
        <w:tc>
          <w:tcPr>
            <w:tcW w:w="934" w:type="dxa"/>
            <w:noWrap/>
            <w:hideMark/>
          </w:tcPr>
          <w:p w:rsidR="009A4A1D" w:rsidRPr="009A4A1D" w:rsidRDefault="009A4A1D" w:rsidP="009A4A1D">
            <w:r w:rsidRPr="009A4A1D">
              <w:t>198</w:t>
            </w:r>
          </w:p>
        </w:tc>
        <w:tc>
          <w:tcPr>
            <w:tcW w:w="347" w:type="dxa"/>
            <w:noWrap/>
            <w:hideMark/>
          </w:tcPr>
          <w:p w:rsidR="009A4A1D" w:rsidRPr="009A4A1D" w:rsidRDefault="009A4A1D" w:rsidP="009A4A1D">
            <w:r w:rsidRPr="009A4A1D">
              <w:t>881</w:t>
            </w:r>
          </w:p>
        </w:tc>
        <w:tc>
          <w:tcPr>
            <w:tcW w:w="658" w:type="dxa"/>
            <w:noWrap/>
            <w:hideMark/>
          </w:tcPr>
          <w:p w:rsidR="009A4A1D" w:rsidRPr="009A4A1D" w:rsidRDefault="009A4A1D">
            <w:r w:rsidRPr="009A4A1D">
              <w:t>317 </w:t>
            </w:r>
          </w:p>
        </w:tc>
        <w:tc>
          <w:tcPr>
            <w:tcW w:w="3034" w:type="dxa"/>
            <w:noWrap/>
            <w:hideMark/>
          </w:tcPr>
          <w:p w:rsidR="009A4A1D" w:rsidRPr="009A4A1D" w:rsidRDefault="009A4A1D">
            <w:r w:rsidRPr="009A4A1D">
              <w:t>Vietnam (Near 16øN)</w:t>
            </w:r>
          </w:p>
        </w:tc>
        <w:tc>
          <w:tcPr>
            <w:tcW w:w="459" w:type="dxa"/>
            <w:noWrap/>
            <w:hideMark/>
          </w:tcPr>
          <w:p w:rsidR="009A4A1D" w:rsidRPr="009A4A1D" w:rsidRDefault="009A4A1D">
            <w:r w:rsidRPr="009A4A1D">
              <w:t>25 </w:t>
            </w:r>
          </w:p>
        </w:tc>
        <w:tc>
          <w:tcPr>
            <w:tcW w:w="459" w:type="dxa"/>
            <w:noWrap/>
            <w:hideMark/>
          </w:tcPr>
          <w:p w:rsidR="009A4A1D" w:rsidRPr="009A4A1D" w:rsidRDefault="009A4A1D" w:rsidP="009A4A1D">
            <w:r w:rsidRPr="009A4A1D">
              <w:t>25</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2</w:t>
            </w:r>
          </w:p>
        </w:tc>
      </w:tr>
      <w:tr w:rsidR="009A4A1D" w:rsidRPr="009A4A1D" w:rsidTr="009A4A1D">
        <w:trPr>
          <w:trHeight w:val="300"/>
        </w:trPr>
        <w:tc>
          <w:tcPr>
            <w:tcW w:w="1465" w:type="dxa"/>
            <w:noWrap/>
            <w:hideMark/>
          </w:tcPr>
          <w:p w:rsidR="009A4A1D" w:rsidRPr="009A4A1D" w:rsidRDefault="009A4A1D">
            <w:r w:rsidRPr="009A4A1D">
              <w:t>Indian 1975</w:t>
            </w:r>
          </w:p>
        </w:tc>
        <w:tc>
          <w:tcPr>
            <w:tcW w:w="1253" w:type="dxa"/>
            <w:noWrap/>
            <w:hideMark/>
          </w:tcPr>
          <w:p w:rsidR="009A4A1D" w:rsidRPr="009A4A1D" w:rsidRDefault="009A4A1D">
            <w:r w:rsidRPr="009A4A1D">
              <w:t>Everest (India 1830) </w:t>
            </w:r>
          </w:p>
        </w:tc>
        <w:tc>
          <w:tcPr>
            <w:tcW w:w="934" w:type="dxa"/>
            <w:noWrap/>
            <w:hideMark/>
          </w:tcPr>
          <w:p w:rsidR="009A4A1D" w:rsidRPr="009A4A1D" w:rsidRDefault="009A4A1D" w:rsidP="009A4A1D">
            <w:r w:rsidRPr="009A4A1D">
              <w:t>210</w:t>
            </w:r>
          </w:p>
        </w:tc>
        <w:tc>
          <w:tcPr>
            <w:tcW w:w="347" w:type="dxa"/>
            <w:noWrap/>
            <w:hideMark/>
          </w:tcPr>
          <w:p w:rsidR="009A4A1D" w:rsidRPr="009A4A1D" w:rsidRDefault="009A4A1D" w:rsidP="009A4A1D">
            <w:r w:rsidRPr="009A4A1D">
              <w:t>814</w:t>
            </w:r>
          </w:p>
        </w:tc>
        <w:tc>
          <w:tcPr>
            <w:tcW w:w="658" w:type="dxa"/>
            <w:noWrap/>
            <w:hideMark/>
          </w:tcPr>
          <w:p w:rsidR="009A4A1D" w:rsidRPr="009A4A1D" w:rsidRDefault="009A4A1D">
            <w:r w:rsidRPr="009A4A1D">
              <w:t>289 </w:t>
            </w:r>
          </w:p>
        </w:tc>
        <w:tc>
          <w:tcPr>
            <w:tcW w:w="3034" w:type="dxa"/>
            <w:noWrap/>
            <w:hideMark/>
          </w:tcPr>
          <w:p w:rsidR="009A4A1D" w:rsidRPr="009A4A1D" w:rsidRDefault="009A4A1D">
            <w:r w:rsidRPr="009A4A1D">
              <w:t>Thailand</w:t>
            </w:r>
          </w:p>
        </w:tc>
        <w:tc>
          <w:tcPr>
            <w:tcW w:w="459" w:type="dxa"/>
            <w:noWrap/>
            <w:hideMark/>
          </w:tcPr>
          <w:p w:rsidR="009A4A1D" w:rsidRPr="009A4A1D" w:rsidRDefault="009A4A1D" w:rsidP="009A4A1D">
            <w:r w:rsidRPr="009A4A1D">
              <w:t>3</w:t>
            </w:r>
          </w:p>
        </w:tc>
        <w:tc>
          <w:tcPr>
            <w:tcW w:w="459" w:type="dxa"/>
            <w:noWrap/>
            <w:hideMark/>
          </w:tcPr>
          <w:p w:rsidR="009A4A1D" w:rsidRPr="009A4A1D" w:rsidRDefault="009A4A1D">
            <w:r w:rsidRPr="009A4A1D">
              <w:t>2 </w:t>
            </w:r>
          </w:p>
        </w:tc>
        <w:tc>
          <w:tcPr>
            <w:tcW w:w="453" w:type="dxa"/>
            <w:noWrap/>
            <w:hideMark/>
          </w:tcPr>
          <w:p w:rsidR="009A4A1D" w:rsidRPr="009A4A1D" w:rsidRDefault="009A4A1D" w:rsidP="009A4A1D">
            <w:r w:rsidRPr="009A4A1D">
              <w:t>3</w:t>
            </w:r>
          </w:p>
        </w:tc>
        <w:tc>
          <w:tcPr>
            <w:tcW w:w="514" w:type="dxa"/>
            <w:noWrap/>
            <w:hideMark/>
          </w:tcPr>
          <w:p w:rsidR="009A4A1D" w:rsidRPr="009A4A1D" w:rsidRDefault="009A4A1D" w:rsidP="009A4A1D">
            <w:r w:rsidRPr="009A4A1D">
              <w:t>62</w:t>
            </w:r>
          </w:p>
        </w:tc>
      </w:tr>
      <w:tr w:rsidR="009A4A1D" w:rsidRPr="009A4A1D" w:rsidTr="009A4A1D">
        <w:trPr>
          <w:trHeight w:val="300"/>
        </w:trPr>
        <w:tc>
          <w:tcPr>
            <w:tcW w:w="1465" w:type="dxa"/>
            <w:noWrap/>
            <w:hideMark/>
          </w:tcPr>
          <w:p w:rsidR="009A4A1D" w:rsidRPr="009A4A1D" w:rsidRDefault="009A4A1D">
            <w:r w:rsidRPr="009A4A1D">
              <w:t>Indonesian 1974</w:t>
            </w:r>
          </w:p>
        </w:tc>
        <w:tc>
          <w:tcPr>
            <w:tcW w:w="1253" w:type="dxa"/>
            <w:noWrap/>
            <w:hideMark/>
          </w:tcPr>
          <w:p w:rsidR="009A4A1D" w:rsidRPr="009A4A1D" w:rsidRDefault="009A4A1D">
            <w:r w:rsidRPr="009A4A1D">
              <w:t>Indonesian 1974 </w:t>
            </w:r>
          </w:p>
        </w:tc>
        <w:tc>
          <w:tcPr>
            <w:tcW w:w="934" w:type="dxa"/>
            <w:noWrap/>
            <w:hideMark/>
          </w:tcPr>
          <w:p w:rsidR="009A4A1D" w:rsidRPr="009A4A1D" w:rsidRDefault="009A4A1D" w:rsidP="009A4A1D">
            <w:r w:rsidRPr="009A4A1D">
              <w:t>-24</w:t>
            </w:r>
          </w:p>
        </w:tc>
        <w:tc>
          <w:tcPr>
            <w:tcW w:w="347" w:type="dxa"/>
            <w:noWrap/>
            <w:hideMark/>
          </w:tcPr>
          <w:p w:rsidR="009A4A1D" w:rsidRPr="009A4A1D" w:rsidRDefault="009A4A1D" w:rsidP="009A4A1D">
            <w:r w:rsidRPr="009A4A1D">
              <w:t>-15</w:t>
            </w:r>
          </w:p>
        </w:tc>
        <w:tc>
          <w:tcPr>
            <w:tcW w:w="658" w:type="dxa"/>
            <w:noWrap/>
            <w:hideMark/>
          </w:tcPr>
          <w:p w:rsidR="009A4A1D" w:rsidRPr="009A4A1D" w:rsidRDefault="009A4A1D">
            <w:r w:rsidRPr="009A4A1D">
              <w:t>5 </w:t>
            </w:r>
          </w:p>
        </w:tc>
        <w:tc>
          <w:tcPr>
            <w:tcW w:w="3034" w:type="dxa"/>
            <w:noWrap/>
            <w:hideMark/>
          </w:tcPr>
          <w:p w:rsidR="009A4A1D" w:rsidRPr="009A4A1D" w:rsidRDefault="009A4A1D">
            <w:r w:rsidRPr="009A4A1D">
              <w:t>Indonesia</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 w:rsidRPr="009A4A1D">
              <w:t>25 </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r w:rsidRPr="009A4A1D">
              <w:t>Ireland 1965</w:t>
            </w:r>
          </w:p>
        </w:tc>
        <w:tc>
          <w:tcPr>
            <w:tcW w:w="1253" w:type="dxa"/>
            <w:noWrap/>
            <w:hideMark/>
          </w:tcPr>
          <w:p w:rsidR="009A4A1D" w:rsidRPr="009A4A1D" w:rsidRDefault="009A4A1D">
            <w:r w:rsidRPr="009A4A1D">
              <w:t>Modified Airy </w:t>
            </w:r>
          </w:p>
        </w:tc>
        <w:tc>
          <w:tcPr>
            <w:tcW w:w="934" w:type="dxa"/>
            <w:noWrap/>
            <w:hideMark/>
          </w:tcPr>
          <w:p w:rsidR="009A4A1D" w:rsidRPr="009A4A1D" w:rsidRDefault="009A4A1D" w:rsidP="009A4A1D">
            <w:r w:rsidRPr="009A4A1D">
              <w:t>506</w:t>
            </w:r>
          </w:p>
        </w:tc>
        <w:tc>
          <w:tcPr>
            <w:tcW w:w="347" w:type="dxa"/>
            <w:noWrap/>
            <w:hideMark/>
          </w:tcPr>
          <w:p w:rsidR="009A4A1D" w:rsidRPr="009A4A1D" w:rsidRDefault="009A4A1D" w:rsidP="009A4A1D">
            <w:r w:rsidRPr="009A4A1D">
              <w:t>-122</w:t>
            </w:r>
          </w:p>
        </w:tc>
        <w:tc>
          <w:tcPr>
            <w:tcW w:w="658" w:type="dxa"/>
            <w:noWrap/>
            <w:hideMark/>
          </w:tcPr>
          <w:p w:rsidR="009A4A1D" w:rsidRPr="009A4A1D" w:rsidRDefault="009A4A1D">
            <w:r w:rsidRPr="009A4A1D">
              <w:t>611 </w:t>
            </w:r>
          </w:p>
        </w:tc>
        <w:tc>
          <w:tcPr>
            <w:tcW w:w="3034" w:type="dxa"/>
            <w:noWrap/>
            <w:hideMark/>
          </w:tcPr>
          <w:p w:rsidR="009A4A1D" w:rsidRPr="009A4A1D" w:rsidRDefault="009A4A1D">
            <w:r w:rsidRPr="009A4A1D">
              <w:t>Ireland</w:t>
            </w:r>
          </w:p>
        </w:tc>
        <w:tc>
          <w:tcPr>
            <w:tcW w:w="459" w:type="dxa"/>
            <w:noWrap/>
            <w:hideMark/>
          </w:tcPr>
          <w:p w:rsidR="009A4A1D" w:rsidRPr="009A4A1D" w:rsidRDefault="009A4A1D" w:rsidP="009A4A1D">
            <w:r w:rsidRPr="009A4A1D">
              <w:t>3</w:t>
            </w:r>
          </w:p>
        </w:tc>
        <w:tc>
          <w:tcPr>
            <w:tcW w:w="459" w:type="dxa"/>
            <w:noWrap/>
            <w:hideMark/>
          </w:tcPr>
          <w:p w:rsidR="009A4A1D" w:rsidRPr="009A4A1D" w:rsidRDefault="009A4A1D">
            <w:r w:rsidRPr="009A4A1D">
              <w:t>3 </w:t>
            </w:r>
          </w:p>
        </w:tc>
        <w:tc>
          <w:tcPr>
            <w:tcW w:w="453" w:type="dxa"/>
            <w:noWrap/>
            <w:hideMark/>
          </w:tcPr>
          <w:p w:rsidR="009A4A1D" w:rsidRPr="009A4A1D" w:rsidRDefault="009A4A1D" w:rsidP="009A4A1D">
            <w:r w:rsidRPr="009A4A1D">
              <w:t>3</w:t>
            </w:r>
          </w:p>
        </w:tc>
        <w:tc>
          <w:tcPr>
            <w:tcW w:w="514" w:type="dxa"/>
            <w:noWrap/>
            <w:hideMark/>
          </w:tcPr>
          <w:p w:rsidR="009A4A1D" w:rsidRPr="009A4A1D" w:rsidRDefault="009A4A1D" w:rsidP="009A4A1D">
            <w:r w:rsidRPr="009A4A1D">
              <w:t>7</w:t>
            </w:r>
          </w:p>
        </w:tc>
      </w:tr>
      <w:tr w:rsidR="009A4A1D" w:rsidRPr="009A4A1D" w:rsidTr="009A4A1D">
        <w:trPr>
          <w:trHeight w:val="300"/>
        </w:trPr>
        <w:tc>
          <w:tcPr>
            <w:tcW w:w="1465" w:type="dxa"/>
            <w:noWrap/>
            <w:hideMark/>
          </w:tcPr>
          <w:p w:rsidR="009A4A1D" w:rsidRPr="009A4A1D" w:rsidRDefault="009A4A1D">
            <w:r w:rsidRPr="009A4A1D">
              <w:t>ISTS 061 Astro 1968</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794</w:t>
            </w:r>
          </w:p>
        </w:tc>
        <w:tc>
          <w:tcPr>
            <w:tcW w:w="347" w:type="dxa"/>
            <w:noWrap/>
            <w:hideMark/>
          </w:tcPr>
          <w:p w:rsidR="009A4A1D" w:rsidRPr="009A4A1D" w:rsidRDefault="009A4A1D" w:rsidP="009A4A1D">
            <w:r w:rsidRPr="009A4A1D">
              <w:t>119</w:t>
            </w:r>
          </w:p>
        </w:tc>
        <w:tc>
          <w:tcPr>
            <w:tcW w:w="658" w:type="dxa"/>
            <w:noWrap/>
            <w:hideMark/>
          </w:tcPr>
          <w:p w:rsidR="009A4A1D" w:rsidRPr="009A4A1D" w:rsidRDefault="009A4A1D">
            <w:r w:rsidRPr="009A4A1D">
              <w:t>-298 </w:t>
            </w:r>
          </w:p>
        </w:tc>
        <w:tc>
          <w:tcPr>
            <w:tcW w:w="3034" w:type="dxa"/>
            <w:noWrap/>
            <w:hideMark/>
          </w:tcPr>
          <w:p w:rsidR="009A4A1D" w:rsidRPr="009A4A1D" w:rsidRDefault="009A4A1D">
            <w:r w:rsidRPr="009A4A1D">
              <w:t>South Georgia Islands</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sidP="009A4A1D">
            <w:r w:rsidRPr="009A4A1D">
              <w:t>25</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r w:rsidRPr="009A4A1D">
              <w:t>ISTS 073 Astro 1969</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208</w:t>
            </w:r>
          </w:p>
        </w:tc>
        <w:tc>
          <w:tcPr>
            <w:tcW w:w="347" w:type="dxa"/>
            <w:noWrap/>
            <w:hideMark/>
          </w:tcPr>
          <w:p w:rsidR="009A4A1D" w:rsidRPr="009A4A1D" w:rsidRDefault="009A4A1D" w:rsidP="009A4A1D">
            <w:r w:rsidRPr="009A4A1D">
              <w:t>-435</w:t>
            </w:r>
          </w:p>
        </w:tc>
        <w:tc>
          <w:tcPr>
            <w:tcW w:w="658" w:type="dxa"/>
            <w:noWrap/>
            <w:hideMark/>
          </w:tcPr>
          <w:p w:rsidR="009A4A1D" w:rsidRPr="009A4A1D" w:rsidRDefault="009A4A1D">
            <w:r w:rsidRPr="009A4A1D">
              <w:t>-229 </w:t>
            </w:r>
          </w:p>
        </w:tc>
        <w:tc>
          <w:tcPr>
            <w:tcW w:w="3034" w:type="dxa"/>
            <w:noWrap/>
            <w:hideMark/>
          </w:tcPr>
          <w:p w:rsidR="009A4A1D" w:rsidRPr="009A4A1D" w:rsidRDefault="009A4A1D">
            <w:r w:rsidRPr="009A4A1D">
              <w:t>Diego Garcia</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 w:rsidRPr="009A4A1D">
              <w:t>25 </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2</w:t>
            </w:r>
          </w:p>
        </w:tc>
      </w:tr>
      <w:tr w:rsidR="009A4A1D" w:rsidRPr="009A4A1D" w:rsidTr="009A4A1D">
        <w:trPr>
          <w:trHeight w:val="300"/>
        </w:trPr>
        <w:tc>
          <w:tcPr>
            <w:tcW w:w="1465" w:type="dxa"/>
            <w:noWrap/>
            <w:hideMark/>
          </w:tcPr>
          <w:p w:rsidR="009A4A1D" w:rsidRPr="009A4A1D" w:rsidRDefault="009A4A1D">
            <w:r w:rsidRPr="009A4A1D">
              <w:t>Johnston Island 1961</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189</w:t>
            </w:r>
          </w:p>
        </w:tc>
        <w:tc>
          <w:tcPr>
            <w:tcW w:w="347" w:type="dxa"/>
            <w:noWrap/>
            <w:hideMark/>
          </w:tcPr>
          <w:p w:rsidR="009A4A1D" w:rsidRPr="009A4A1D" w:rsidRDefault="009A4A1D" w:rsidP="009A4A1D">
            <w:r w:rsidRPr="009A4A1D">
              <w:t>-79</w:t>
            </w:r>
          </w:p>
        </w:tc>
        <w:tc>
          <w:tcPr>
            <w:tcW w:w="658" w:type="dxa"/>
            <w:noWrap/>
            <w:hideMark/>
          </w:tcPr>
          <w:p w:rsidR="009A4A1D" w:rsidRPr="009A4A1D" w:rsidRDefault="009A4A1D">
            <w:r w:rsidRPr="009A4A1D">
              <w:t>-202 </w:t>
            </w:r>
          </w:p>
        </w:tc>
        <w:tc>
          <w:tcPr>
            <w:tcW w:w="3034" w:type="dxa"/>
            <w:noWrap/>
            <w:hideMark/>
          </w:tcPr>
          <w:p w:rsidR="009A4A1D" w:rsidRPr="009A4A1D" w:rsidRDefault="009A4A1D">
            <w:r w:rsidRPr="009A4A1D">
              <w:t>Johnston Island</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 w:rsidRPr="009A4A1D">
              <w:t>25 </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proofErr w:type="spellStart"/>
            <w:r w:rsidRPr="009A4A1D">
              <w:t>Kandawala</w:t>
            </w:r>
            <w:proofErr w:type="spellEnd"/>
          </w:p>
        </w:tc>
        <w:tc>
          <w:tcPr>
            <w:tcW w:w="1253" w:type="dxa"/>
            <w:noWrap/>
            <w:hideMark/>
          </w:tcPr>
          <w:p w:rsidR="009A4A1D" w:rsidRPr="009A4A1D" w:rsidRDefault="009A4A1D">
            <w:r w:rsidRPr="009A4A1D">
              <w:t>Everest (India 1830) </w:t>
            </w:r>
          </w:p>
        </w:tc>
        <w:tc>
          <w:tcPr>
            <w:tcW w:w="934" w:type="dxa"/>
            <w:noWrap/>
            <w:hideMark/>
          </w:tcPr>
          <w:p w:rsidR="009A4A1D" w:rsidRPr="009A4A1D" w:rsidRDefault="009A4A1D" w:rsidP="009A4A1D">
            <w:r w:rsidRPr="009A4A1D">
              <w:t>-97</w:t>
            </w:r>
          </w:p>
        </w:tc>
        <w:tc>
          <w:tcPr>
            <w:tcW w:w="347" w:type="dxa"/>
            <w:noWrap/>
            <w:hideMark/>
          </w:tcPr>
          <w:p w:rsidR="009A4A1D" w:rsidRPr="009A4A1D" w:rsidRDefault="009A4A1D" w:rsidP="009A4A1D">
            <w:r w:rsidRPr="009A4A1D">
              <w:t>787</w:t>
            </w:r>
          </w:p>
        </w:tc>
        <w:tc>
          <w:tcPr>
            <w:tcW w:w="658" w:type="dxa"/>
            <w:noWrap/>
            <w:hideMark/>
          </w:tcPr>
          <w:p w:rsidR="009A4A1D" w:rsidRPr="009A4A1D" w:rsidRDefault="009A4A1D">
            <w:r w:rsidRPr="009A4A1D">
              <w:t>86 </w:t>
            </w:r>
          </w:p>
        </w:tc>
        <w:tc>
          <w:tcPr>
            <w:tcW w:w="3034" w:type="dxa"/>
            <w:noWrap/>
            <w:hideMark/>
          </w:tcPr>
          <w:p w:rsidR="009A4A1D" w:rsidRPr="009A4A1D" w:rsidRDefault="009A4A1D">
            <w:r w:rsidRPr="009A4A1D">
              <w:t>Sri Lanka</w:t>
            </w:r>
          </w:p>
        </w:tc>
        <w:tc>
          <w:tcPr>
            <w:tcW w:w="459" w:type="dxa"/>
            <w:noWrap/>
            <w:hideMark/>
          </w:tcPr>
          <w:p w:rsidR="009A4A1D" w:rsidRPr="009A4A1D" w:rsidRDefault="009A4A1D" w:rsidP="009A4A1D">
            <w:r w:rsidRPr="009A4A1D">
              <w:t>20</w:t>
            </w:r>
          </w:p>
        </w:tc>
        <w:tc>
          <w:tcPr>
            <w:tcW w:w="459" w:type="dxa"/>
            <w:noWrap/>
            <w:hideMark/>
          </w:tcPr>
          <w:p w:rsidR="009A4A1D" w:rsidRPr="009A4A1D" w:rsidRDefault="009A4A1D">
            <w:r w:rsidRPr="009A4A1D">
              <w:t>20 </w:t>
            </w:r>
          </w:p>
        </w:tc>
        <w:tc>
          <w:tcPr>
            <w:tcW w:w="453" w:type="dxa"/>
            <w:noWrap/>
            <w:hideMark/>
          </w:tcPr>
          <w:p w:rsidR="009A4A1D" w:rsidRPr="009A4A1D" w:rsidRDefault="009A4A1D" w:rsidP="009A4A1D">
            <w:r w:rsidRPr="009A4A1D">
              <w:t>20</w:t>
            </w:r>
          </w:p>
        </w:tc>
        <w:tc>
          <w:tcPr>
            <w:tcW w:w="514" w:type="dxa"/>
            <w:noWrap/>
            <w:hideMark/>
          </w:tcPr>
          <w:p w:rsidR="009A4A1D" w:rsidRPr="009A4A1D" w:rsidRDefault="009A4A1D" w:rsidP="009A4A1D">
            <w:r w:rsidRPr="009A4A1D">
              <w:t>3</w:t>
            </w:r>
          </w:p>
        </w:tc>
      </w:tr>
      <w:tr w:rsidR="009A4A1D" w:rsidRPr="009A4A1D" w:rsidTr="009A4A1D">
        <w:trPr>
          <w:trHeight w:val="300"/>
        </w:trPr>
        <w:tc>
          <w:tcPr>
            <w:tcW w:w="1465" w:type="dxa"/>
            <w:noWrap/>
            <w:hideMark/>
          </w:tcPr>
          <w:p w:rsidR="009A4A1D" w:rsidRPr="009A4A1D" w:rsidRDefault="009A4A1D">
            <w:r w:rsidRPr="009A4A1D">
              <w:t>Kerguelen Island 1949</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145</w:t>
            </w:r>
          </w:p>
        </w:tc>
        <w:tc>
          <w:tcPr>
            <w:tcW w:w="347" w:type="dxa"/>
            <w:noWrap/>
            <w:hideMark/>
          </w:tcPr>
          <w:p w:rsidR="009A4A1D" w:rsidRPr="009A4A1D" w:rsidRDefault="009A4A1D" w:rsidP="009A4A1D">
            <w:r w:rsidRPr="009A4A1D">
              <w:t>-187</w:t>
            </w:r>
          </w:p>
        </w:tc>
        <w:tc>
          <w:tcPr>
            <w:tcW w:w="658" w:type="dxa"/>
            <w:noWrap/>
            <w:hideMark/>
          </w:tcPr>
          <w:p w:rsidR="009A4A1D" w:rsidRPr="009A4A1D" w:rsidRDefault="009A4A1D">
            <w:r w:rsidRPr="009A4A1D">
              <w:t>103 </w:t>
            </w:r>
          </w:p>
        </w:tc>
        <w:tc>
          <w:tcPr>
            <w:tcW w:w="3034" w:type="dxa"/>
            <w:noWrap/>
            <w:hideMark/>
          </w:tcPr>
          <w:p w:rsidR="009A4A1D" w:rsidRPr="009A4A1D" w:rsidRDefault="009A4A1D">
            <w:r w:rsidRPr="009A4A1D">
              <w:t>Kerguelen Island</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 w:rsidRPr="009A4A1D">
              <w:t>25 </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proofErr w:type="spellStart"/>
            <w:r w:rsidRPr="009A4A1D">
              <w:t>Kertau</w:t>
            </w:r>
            <w:proofErr w:type="spellEnd"/>
            <w:r w:rsidRPr="009A4A1D">
              <w:t xml:space="preserve"> 1948</w:t>
            </w:r>
          </w:p>
        </w:tc>
        <w:tc>
          <w:tcPr>
            <w:tcW w:w="1253" w:type="dxa"/>
            <w:noWrap/>
            <w:hideMark/>
          </w:tcPr>
          <w:p w:rsidR="009A4A1D" w:rsidRPr="009A4A1D" w:rsidRDefault="009A4A1D">
            <w:r w:rsidRPr="009A4A1D">
              <w:t>Everest (Malay. &amp; Sing) </w:t>
            </w:r>
          </w:p>
        </w:tc>
        <w:tc>
          <w:tcPr>
            <w:tcW w:w="934" w:type="dxa"/>
            <w:noWrap/>
            <w:hideMark/>
          </w:tcPr>
          <w:p w:rsidR="009A4A1D" w:rsidRPr="009A4A1D" w:rsidRDefault="009A4A1D" w:rsidP="009A4A1D">
            <w:r w:rsidRPr="009A4A1D">
              <w:t>-11</w:t>
            </w:r>
          </w:p>
        </w:tc>
        <w:tc>
          <w:tcPr>
            <w:tcW w:w="347" w:type="dxa"/>
            <w:noWrap/>
            <w:hideMark/>
          </w:tcPr>
          <w:p w:rsidR="009A4A1D" w:rsidRPr="009A4A1D" w:rsidRDefault="009A4A1D" w:rsidP="009A4A1D">
            <w:r w:rsidRPr="009A4A1D">
              <w:t>851</w:t>
            </w:r>
          </w:p>
        </w:tc>
        <w:tc>
          <w:tcPr>
            <w:tcW w:w="658" w:type="dxa"/>
            <w:noWrap/>
            <w:hideMark/>
          </w:tcPr>
          <w:p w:rsidR="009A4A1D" w:rsidRPr="009A4A1D" w:rsidRDefault="009A4A1D">
            <w:r w:rsidRPr="009A4A1D">
              <w:t>5 </w:t>
            </w:r>
          </w:p>
        </w:tc>
        <w:tc>
          <w:tcPr>
            <w:tcW w:w="3034" w:type="dxa"/>
            <w:noWrap/>
            <w:hideMark/>
          </w:tcPr>
          <w:p w:rsidR="009A4A1D" w:rsidRPr="009A4A1D" w:rsidRDefault="009A4A1D">
            <w:r w:rsidRPr="009A4A1D">
              <w:t>West Malaysia &amp; Singapore</w:t>
            </w:r>
          </w:p>
        </w:tc>
        <w:tc>
          <w:tcPr>
            <w:tcW w:w="459" w:type="dxa"/>
            <w:noWrap/>
            <w:hideMark/>
          </w:tcPr>
          <w:p w:rsidR="009A4A1D" w:rsidRPr="009A4A1D" w:rsidRDefault="009A4A1D">
            <w:r w:rsidRPr="009A4A1D">
              <w:t>10 </w:t>
            </w:r>
          </w:p>
        </w:tc>
        <w:tc>
          <w:tcPr>
            <w:tcW w:w="459" w:type="dxa"/>
            <w:noWrap/>
            <w:hideMark/>
          </w:tcPr>
          <w:p w:rsidR="009A4A1D" w:rsidRPr="009A4A1D" w:rsidRDefault="009A4A1D" w:rsidP="009A4A1D">
            <w:r w:rsidRPr="009A4A1D">
              <w:t>8</w:t>
            </w:r>
          </w:p>
        </w:tc>
        <w:tc>
          <w:tcPr>
            <w:tcW w:w="453" w:type="dxa"/>
            <w:noWrap/>
            <w:hideMark/>
          </w:tcPr>
          <w:p w:rsidR="009A4A1D" w:rsidRPr="009A4A1D" w:rsidRDefault="009A4A1D" w:rsidP="009A4A1D">
            <w:r w:rsidRPr="009A4A1D">
              <w:t>6</w:t>
            </w:r>
          </w:p>
        </w:tc>
        <w:tc>
          <w:tcPr>
            <w:tcW w:w="514" w:type="dxa"/>
            <w:noWrap/>
            <w:hideMark/>
          </w:tcPr>
          <w:p w:rsidR="009A4A1D" w:rsidRPr="009A4A1D" w:rsidRDefault="009A4A1D" w:rsidP="009A4A1D">
            <w:r w:rsidRPr="009A4A1D">
              <w:t>6</w:t>
            </w:r>
          </w:p>
        </w:tc>
      </w:tr>
      <w:tr w:rsidR="009A4A1D" w:rsidRPr="009A4A1D" w:rsidTr="009A4A1D">
        <w:trPr>
          <w:trHeight w:val="300"/>
        </w:trPr>
        <w:tc>
          <w:tcPr>
            <w:tcW w:w="1465" w:type="dxa"/>
            <w:noWrap/>
            <w:hideMark/>
          </w:tcPr>
          <w:p w:rsidR="009A4A1D" w:rsidRPr="009A4A1D" w:rsidRDefault="009A4A1D">
            <w:proofErr w:type="spellStart"/>
            <w:r w:rsidRPr="009A4A1D">
              <w:t>Kusaie</w:t>
            </w:r>
            <w:proofErr w:type="spellEnd"/>
            <w:r w:rsidRPr="009A4A1D">
              <w:t xml:space="preserve"> Astro 1951</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647</w:t>
            </w:r>
          </w:p>
        </w:tc>
        <w:tc>
          <w:tcPr>
            <w:tcW w:w="347" w:type="dxa"/>
            <w:noWrap/>
            <w:hideMark/>
          </w:tcPr>
          <w:p w:rsidR="009A4A1D" w:rsidRPr="009A4A1D" w:rsidRDefault="009A4A1D" w:rsidP="009A4A1D">
            <w:r w:rsidRPr="009A4A1D">
              <w:t>1777</w:t>
            </w:r>
          </w:p>
        </w:tc>
        <w:tc>
          <w:tcPr>
            <w:tcW w:w="658" w:type="dxa"/>
            <w:noWrap/>
            <w:hideMark/>
          </w:tcPr>
          <w:p w:rsidR="009A4A1D" w:rsidRPr="009A4A1D" w:rsidRDefault="009A4A1D">
            <w:r w:rsidRPr="009A4A1D">
              <w:t>-1124 </w:t>
            </w:r>
          </w:p>
        </w:tc>
        <w:tc>
          <w:tcPr>
            <w:tcW w:w="3034" w:type="dxa"/>
            <w:noWrap/>
            <w:hideMark/>
          </w:tcPr>
          <w:p w:rsidR="009A4A1D" w:rsidRPr="009A4A1D" w:rsidRDefault="009A4A1D">
            <w:r w:rsidRPr="009A4A1D">
              <w:t>Caroline Islands</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 w:rsidRPr="009A4A1D">
              <w:t>25 </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r w:rsidRPr="009A4A1D">
              <w:t>Korean Geodetic System</w:t>
            </w:r>
          </w:p>
        </w:tc>
        <w:tc>
          <w:tcPr>
            <w:tcW w:w="1253" w:type="dxa"/>
            <w:noWrap/>
            <w:hideMark/>
          </w:tcPr>
          <w:p w:rsidR="009A4A1D" w:rsidRPr="009A4A1D" w:rsidRDefault="009A4A1D">
            <w:r w:rsidRPr="009A4A1D">
              <w:t>GRS 80 </w:t>
            </w:r>
          </w:p>
        </w:tc>
        <w:tc>
          <w:tcPr>
            <w:tcW w:w="934" w:type="dxa"/>
            <w:noWrap/>
            <w:hideMark/>
          </w:tcPr>
          <w:p w:rsidR="009A4A1D" w:rsidRPr="009A4A1D" w:rsidRDefault="009A4A1D" w:rsidP="009A4A1D">
            <w:r w:rsidRPr="009A4A1D">
              <w:t>0</w:t>
            </w:r>
          </w:p>
        </w:tc>
        <w:tc>
          <w:tcPr>
            <w:tcW w:w="347" w:type="dxa"/>
            <w:noWrap/>
            <w:hideMark/>
          </w:tcPr>
          <w:p w:rsidR="009A4A1D" w:rsidRPr="009A4A1D" w:rsidRDefault="009A4A1D" w:rsidP="009A4A1D">
            <w:r w:rsidRPr="009A4A1D">
              <w:t>0</w:t>
            </w:r>
          </w:p>
        </w:tc>
        <w:tc>
          <w:tcPr>
            <w:tcW w:w="658" w:type="dxa"/>
            <w:noWrap/>
            <w:hideMark/>
          </w:tcPr>
          <w:p w:rsidR="009A4A1D" w:rsidRPr="009A4A1D" w:rsidRDefault="009A4A1D" w:rsidP="009A4A1D">
            <w:r w:rsidRPr="009A4A1D">
              <w:t>0</w:t>
            </w:r>
          </w:p>
        </w:tc>
        <w:tc>
          <w:tcPr>
            <w:tcW w:w="3034" w:type="dxa"/>
            <w:noWrap/>
            <w:hideMark/>
          </w:tcPr>
          <w:p w:rsidR="009A4A1D" w:rsidRPr="009A4A1D" w:rsidRDefault="009A4A1D">
            <w:r w:rsidRPr="009A4A1D">
              <w:t>South Korea</w:t>
            </w:r>
          </w:p>
        </w:tc>
        <w:tc>
          <w:tcPr>
            <w:tcW w:w="459" w:type="dxa"/>
            <w:noWrap/>
            <w:hideMark/>
          </w:tcPr>
          <w:p w:rsidR="009A4A1D" w:rsidRPr="009A4A1D" w:rsidRDefault="009A4A1D" w:rsidP="009A4A1D">
            <w:r w:rsidRPr="009A4A1D">
              <w:t>2</w:t>
            </w:r>
          </w:p>
        </w:tc>
        <w:tc>
          <w:tcPr>
            <w:tcW w:w="459" w:type="dxa"/>
            <w:noWrap/>
            <w:hideMark/>
          </w:tcPr>
          <w:p w:rsidR="009A4A1D" w:rsidRPr="009A4A1D" w:rsidRDefault="009A4A1D">
            <w:r w:rsidRPr="009A4A1D">
              <w:t>2 </w:t>
            </w:r>
          </w:p>
        </w:tc>
        <w:tc>
          <w:tcPr>
            <w:tcW w:w="453" w:type="dxa"/>
            <w:noWrap/>
            <w:hideMark/>
          </w:tcPr>
          <w:p w:rsidR="009A4A1D" w:rsidRPr="009A4A1D" w:rsidRDefault="009A4A1D" w:rsidP="009A4A1D">
            <w:r w:rsidRPr="009A4A1D">
              <w:t>2</w:t>
            </w:r>
          </w:p>
        </w:tc>
        <w:tc>
          <w:tcPr>
            <w:tcW w:w="514" w:type="dxa"/>
            <w:noWrap/>
            <w:hideMark/>
          </w:tcPr>
          <w:p w:rsidR="009A4A1D" w:rsidRPr="009A4A1D" w:rsidRDefault="009A4A1D" w:rsidP="009A4A1D">
            <w:r w:rsidRPr="009A4A1D">
              <w:t>12</w:t>
            </w:r>
          </w:p>
        </w:tc>
      </w:tr>
      <w:tr w:rsidR="009A4A1D" w:rsidRPr="009A4A1D" w:rsidTr="009A4A1D">
        <w:trPr>
          <w:trHeight w:val="300"/>
        </w:trPr>
        <w:tc>
          <w:tcPr>
            <w:tcW w:w="1465" w:type="dxa"/>
            <w:noWrap/>
            <w:hideMark/>
          </w:tcPr>
          <w:p w:rsidR="009A4A1D" w:rsidRPr="009A4A1D" w:rsidRDefault="009A4A1D">
            <w:r w:rsidRPr="009A4A1D">
              <w:t>L. C. 5 Astro 1961</w:t>
            </w:r>
          </w:p>
        </w:tc>
        <w:tc>
          <w:tcPr>
            <w:tcW w:w="1253" w:type="dxa"/>
            <w:noWrap/>
            <w:hideMark/>
          </w:tcPr>
          <w:p w:rsidR="009A4A1D" w:rsidRPr="009A4A1D" w:rsidRDefault="009A4A1D">
            <w:r w:rsidRPr="009A4A1D">
              <w:t>Clarke 1866 </w:t>
            </w:r>
          </w:p>
        </w:tc>
        <w:tc>
          <w:tcPr>
            <w:tcW w:w="934" w:type="dxa"/>
            <w:noWrap/>
            <w:hideMark/>
          </w:tcPr>
          <w:p w:rsidR="009A4A1D" w:rsidRPr="009A4A1D" w:rsidRDefault="009A4A1D" w:rsidP="009A4A1D">
            <w:r w:rsidRPr="009A4A1D">
              <w:t>42</w:t>
            </w:r>
          </w:p>
        </w:tc>
        <w:tc>
          <w:tcPr>
            <w:tcW w:w="347" w:type="dxa"/>
            <w:noWrap/>
            <w:hideMark/>
          </w:tcPr>
          <w:p w:rsidR="009A4A1D" w:rsidRPr="009A4A1D" w:rsidRDefault="009A4A1D" w:rsidP="009A4A1D">
            <w:r w:rsidRPr="009A4A1D">
              <w:t>124</w:t>
            </w:r>
          </w:p>
        </w:tc>
        <w:tc>
          <w:tcPr>
            <w:tcW w:w="658" w:type="dxa"/>
            <w:noWrap/>
            <w:hideMark/>
          </w:tcPr>
          <w:p w:rsidR="009A4A1D" w:rsidRPr="009A4A1D" w:rsidRDefault="009A4A1D">
            <w:r w:rsidRPr="009A4A1D">
              <w:t>147 </w:t>
            </w:r>
          </w:p>
        </w:tc>
        <w:tc>
          <w:tcPr>
            <w:tcW w:w="3034" w:type="dxa"/>
            <w:noWrap/>
            <w:hideMark/>
          </w:tcPr>
          <w:p w:rsidR="009A4A1D" w:rsidRPr="009A4A1D" w:rsidRDefault="009A4A1D">
            <w:r w:rsidRPr="009A4A1D">
              <w:t xml:space="preserve">Cayman </w:t>
            </w:r>
            <w:proofErr w:type="spellStart"/>
            <w:r w:rsidRPr="009A4A1D">
              <w:t>Brac</w:t>
            </w:r>
            <w:proofErr w:type="spellEnd"/>
            <w:r w:rsidRPr="009A4A1D">
              <w:t xml:space="preserve"> Island</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sidP="009A4A1D">
            <w:r w:rsidRPr="009A4A1D">
              <w:t>25</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proofErr w:type="spellStart"/>
            <w:r w:rsidRPr="009A4A1D">
              <w:lastRenderedPageBreak/>
              <w:t>Leigon</w:t>
            </w:r>
            <w:proofErr w:type="spellEnd"/>
          </w:p>
        </w:tc>
        <w:tc>
          <w:tcPr>
            <w:tcW w:w="1253" w:type="dxa"/>
            <w:noWrap/>
            <w:hideMark/>
          </w:tcPr>
          <w:p w:rsidR="009A4A1D" w:rsidRPr="009A4A1D" w:rsidRDefault="009A4A1D">
            <w:r w:rsidRPr="009A4A1D">
              <w:t>Clarke 1880</w:t>
            </w:r>
          </w:p>
        </w:tc>
        <w:tc>
          <w:tcPr>
            <w:tcW w:w="934" w:type="dxa"/>
            <w:noWrap/>
            <w:hideMark/>
          </w:tcPr>
          <w:p w:rsidR="009A4A1D" w:rsidRPr="009A4A1D" w:rsidRDefault="009A4A1D">
            <w:r w:rsidRPr="009A4A1D">
              <w:t>-130 </w:t>
            </w:r>
          </w:p>
        </w:tc>
        <w:tc>
          <w:tcPr>
            <w:tcW w:w="347" w:type="dxa"/>
            <w:noWrap/>
            <w:hideMark/>
          </w:tcPr>
          <w:p w:rsidR="009A4A1D" w:rsidRPr="009A4A1D" w:rsidRDefault="009A4A1D" w:rsidP="009A4A1D">
            <w:r w:rsidRPr="009A4A1D">
              <w:t>29</w:t>
            </w:r>
          </w:p>
        </w:tc>
        <w:tc>
          <w:tcPr>
            <w:tcW w:w="658" w:type="dxa"/>
            <w:noWrap/>
            <w:hideMark/>
          </w:tcPr>
          <w:p w:rsidR="009A4A1D" w:rsidRPr="009A4A1D" w:rsidRDefault="009A4A1D" w:rsidP="009A4A1D">
            <w:r w:rsidRPr="009A4A1D">
              <w:t>364</w:t>
            </w:r>
          </w:p>
        </w:tc>
        <w:tc>
          <w:tcPr>
            <w:tcW w:w="3034" w:type="dxa"/>
            <w:noWrap/>
            <w:hideMark/>
          </w:tcPr>
          <w:p w:rsidR="009A4A1D" w:rsidRPr="009A4A1D" w:rsidRDefault="009A4A1D">
            <w:r w:rsidRPr="009A4A1D">
              <w:t>Ghana </w:t>
            </w:r>
          </w:p>
        </w:tc>
        <w:tc>
          <w:tcPr>
            <w:tcW w:w="459" w:type="dxa"/>
            <w:noWrap/>
            <w:hideMark/>
          </w:tcPr>
          <w:p w:rsidR="009A4A1D" w:rsidRPr="009A4A1D" w:rsidRDefault="009A4A1D" w:rsidP="009A4A1D">
            <w:r w:rsidRPr="009A4A1D">
              <w:t>2</w:t>
            </w:r>
          </w:p>
        </w:tc>
        <w:tc>
          <w:tcPr>
            <w:tcW w:w="459" w:type="dxa"/>
            <w:noWrap/>
            <w:hideMark/>
          </w:tcPr>
          <w:p w:rsidR="009A4A1D" w:rsidRPr="009A4A1D" w:rsidRDefault="009A4A1D" w:rsidP="009A4A1D">
            <w:r w:rsidRPr="009A4A1D">
              <w:t>3</w:t>
            </w:r>
          </w:p>
        </w:tc>
        <w:tc>
          <w:tcPr>
            <w:tcW w:w="453" w:type="dxa"/>
            <w:noWrap/>
            <w:hideMark/>
          </w:tcPr>
          <w:p w:rsidR="009A4A1D" w:rsidRPr="009A4A1D" w:rsidRDefault="009A4A1D" w:rsidP="009A4A1D">
            <w:r w:rsidRPr="009A4A1D">
              <w:t>2</w:t>
            </w:r>
          </w:p>
        </w:tc>
        <w:tc>
          <w:tcPr>
            <w:tcW w:w="514" w:type="dxa"/>
            <w:noWrap/>
            <w:hideMark/>
          </w:tcPr>
          <w:p w:rsidR="009A4A1D" w:rsidRPr="009A4A1D" w:rsidRDefault="009A4A1D" w:rsidP="009A4A1D">
            <w:r w:rsidRPr="009A4A1D">
              <w:t>8</w:t>
            </w:r>
          </w:p>
        </w:tc>
      </w:tr>
      <w:tr w:rsidR="009A4A1D" w:rsidRPr="009A4A1D" w:rsidTr="009A4A1D">
        <w:trPr>
          <w:trHeight w:val="300"/>
        </w:trPr>
        <w:tc>
          <w:tcPr>
            <w:tcW w:w="1465" w:type="dxa"/>
            <w:noWrap/>
            <w:hideMark/>
          </w:tcPr>
          <w:p w:rsidR="009A4A1D" w:rsidRPr="009A4A1D" w:rsidRDefault="009A4A1D">
            <w:r w:rsidRPr="009A4A1D">
              <w:t>Liberia 1964</w:t>
            </w:r>
          </w:p>
        </w:tc>
        <w:tc>
          <w:tcPr>
            <w:tcW w:w="1253" w:type="dxa"/>
            <w:noWrap/>
            <w:hideMark/>
          </w:tcPr>
          <w:p w:rsidR="009A4A1D" w:rsidRPr="009A4A1D" w:rsidRDefault="009A4A1D">
            <w:r w:rsidRPr="009A4A1D">
              <w:t>Clarke 1880</w:t>
            </w:r>
          </w:p>
        </w:tc>
        <w:tc>
          <w:tcPr>
            <w:tcW w:w="934" w:type="dxa"/>
            <w:noWrap/>
            <w:hideMark/>
          </w:tcPr>
          <w:p w:rsidR="009A4A1D" w:rsidRPr="009A4A1D" w:rsidRDefault="009A4A1D" w:rsidP="009A4A1D">
            <w:r w:rsidRPr="009A4A1D">
              <w:t>-90</w:t>
            </w:r>
          </w:p>
        </w:tc>
        <w:tc>
          <w:tcPr>
            <w:tcW w:w="347" w:type="dxa"/>
            <w:noWrap/>
            <w:hideMark/>
          </w:tcPr>
          <w:p w:rsidR="009A4A1D" w:rsidRPr="009A4A1D" w:rsidRDefault="009A4A1D" w:rsidP="009A4A1D">
            <w:r w:rsidRPr="009A4A1D">
              <w:t>40</w:t>
            </w:r>
          </w:p>
        </w:tc>
        <w:tc>
          <w:tcPr>
            <w:tcW w:w="658" w:type="dxa"/>
            <w:noWrap/>
            <w:hideMark/>
          </w:tcPr>
          <w:p w:rsidR="009A4A1D" w:rsidRPr="009A4A1D" w:rsidRDefault="009A4A1D" w:rsidP="009A4A1D">
            <w:r w:rsidRPr="009A4A1D">
              <w:t>88</w:t>
            </w:r>
          </w:p>
        </w:tc>
        <w:tc>
          <w:tcPr>
            <w:tcW w:w="3034" w:type="dxa"/>
            <w:noWrap/>
            <w:hideMark/>
          </w:tcPr>
          <w:p w:rsidR="009A4A1D" w:rsidRPr="009A4A1D" w:rsidRDefault="009A4A1D">
            <w:r w:rsidRPr="009A4A1D">
              <w:t>Liberia</w:t>
            </w:r>
          </w:p>
        </w:tc>
        <w:tc>
          <w:tcPr>
            <w:tcW w:w="459" w:type="dxa"/>
            <w:noWrap/>
            <w:hideMark/>
          </w:tcPr>
          <w:p w:rsidR="009A4A1D" w:rsidRPr="009A4A1D" w:rsidRDefault="009A4A1D" w:rsidP="009A4A1D">
            <w:r w:rsidRPr="009A4A1D">
              <w:t>15</w:t>
            </w:r>
          </w:p>
        </w:tc>
        <w:tc>
          <w:tcPr>
            <w:tcW w:w="459" w:type="dxa"/>
            <w:noWrap/>
            <w:hideMark/>
          </w:tcPr>
          <w:p w:rsidR="009A4A1D" w:rsidRPr="009A4A1D" w:rsidRDefault="009A4A1D" w:rsidP="009A4A1D">
            <w:r w:rsidRPr="009A4A1D">
              <w:t>15</w:t>
            </w:r>
          </w:p>
        </w:tc>
        <w:tc>
          <w:tcPr>
            <w:tcW w:w="453" w:type="dxa"/>
            <w:noWrap/>
            <w:hideMark/>
          </w:tcPr>
          <w:p w:rsidR="009A4A1D" w:rsidRPr="009A4A1D" w:rsidRDefault="009A4A1D" w:rsidP="009A4A1D">
            <w:r w:rsidRPr="009A4A1D">
              <w:t>15</w:t>
            </w:r>
          </w:p>
        </w:tc>
        <w:tc>
          <w:tcPr>
            <w:tcW w:w="514" w:type="dxa"/>
            <w:noWrap/>
            <w:hideMark/>
          </w:tcPr>
          <w:p w:rsidR="009A4A1D" w:rsidRPr="009A4A1D" w:rsidRDefault="009A4A1D" w:rsidP="009A4A1D">
            <w:r w:rsidRPr="009A4A1D">
              <w:t>4</w:t>
            </w:r>
          </w:p>
        </w:tc>
      </w:tr>
      <w:tr w:rsidR="009A4A1D" w:rsidRPr="009A4A1D" w:rsidTr="009A4A1D">
        <w:trPr>
          <w:trHeight w:val="300"/>
        </w:trPr>
        <w:tc>
          <w:tcPr>
            <w:tcW w:w="1465" w:type="dxa"/>
            <w:noWrap/>
            <w:hideMark/>
          </w:tcPr>
          <w:p w:rsidR="009A4A1D" w:rsidRPr="009A4A1D" w:rsidRDefault="009A4A1D">
            <w:r w:rsidRPr="009A4A1D">
              <w:t>Luzon</w:t>
            </w:r>
          </w:p>
        </w:tc>
        <w:tc>
          <w:tcPr>
            <w:tcW w:w="1253" w:type="dxa"/>
            <w:noWrap/>
            <w:hideMark/>
          </w:tcPr>
          <w:p w:rsidR="009A4A1D" w:rsidRPr="009A4A1D" w:rsidRDefault="009A4A1D">
            <w:r w:rsidRPr="009A4A1D">
              <w:t>Clarke 1866</w:t>
            </w:r>
          </w:p>
        </w:tc>
        <w:tc>
          <w:tcPr>
            <w:tcW w:w="934" w:type="dxa"/>
            <w:noWrap/>
            <w:hideMark/>
          </w:tcPr>
          <w:p w:rsidR="009A4A1D" w:rsidRPr="009A4A1D" w:rsidRDefault="009A4A1D">
            <w:r w:rsidRPr="009A4A1D">
              <w:t>-133 </w:t>
            </w:r>
          </w:p>
        </w:tc>
        <w:tc>
          <w:tcPr>
            <w:tcW w:w="347" w:type="dxa"/>
            <w:noWrap/>
            <w:hideMark/>
          </w:tcPr>
          <w:p w:rsidR="009A4A1D" w:rsidRPr="009A4A1D" w:rsidRDefault="009A4A1D" w:rsidP="009A4A1D">
            <w:r w:rsidRPr="009A4A1D">
              <w:t>-77</w:t>
            </w:r>
          </w:p>
        </w:tc>
        <w:tc>
          <w:tcPr>
            <w:tcW w:w="658" w:type="dxa"/>
            <w:noWrap/>
            <w:hideMark/>
          </w:tcPr>
          <w:p w:rsidR="009A4A1D" w:rsidRPr="009A4A1D" w:rsidRDefault="009A4A1D" w:rsidP="009A4A1D">
            <w:r w:rsidRPr="009A4A1D">
              <w:t>-51</w:t>
            </w:r>
          </w:p>
        </w:tc>
        <w:tc>
          <w:tcPr>
            <w:tcW w:w="3034" w:type="dxa"/>
            <w:noWrap/>
            <w:hideMark/>
          </w:tcPr>
          <w:p w:rsidR="009A4A1D" w:rsidRPr="009A4A1D" w:rsidRDefault="009A4A1D">
            <w:r w:rsidRPr="009A4A1D">
              <w:t>Philippines (Excluding Mindanao) </w:t>
            </w:r>
          </w:p>
        </w:tc>
        <w:tc>
          <w:tcPr>
            <w:tcW w:w="459" w:type="dxa"/>
            <w:noWrap/>
            <w:hideMark/>
          </w:tcPr>
          <w:p w:rsidR="009A4A1D" w:rsidRPr="009A4A1D" w:rsidRDefault="009A4A1D" w:rsidP="009A4A1D">
            <w:r w:rsidRPr="009A4A1D">
              <w:t>8</w:t>
            </w:r>
          </w:p>
        </w:tc>
        <w:tc>
          <w:tcPr>
            <w:tcW w:w="459" w:type="dxa"/>
            <w:noWrap/>
            <w:hideMark/>
          </w:tcPr>
          <w:p w:rsidR="009A4A1D" w:rsidRPr="009A4A1D" w:rsidRDefault="009A4A1D" w:rsidP="009A4A1D">
            <w:r w:rsidRPr="009A4A1D">
              <w:t>11</w:t>
            </w:r>
          </w:p>
        </w:tc>
        <w:tc>
          <w:tcPr>
            <w:tcW w:w="453" w:type="dxa"/>
            <w:noWrap/>
            <w:hideMark/>
          </w:tcPr>
          <w:p w:rsidR="009A4A1D" w:rsidRPr="009A4A1D" w:rsidRDefault="009A4A1D" w:rsidP="009A4A1D">
            <w:r w:rsidRPr="009A4A1D">
              <w:t>9</w:t>
            </w:r>
          </w:p>
        </w:tc>
        <w:tc>
          <w:tcPr>
            <w:tcW w:w="514" w:type="dxa"/>
            <w:noWrap/>
            <w:hideMark/>
          </w:tcPr>
          <w:p w:rsidR="009A4A1D" w:rsidRPr="009A4A1D" w:rsidRDefault="009A4A1D" w:rsidP="009A4A1D">
            <w:r w:rsidRPr="009A4A1D">
              <w:t>6</w:t>
            </w:r>
          </w:p>
        </w:tc>
      </w:tr>
      <w:tr w:rsidR="009A4A1D" w:rsidRPr="009A4A1D" w:rsidTr="009A4A1D">
        <w:trPr>
          <w:trHeight w:val="300"/>
        </w:trPr>
        <w:tc>
          <w:tcPr>
            <w:tcW w:w="1465" w:type="dxa"/>
            <w:noWrap/>
            <w:hideMark/>
          </w:tcPr>
          <w:p w:rsidR="009A4A1D" w:rsidRPr="009A4A1D" w:rsidRDefault="009A4A1D">
            <w:r w:rsidRPr="009A4A1D">
              <w:t>Luzon</w:t>
            </w:r>
          </w:p>
        </w:tc>
        <w:tc>
          <w:tcPr>
            <w:tcW w:w="1253" w:type="dxa"/>
            <w:noWrap/>
            <w:hideMark/>
          </w:tcPr>
          <w:p w:rsidR="009A4A1D" w:rsidRPr="009A4A1D" w:rsidRDefault="009A4A1D">
            <w:r w:rsidRPr="009A4A1D">
              <w:t>Clarke 1866</w:t>
            </w:r>
          </w:p>
        </w:tc>
        <w:tc>
          <w:tcPr>
            <w:tcW w:w="934" w:type="dxa"/>
            <w:noWrap/>
            <w:hideMark/>
          </w:tcPr>
          <w:p w:rsidR="009A4A1D" w:rsidRPr="009A4A1D" w:rsidRDefault="009A4A1D">
            <w:r w:rsidRPr="009A4A1D">
              <w:t>-133 </w:t>
            </w:r>
          </w:p>
        </w:tc>
        <w:tc>
          <w:tcPr>
            <w:tcW w:w="347" w:type="dxa"/>
            <w:noWrap/>
            <w:hideMark/>
          </w:tcPr>
          <w:p w:rsidR="009A4A1D" w:rsidRPr="009A4A1D" w:rsidRDefault="009A4A1D" w:rsidP="009A4A1D">
            <w:r w:rsidRPr="009A4A1D">
              <w:t>-79</w:t>
            </w:r>
          </w:p>
        </w:tc>
        <w:tc>
          <w:tcPr>
            <w:tcW w:w="658" w:type="dxa"/>
            <w:noWrap/>
            <w:hideMark/>
          </w:tcPr>
          <w:p w:rsidR="009A4A1D" w:rsidRPr="009A4A1D" w:rsidRDefault="009A4A1D" w:rsidP="009A4A1D">
            <w:r w:rsidRPr="009A4A1D">
              <w:t>-72</w:t>
            </w:r>
          </w:p>
        </w:tc>
        <w:tc>
          <w:tcPr>
            <w:tcW w:w="3034" w:type="dxa"/>
            <w:noWrap/>
            <w:hideMark/>
          </w:tcPr>
          <w:p w:rsidR="009A4A1D" w:rsidRPr="009A4A1D" w:rsidRDefault="009A4A1D">
            <w:r w:rsidRPr="009A4A1D">
              <w:t>Philippines (Mindanao) </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sidP="009A4A1D">
            <w:r w:rsidRPr="009A4A1D">
              <w:t>25</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proofErr w:type="spellStart"/>
            <w:r w:rsidRPr="009A4A1D">
              <w:t>M'Poraloko</w:t>
            </w:r>
            <w:proofErr w:type="spellEnd"/>
          </w:p>
        </w:tc>
        <w:tc>
          <w:tcPr>
            <w:tcW w:w="1253" w:type="dxa"/>
            <w:noWrap/>
            <w:hideMark/>
          </w:tcPr>
          <w:p w:rsidR="009A4A1D" w:rsidRPr="009A4A1D" w:rsidRDefault="009A4A1D">
            <w:r w:rsidRPr="009A4A1D">
              <w:t>Clarke 1880</w:t>
            </w:r>
          </w:p>
        </w:tc>
        <w:tc>
          <w:tcPr>
            <w:tcW w:w="934" w:type="dxa"/>
            <w:noWrap/>
            <w:hideMark/>
          </w:tcPr>
          <w:p w:rsidR="009A4A1D" w:rsidRPr="009A4A1D" w:rsidRDefault="009A4A1D" w:rsidP="009A4A1D">
            <w:r w:rsidRPr="009A4A1D">
              <w:t>-74</w:t>
            </w:r>
          </w:p>
        </w:tc>
        <w:tc>
          <w:tcPr>
            <w:tcW w:w="347" w:type="dxa"/>
            <w:noWrap/>
            <w:hideMark/>
          </w:tcPr>
          <w:p w:rsidR="009A4A1D" w:rsidRPr="009A4A1D" w:rsidRDefault="009A4A1D" w:rsidP="009A4A1D">
            <w:r w:rsidRPr="009A4A1D">
              <w:t>-130</w:t>
            </w:r>
          </w:p>
        </w:tc>
        <w:tc>
          <w:tcPr>
            <w:tcW w:w="658" w:type="dxa"/>
            <w:noWrap/>
            <w:hideMark/>
          </w:tcPr>
          <w:p w:rsidR="009A4A1D" w:rsidRPr="009A4A1D" w:rsidRDefault="009A4A1D" w:rsidP="009A4A1D">
            <w:r w:rsidRPr="009A4A1D">
              <w:t>42</w:t>
            </w:r>
          </w:p>
        </w:tc>
        <w:tc>
          <w:tcPr>
            <w:tcW w:w="3034" w:type="dxa"/>
            <w:noWrap/>
            <w:hideMark/>
          </w:tcPr>
          <w:p w:rsidR="009A4A1D" w:rsidRPr="009A4A1D" w:rsidRDefault="009A4A1D">
            <w:r w:rsidRPr="009A4A1D">
              <w:t>Gabon</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sidP="009A4A1D">
            <w:r w:rsidRPr="009A4A1D">
              <w:t>25</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proofErr w:type="spellStart"/>
            <w:r w:rsidRPr="009A4A1D">
              <w:t>Mahe</w:t>
            </w:r>
            <w:proofErr w:type="spellEnd"/>
            <w:r w:rsidRPr="009A4A1D">
              <w:t xml:space="preserve"> 1971</w:t>
            </w:r>
          </w:p>
        </w:tc>
        <w:tc>
          <w:tcPr>
            <w:tcW w:w="1253" w:type="dxa"/>
            <w:noWrap/>
            <w:hideMark/>
          </w:tcPr>
          <w:p w:rsidR="009A4A1D" w:rsidRPr="009A4A1D" w:rsidRDefault="009A4A1D">
            <w:r w:rsidRPr="009A4A1D">
              <w:t>Clarke 1880</w:t>
            </w:r>
          </w:p>
        </w:tc>
        <w:tc>
          <w:tcPr>
            <w:tcW w:w="934" w:type="dxa"/>
            <w:noWrap/>
            <w:hideMark/>
          </w:tcPr>
          <w:p w:rsidR="009A4A1D" w:rsidRPr="009A4A1D" w:rsidRDefault="009A4A1D" w:rsidP="009A4A1D">
            <w:r w:rsidRPr="009A4A1D">
              <w:t>41</w:t>
            </w:r>
          </w:p>
        </w:tc>
        <w:tc>
          <w:tcPr>
            <w:tcW w:w="347" w:type="dxa"/>
            <w:noWrap/>
            <w:hideMark/>
          </w:tcPr>
          <w:p w:rsidR="009A4A1D" w:rsidRPr="009A4A1D" w:rsidRDefault="009A4A1D" w:rsidP="009A4A1D">
            <w:r w:rsidRPr="009A4A1D">
              <w:t>-220</w:t>
            </w:r>
          </w:p>
        </w:tc>
        <w:tc>
          <w:tcPr>
            <w:tcW w:w="658" w:type="dxa"/>
            <w:noWrap/>
            <w:hideMark/>
          </w:tcPr>
          <w:p w:rsidR="009A4A1D" w:rsidRPr="009A4A1D" w:rsidRDefault="009A4A1D" w:rsidP="009A4A1D">
            <w:r w:rsidRPr="009A4A1D">
              <w:t>-134</w:t>
            </w:r>
          </w:p>
        </w:tc>
        <w:tc>
          <w:tcPr>
            <w:tcW w:w="3034" w:type="dxa"/>
            <w:noWrap/>
            <w:hideMark/>
          </w:tcPr>
          <w:p w:rsidR="009A4A1D" w:rsidRPr="009A4A1D" w:rsidRDefault="009A4A1D">
            <w:proofErr w:type="spellStart"/>
            <w:r w:rsidRPr="009A4A1D">
              <w:t>Mahe</w:t>
            </w:r>
            <w:proofErr w:type="spellEnd"/>
            <w:r w:rsidRPr="009A4A1D">
              <w:t xml:space="preserve"> Island</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 w:rsidRPr="009A4A1D">
              <w:t>25 </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proofErr w:type="spellStart"/>
            <w:r w:rsidRPr="009A4A1D">
              <w:t>Massawa</w:t>
            </w:r>
            <w:proofErr w:type="spellEnd"/>
          </w:p>
        </w:tc>
        <w:tc>
          <w:tcPr>
            <w:tcW w:w="1253" w:type="dxa"/>
            <w:noWrap/>
            <w:hideMark/>
          </w:tcPr>
          <w:p w:rsidR="009A4A1D" w:rsidRPr="009A4A1D" w:rsidRDefault="009A4A1D">
            <w:r w:rsidRPr="009A4A1D">
              <w:t>Bessel 1841</w:t>
            </w:r>
          </w:p>
        </w:tc>
        <w:tc>
          <w:tcPr>
            <w:tcW w:w="934" w:type="dxa"/>
            <w:noWrap/>
            <w:hideMark/>
          </w:tcPr>
          <w:p w:rsidR="009A4A1D" w:rsidRPr="009A4A1D" w:rsidRDefault="009A4A1D">
            <w:r w:rsidRPr="009A4A1D">
              <w:t>639 </w:t>
            </w:r>
          </w:p>
        </w:tc>
        <w:tc>
          <w:tcPr>
            <w:tcW w:w="347" w:type="dxa"/>
            <w:noWrap/>
            <w:hideMark/>
          </w:tcPr>
          <w:p w:rsidR="009A4A1D" w:rsidRPr="009A4A1D" w:rsidRDefault="009A4A1D" w:rsidP="009A4A1D">
            <w:r w:rsidRPr="009A4A1D">
              <w:t>405</w:t>
            </w:r>
          </w:p>
        </w:tc>
        <w:tc>
          <w:tcPr>
            <w:tcW w:w="658" w:type="dxa"/>
            <w:noWrap/>
            <w:hideMark/>
          </w:tcPr>
          <w:p w:rsidR="009A4A1D" w:rsidRPr="009A4A1D" w:rsidRDefault="009A4A1D" w:rsidP="009A4A1D">
            <w:r w:rsidRPr="009A4A1D">
              <w:t>60</w:t>
            </w:r>
          </w:p>
        </w:tc>
        <w:tc>
          <w:tcPr>
            <w:tcW w:w="3034" w:type="dxa"/>
            <w:noWrap/>
            <w:hideMark/>
          </w:tcPr>
          <w:p w:rsidR="009A4A1D" w:rsidRPr="009A4A1D" w:rsidRDefault="009A4A1D">
            <w:r w:rsidRPr="009A4A1D">
              <w:t>Ethiopia (Eritrea) </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sidP="009A4A1D">
            <w:r w:rsidRPr="009A4A1D">
              <w:t>25</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proofErr w:type="spellStart"/>
            <w:r w:rsidRPr="009A4A1D">
              <w:t>Merchich</w:t>
            </w:r>
            <w:proofErr w:type="spellEnd"/>
          </w:p>
        </w:tc>
        <w:tc>
          <w:tcPr>
            <w:tcW w:w="1253" w:type="dxa"/>
            <w:noWrap/>
            <w:hideMark/>
          </w:tcPr>
          <w:p w:rsidR="009A4A1D" w:rsidRPr="009A4A1D" w:rsidRDefault="009A4A1D">
            <w:r w:rsidRPr="009A4A1D">
              <w:t>Clarke 1880</w:t>
            </w:r>
          </w:p>
        </w:tc>
        <w:tc>
          <w:tcPr>
            <w:tcW w:w="934" w:type="dxa"/>
            <w:noWrap/>
            <w:hideMark/>
          </w:tcPr>
          <w:p w:rsidR="009A4A1D" w:rsidRPr="009A4A1D" w:rsidRDefault="009A4A1D" w:rsidP="009A4A1D">
            <w:r w:rsidRPr="009A4A1D">
              <w:t>31</w:t>
            </w:r>
          </w:p>
        </w:tc>
        <w:tc>
          <w:tcPr>
            <w:tcW w:w="347" w:type="dxa"/>
            <w:noWrap/>
            <w:hideMark/>
          </w:tcPr>
          <w:p w:rsidR="009A4A1D" w:rsidRPr="009A4A1D" w:rsidRDefault="009A4A1D" w:rsidP="009A4A1D">
            <w:r w:rsidRPr="009A4A1D">
              <w:t>146</w:t>
            </w:r>
          </w:p>
        </w:tc>
        <w:tc>
          <w:tcPr>
            <w:tcW w:w="658" w:type="dxa"/>
            <w:noWrap/>
            <w:hideMark/>
          </w:tcPr>
          <w:p w:rsidR="009A4A1D" w:rsidRPr="009A4A1D" w:rsidRDefault="009A4A1D" w:rsidP="009A4A1D">
            <w:r w:rsidRPr="009A4A1D">
              <w:t>47</w:t>
            </w:r>
          </w:p>
        </w:tc>
        <w:tc>
          <w:tcPr>
            <w:tcW w:w="3034" w:type="dxa"/>
            <w:noWrap/>
            <w:hideMark/>
          </w:tcPr>
          <w:p w:rsidR="009A4A1D" w:rsidRPr="009A4A1D" w:rsidRDefault="009A4A1D">
            <w:r w:rsidRPr="009A4A1D">
              <w:t>Morocco</w:t>
            </w:r>
          </w:p>
        </w:tc>
        <w:tc>
          <w:tcPr>
            <w:tcW w:w="459" w:type="dxa"/>
            <w:noWrap/>
            <w:hideMark/>
          </w:tcPr>
          <w:p w:rsidR="009A4A1D" w:rsidRPr="009A4A1D" w:rsidRDefault="009A4A1D" w:rsidP="009A4A1D">
            <w:r w:rsidRPr="009A4A1D">
              <w:t>5</w:t>
            </w:r>
          </w:p>
        </w:tc>
        <w:tc>
          <w:tcPr>
            <w:tcW w:w="459" w:type="dxa"/>
            <w:noWrap/>
            <w:hideMark/>
          </w:tcPr>
          <w:p w:rsidR="009A4A1D" w:rsidRPr="009A4A1D" w:rsidRDefault="009A4A1D" w:rsidP="009A4A1D">
            <w:r w:rsidRPr="009A4A1D">
              <w:t>3</w:t>
            </w:r>
          </w:p>
        </w:tc>
        <w:tc>
          <w:tcPr>
            <w:tcW w:w="453" w:type="dxa"/>
            <w:noWrap/>
            <w:hideMark/>
          </w:tcPr>
          <w:p w:rsidR="009A4A1D" w:rsidRPr="009A4A1D" w:rsidRDefault="009A4A1D" w:rsidP="009A4A1D">
            <w:r w:rsidRPr="009A4A1D">
              <w:t>3</w:t>
            </w:r>
          </w:p>
        </w:tc>
        <w:tc>
          <w:tcPr>
            <w:tcW w:w="514" w:type="dxa"/>
            <w:noWrap/>
            <w:hideMark/>
          </w:tcPr>
          <w:p w:rsidR="009A4A1D" w:rsidRPr="009A4A1D" w:rsidRDefault="009A4A1D" w:rsidP="009A4A1D">
            <w:r w:rsidRPr="009A4A1D">
              <w:t>9</w:t>
            </w:r>
          </w:p>
        </w:tc>
      </w:tr>
      <w:tr w:rsidR="009A4A1D" w:rsidRPr="009A4A1D" w:rsidTr="009A4A1D">
        <w:trPr>
          <w:trHeight w:val="300"/>
        </w:trPr>
        <w:tc>
          <w:tcPr>
            <w:tcW w:w="1465" w:type="dxa"/>
            <w:noWrap/>
            <w:hideMark/>
          </w:tcPr>
          <w:p w:rsidR="009A4A1D" w:rsidRPr="009A4A1D" w:rsidRDefault="009A4A1D">
            <w:r w:rsidRPr="009A4A1D">
              <w:t>Midway Astro 1961</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912</w:t>
            </w:r>
          </w:p>
        </w:tc>
        <w:tc>
          <w:tcPr>
            <w:tcW w:w="347" w:type="dxa"/>
            <w:noWrap/>
            <w:hideMark/>
          </w:tcPr>
          <w:p w:rsidR="009A4A1D" w:rsidRPr="009A4A1D" w:rsidRDefault="009A4A1D" w:rsidP="009A4A1D">
            <w:r w:rsidRPr="009A4A1D">
              <w:t>-58</w:t>
            </w:r>
          </w:p>
        </w:tc>
        <w:tc>
          <w:tcPr>
            <w:tcW w:w="658" w:type="dxa"/>
            <w:noWrap/>
            <w:hideMark/>
          </w:tcPr>
          <w:p w:rsidR="009A4A1D" w:rsidRPr="009A4A1D" w:rsidRDefault="009A4A1D">
            <w:r w:rsidRPr="009A4A1D">
              <w:t>1227 </w:t>
            </w:r>
          </w:p>
        </w:tc>
        <w:tc>
          <w:tcPr>
            <w:tcW w:w="3034" w:type="dxa"/>
            <w:noWrap/>
            <w:hideMark/>
          </w:tcPr>
          <w:p w:rsidR="009A4A1D" w:rsidRPr="009A4A1D" w:rsidRDefault="009A4A1D">
            <w:r w:rsidRPr="009A4A1D">
              <w:t>Midway Islands</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 w:rsidRPr="009A4A1D">
              <w:t>25 </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r w:rsidRPr="009A4A1D">
              <w:t>Minna</w:t>
            </w:r>
          </w:p>
        </w:tc>
        <w:tc>
          <w:tcPr>
            <w:tcW w:w="1253" w:type="dxa"/>
            <w:noWrap/>
            <w:hideMark/>
          </w:tcPr>
          <w:p w:rsidR="009A4A1D" w:rsidRPr="009A4A1D" w:rsidRDefault="009A4A1D">
            <w:r w:rsidRPr="009A4A1D">
              <w:t>Clarke 1880</w:t>
            </w:r>
          </w:p>
        </w:tc>
        <w:tc>
          <w:tcPr>
            <w:tcW w:w="934" w:type="dxa"/>
            <w:noWrap/>
            <w:hideMark/>
          </w:tcPr>
          <w:p w:rsidR="009A4A1D" w:rsidRPr="009A4A1D" w:rsidRDefault="009A4A1D">
            <w:r w:rsidRPr="009A4A1D">
              <w:t>-81 </w:t>
            </w:r>
          </w:p>
        </w:tc>
        <w:tc>
          <w:tcPr>
            <w:tcW w:w="347" w:type="dxa"/>
            <w:noWrap/>
            <w:hideMark/>
          </w:tcPr>
          <w:p w:rsidR="009A4A1D" w:rsidRPr="009A4A1D" w:rsidRDefault="009A4A1D" w:rsidP="009A4A1D">
            <w:r w:rsidRPr="009A4A1D">
              <w:t>-84</w:t>
            </w:r>
          </w:p>
        </w:tc>
        <w:tc>
          <w:tcPr>
            <w:tcW w:w="658" w:type="dxa"/>
            <w:noWrap/>
            <w:hideMark/>
          </w:tcPr>
          <w:p w:rsidR="009A4A1D" w:rsidRPr="009A4A1D" w:rsidRDefault="009A4A1D" w:rsidP="009A4A1D">
            <w:r w:rsidRPr="009A4A1D">
              <w:t>115</w:t>
            </w:r>
          </w:p>
        </w:tc>
        <w:tc>
          <w:tcPr>
            <w:tcW w:w="3034" w:type="dxa"/>
            <w:noWrap/>
            <w:hideMark/>
          </w:tcPr>
          <w:p w:rsidR="009A4A1D" w:rsidRPr="009A4A1D" w:rsidRDefault="009A4A1D">
            <w:r w:rsidRPr="009A4A1D">
              <w:t>Cameroon </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sidP="009A4A1D">
            <w:r w:rsidRPr="009A4A1D">
              <w:t>25</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2</w:t>
            </w:r>
          </w:p>
        </w:tc>
      </w:tr>
      <w:tr w:rsidR="009A4A1D" w:rsidRPr="009A4A1D" w:rsidTr="009A4A1D">
        <w:trPr>
          <w:trHeight w:val="300"/>
        </w:trPr>
        <w:tc>
          <w:tcPr>
            <w:tcW w:w="1465" w:type="dxa"/>
            <w:noWrap/>
            <w:hideMark/>
          </w:tcPr>
          <w:p w:rsidR="009A4A1D" w:rsidRPr="009A4A1D" w:rsidRDefault="009A4A1D">
            <w:r w:rsidRPr="009A4A1D">
              <w:t>Minna</w:t>
            </w:r>
          </w:p>
        </w:tc>
        <w:tc>
          <w:tcPr>
            <w:tcW w:w="1253" w:type="dxa"/>
            <w:noWrap/>
            <w:hideMark/>
          </w:tcPr>
          <w:p w:rsidR="009A4A1D" w:rsidRPr="009A4A1D" w:rsidRDefault="009A4A1D">
            <w:r w:rsidRPr="009A4A1D">
              <w:t>Clarke 1880</w:t>
            </w:r>
          </w:p>
        </w:tc>
        <w:tc>
          <w:tcPr>
            <w:tcW w:w="934" w:type="dxa"/>
            <w:noWrap/>
            <w:hideMark/>
          </w:tcPr>
          <w:p w:rsidR="009A4A1D" w:rsidRPr="009A4A1D" w:rsidRDefault="009A4A1D">
            <w:r w:rsidRPr="009A4A1D">
              <w:t>-92 </w:t>
            </w:r>
          </w:p>
        </w:tc>
        <w:tc>
          <w:tcPr>
            <w:tcW w:w="347" w:type="dxa"/>
            <w:noWrap/>
            <w:hideMark/>
          </w:tcPr>
          <w:p w:rsidR="009A4A1D" w:rsidRPr="009A4A1D" w:rsidRDefault="009A4A1D" w:rsidP="009A4A1D">
            <w:r w:rsidRPr="009A4A1D">
              <w:t>-93</w:t>
            </w:r>
          </w:p>
        </w:tc>
        <w:tc>
          <w:tcPr>
            <w:tcW w:w="658" w:type="dxa"/>
            <w:noWrap/>
            <w:hideMark/>
          </w:tcPr>
          <w:p w:rsidR="009A4A1D" w:rsidRPr="009A4A1D" w:rsidRDefault="009A4A1D" w:rsidP="009A4A1D">
            <w:r w:rsidRPr="009A4A1D">
              <w:t>122</w:t>
            </w:r>
          </w:p>
        </w:tc>
        <w:tc>
          <w:tcPr>
            <w:tcW w:w="3034" w:type="dxa"/>
            <w:noWrap/>
            <w:hideMark/>
          </w:tcPr>
          <w:p w:rsidR="009A4A1D" w:rsidRPr="009A4A1D" w:rsidRDefault="009A4A1D">
            <w:r w:rsidRPr="009A4A1D">
              <w:t>Nigeria </w:t>
            </w:r>
          </w:p>
        </w:tc>
        <w:tc>
          <w:tcPr>
            <w:tcW w:w="459" w:type="dxa"/>
            <w:noWrap/>
            <w:hideMark/>
          </w:tcPr>
          <w:p w:rsidR="009A4A1D" w:rsidRPr="009A4A1D" w:rsidRDefault="009A4A1D" w:rsidP="009A4A1D">
            <w:r w:rsidRPr="009A4A1D">
              <w:t>3</w:t>
            </w:r>
          </w:p>
        </w:tc>
        <w:tc>
          <w:tcPr>
            <w:tcW w:w="459" w:type="dxa"/>
            <w:noWrap/>
            <w:hideMark/>
          </w:tcPr>
          <w:p w:rsidR="009A4A1D" w:rsidRPr="009A4A1D" w:rsidRDefault="009A4A1D" w:rsidP="009A4A1D">
            <w:r w:rsidRPr="009A4A1D">
              <w:t>6</w:t>
            </w:r>
          </w:p>
        </w:tc>
        <w:tc>
          <w:tcPr>
            <w:tcW w:w="453" w:type="dxa"/>
            <w:noWrap/>
            <w:hideMark/>
          </w:tcPr>
          <w:p w:rsidR="009A4A1D" w:rsidRPr="009A4A1D" w:rsidRDefault="009A4A1D" w:rsidP="009A4A1D">
            <w:r w:rsidRPr="009A4A1D">
              <w:t>5</w:t>
            </w:r>
          </w:p>
        </w:tc>
        <w:tc>
          <w:tcPr>
            <w:tcW w:w="514" w:type="dxa"/>
            <w:noWrap/>
            <w:hideMark/>
          </w:tcPr>
          <w:p w:rsidR="009A4A1D" w:rsidRPr="009A4A1D" w:rsidRDefault="009A4A1D" w:rsidP="009A4A1D">
            <w:r w:rsidRPr="009A4A1D">
              <w:t>6</w:t>
            </w:r>
          </w:p>
        </w:tc>
      </w:tr>
      <w:tr w:rsidR="009A4A1D" w:rsidRPr="009A4A1D" w:rsidTr="009A4A1D">
        <w:trPr>
          <w:trHeight w:val="300"/>
        </w:trPr>
        <w:tc>
          <w:tcPr>
            <w:tcW w:w="1465" w:type="dxa"/>
            <w:noWrap/>
            <w:hideMark/>
          </w:tcPr>
          <w:p w:rsidR="009A4A1D" w:rsidRPr="009A4A1D" w:rsidRDefault="009A4A1D">
            <w:r w:rsidRPr="009A4A1D">
              <w:t>Montserrat Island Astro 1958</w:t>
            </w:r>
          </w:p>
        </w:tc>
        <w:tc>
          <w:tcPr>
            <w:tcW w:w="1253" w:type="dxa"/>
            <w:noWrap/>
            <w:hideMark/>
          </w:tcPr>
          <w:p w:rsidR="009A4A1D" w:rsidRPr="009A4A1D" w:rsidRDefault="009A4A1D">
            <w:r w:rsidRPr="009A4A1D">
              <w:t>Clarke 1880 </w:t>
            </w:r>
          </w:p>
        </w:tc>
        <w:tc>
          <w:tcPr>
            <w:tcW w:w="934" w:type="dxa"/>
            <w:noWrap/>
            <w:hideMark/>
          </w:tcPr>
          <w:p w:rsidR="009A4A1D" w:rsidRPr="009A4A1D" w:rsidRDefault="009A4A1D" w:rsidP="009A4A1D">
            <w:r w:rsidRPr="009A4A1D">
              <w:t>174</w:t>
            </w:r>
          </w:p>
        </w:tc>
        <w:tc>
          <w:tcPr>
            <w:tcW w:w="347" w:type="dxa"/>
            <w:noWrap/>
            <w:hideMark/>
          </w:tcPr>
          <w:p w:rsidR="009A4A1D" w:rsidRPr="009A4A1D" w:rsidRDefault="009A4A1D" w:rsidP="009A4A1D">
            <w:r w:rsidRPr="009A4A1D">
              <w:t>359</w:t>
            </w:r>
          </w:p>
        </w:tc>
        <w:tc>
          <w:tcPr>
            <w:tcW w:w="658" w:type="dxa"/>
            <w:noWrap/>
            <w:hideMark/>
          </w:tcPr>
          <w:p w:rsidR="009A4A1D" w:rsidRPr="009A4A1D" w:rsidRDefault="009A4A1D">
            <w:r w:rsidRPr="009A4A1D">
              <w:t>365 </w:t>
            </w:r>
          </w:p>
        </w:tc>
        <w:tc>
          <w:tcPr>
            <w:tcW w:w="3034" w:type="dxa"/>
            <w:noWrap/>
            <w:hideMark/>
          </w:tcPr>
          <w:p w:rsidR="009A4A1D" w:rsidRPr="009A4A1D" w:rsidRDefault="009A4A1D">
            <w:r w:rsidRPr="009A4A1D">
              <w:t>Montserrat (Leeward Islands)</w:t>
            </w:r>
          </w:p>
        </w:tc>
        <w:tc>
          <w:tcPr>
            <w:tcW w:w="459" w:type="dxa"/>
            <w:noWrap/>
            <w:hideMark/>
          </w:tcPr>
          <w:p w:rsidR="009A4A1D" w:rsidRPr="009A4A1D" w:rsidRDefault="009A4A1D">
            <w:r w:rsidRPr="009A4A1D">
              <w:t>25 </w:t>
            </w:r>
          </w:p>
        </w:tc>
        <w:tc>
          <w:tcPr>
            <w:tcW w:w="459" w:type="dxa"/>
            <w:noWrap/>
            <w:hideMark/>
          </w:tcPr>
          <w:p w:rsidR="009A4A1D" w:rsidRPr="009A4A1D" w:rsidRDefault="009A4A1D" w:rsidP="009A4A1D">
            <w:r w:rsidRPr="009A4A1D">
              <w:t>25</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proofErr w:type="spellStart"/>
            <w:r w:rsidRPr="009A4A1D">
              <w:t>Nahrwan</w:t>
            </w:r>
            <w:proofErr w:type="spellEnd"/>
          </w:p>
        </w:tc>
        <w:tc>
          <w:tcPr>
            <w:tcW w:w="1253" w:type="dxa"/>
            <w:noWrap/>
            <w:hideMark/>
          </w:tcPr>
          <w:p w:rsidR="009A4A1D" w:rsidRPr="009A4A1D" w:rsidRDefault="009A4A1D">
            <w:r w:rsidRPr="009A4A1D">
              <w:t>Clarke 1880</w:t>
            </w:r>
          </w:p>
        </w:tc>
        <w:tc>
          <w:tcPr>
            <w:tcW w:w="934" w:type="dxa"/>
            <w:noWrap/>
            <w:hideMark/>
          </w:tcPr>
          <w:p w:rsidR="009A4A1D" w:rsidRPr="009A4A1D" w:rsidRDefault="009A4A1D">
            <w:r w:rsidRPr="009A4A1D">
              <w:t>-247 </w:t>
            </w:r>
          </w:p>
        </w:tc>
        <w:tc>
          <w:tcPr>
            <w:tcW w:w="347" w:type="dxa"/>
            <w:noWrap/>
            <w:hideMark/>
          </w:tcPr>
          <w:p w:rsidR="009A4A1D" w:rsidRPr="009A4A1D" w:rsidRDefault="009A4A1D" w:rsidP="009A4A1D">
            <w:r w:rsidRPr="009A4A1D">
              <w:t>-148</w:t>
            </w:r>
          </w:p>
        </w:tc>
        <w:tc>
          <w:tcPr>
            <w:tcW w:w="658" w:type="dxa"/>
            <w:noWrap/>
            <w:hideMark/>
          </w:tcPr>
          <w:p w:rsidR="009A4A1D" w:rsidRPr="009A4A1D" w:rsidRDefault="009A4A1D" w:rsidP="009A4A1D">
            <w:r w:rsidRPr="009A4A1D">
              <w:t>369</w:t>
            </w:r>
          </w:p>
        </w:tc>
        <w:tc>
          <w:tcPr>
            <w:tcW w:w="3034" w:type="dxa"/>
            <w:noWrap/>
            <w:hideMark/>
          </w:tcPr>
          <w:p w:rsidR="009A4A1D" w:rsidRPr="009A4A1D" w:rsidRDefault="009A4A1D">
            <w:r w:rsidRPr="009A4A1D">
              <w:t>Oman (</w:t>
            </w:r>
            <w:proofErr w:type="spellStart"/>
            <w:r w:rsidRPr="009A4A1D">
              <w:t>Masirah</w:t>
            </w:r>
            <w:proofErr w:type="spellEnd"/>
            <w:r w:rsidRPr="009A4A1D">
              <w:t xml:space="preserve"> Island) </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sidP="009A4A1D">
            <w:r w:rsidRPr="009A4A1D">
              <w:t>25</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2</w:t>
            </w:r>
          </w:p>
        </w:tc>
      </w:tr>
      <w:tr w:rsidR="009A4A1D" w:rsidRPr="009A4A1D" w:rsidTr="009A4A1D">
        <w:trPr>
          <w:trHeight w:val="300"/>
        </w:trPr>
        <w:tc>
          <w:tcPr>
            <w:tcW w:w="1465" w:type="dxa"/>
            <w:noWrap/>
            <w:hideMark/>
          </w:tcPr>
          <w:p w:rsidR="009A4A1D" w:rsidRPr="009A4A1D" w:rsidRDefault="009A4A1D">
            <w:proofErr w:type="spellStart"/>
            <w:r w:rsidRPr="009A4A1D">
              <w:t>Nahrwan</w:t>
            </w:r>
            <w:proofErr w:type="spellEnd"/>
          </w:p>
        </w:tc>
        <w:tc>
          <w:tcPr>
            <w:tcW w:w="1253" w:type="dxa"/>
            <w:noWrap/>
            <w:hideMark/>
          </w:tcPr>
          <w:p w:rsidR="009A4A1D" w:rsidRPr="009A4A1D" w:rsidRDefault="009A4A1D">
            <w:r w:rsidRPr="009A4A1D">
              <w:t>Clarke 1880</w:t>
            </w:r>
          </w:p>
        </w:tc>
        <w:tc>
          <w:tcPr>
            <w:tcW w:w="934" w:type="dxa"/>
            <w:noWrap/>
            <w:hideMark/>
          </w:tcPr>
          <w:p w:rsidR="009A4A1D" w:rsidRPr="009A4A1D" w:rsidRDefault="009A4A1D">
            <w:r w:rsidRPr="009A4A1D">
              <w:t>-243 </w:t>
            </w:r>
          </w:p>
        </w:tc>
        <w:tc>
          <w:tcPr>
            <w:tcW w:w="347" w:type="dxa"/>
            <w:noWrap/>
            <w:hideMark/>
          </w:tcPr>
          <w:p w:rsidR="009A4A1D" w:rsidRPr="009A4A1D" w:rsidRDefault="009A4A1D" w:rsidP="009A4A1D">
            <w:r w:rsidRPr="009A4A1D">
              <w:t>-192</w:t>
            </w:r>
          </w:p>
        </w:tc>
        <w:tc>
          <w:tcPr>
            <w:tcW w:w="658" w:type="dxa"/>
            <w:noWrap/>
            <w:hideMark/>
          </w:tcPr>
          <w:p w:rsidR="009A4A1D" w:rsidRPr="009A4A1D" w:rsidRDefault="009A4A1D" w:rsidP="009A4A1D">
            <w:r w:rsidRPr="009A4A1D">
              <w:t>477</w:t>
            </w:r>
          </w:p>
        </w:tc>
        <w:tc>
          <w:tcPr>
            <w:tcW w:w="3034" w:type="dxa"/>
            <w:noWrap/>
            <w:hideMark/>
          </w:tcPr>
          <w:p w:rsidR="009A4A1D" w:rsidRPr="009A4A1D" w:rsidRDefault="009A4A1D">
            <w:r w:rsidRPr="009A4A1D">
              <w:t>Saudi Arabia </w:t>
            </w:r>
          </w:p>
        </w:tc>
        <w:tc>
          <w:tcPr>
            <w:tcW w:w="459" w:type="dxa"/>
            <w:noWrap/>
            <w:hideMark/>
          </w:tcPr>
          <w:p w:rsidR="009A4A1D" w:rsidRPr="009A4A1D" w:rsidRDefault="009A4A1D" w:rsidP="009A4A1D">
            <w:r w:rsidRPr="009A4A1D">
              <w:t>20</w:t>
            </w:r>
          </w:p>
        </w:tc>
        <w:tc>
          <w:tcPr>
            <w:tcW w:w="459" w:type="dxa"/>
            <w:noWrap/>
            <w:hideMark/>
          </w:tcPr>
          <w:p w:rsidR="009A4A1D" w:rsidRPr="009A4A1D" w:rsidRDefault="009A4A1D" w:rsidP="009A4A1D">
            <w:r w:rsidRPr="009A4A1D">
              <w:t>20</w:t>
            </w:r>
          </w:p>
        </w:tc>
        <w:tc>
          <w:tcPr>
            <w:tcW w:w="453" w:type="dxa"/>
            <w:noWrap/>
            <w:hideMark/>
          </w:tcPr>
          <w:p w:rsidR="009A4A1D" w:rsidRPr="009A4A1D" w:rsidRDefault="009A4A1D" w:rsidP="009A4A1D">
            <w:r w:rsidRPr="009A4A1D">
              <w:t>20</w:t>
            </w:r>
          </w:p>
        </w:tc>
        <w:tc>
          <w:tcPr>
            <w:tcW w:w="514" w:type="dxa"/>
            <w:noWrap/>
            <w:hideMark/>
          </w:tcPr>
          <w:p w:rsidR="009A4A1D" w:rsidRPr="009A4A1D" w:rsidRDefault="009A4A1D" w:rsidP="009A4A1D">
            <w:r w:rsidRPr="009A4A1D">
              <w:t>3</w:t>
            </w:r>
          </w:p>
        </w:tc>
      </w:tr>
      <w:tr w:rsidR="009A4A1D" w:rsidRPr="009A4A1D" w:rsidTr="009A4A1D">
        <w:trPr>
          <w:trHeight w:val="300"/>
        </w:trPr>
        <w:tc>
          <w:tcPr>
            <w:tcW w:w="1465" w:type="dxa"/>
            <w:noWrap/>
            <w:hideMark/>
          </w:tcPr>
          <w:p w:rsidR="009A4A1D" w:rsidRPr="009A4A1D" w:rsidRDefault="009A4A1D">
            <w:proofErr w:type="spellStart"/>
            <w:r w:rsidRPr="009A4A1D">
              <w:t>Nahrwan</w:t>
            </w:r>
            <w:proofErr w:type="spellEnd"/>
          </w:p>
        </w:tc>
        <w:tc>
          <w:tcPr>
            <w:tcW w:w="1253" w:type="dxa"/>
            <w:noWrap/>
            <w:hideMark/>
          </w:tcPr>
          <w:p w:rsidR="009A4A1D" w:rsidRPr="009A4A1D" w:rsidRDefault="009A4A1D">
            <w:r w:rsidRPr="009A4A1D">
              <w:t>Clarke 1880</w:t>
            </w:r>
          </w:p>
        </w:tc>
        <w:tc>
          <w:tcPr>
            <w:tcW w:w="934" w:type="dxa"/>
            <w:noWrap/>
            <w:hideMark/>
          </w:tcPr>
          <w:p w:rsidR="009A4A1D" w:rsidRPr="009A4A1D" w:rsidRDefault="009A4A1D">
            <w:r w:rsidRPr="009A4A1D">
              <w:t>-249 </w:t>
            </w:r>
          </w:p>
        </w:tc>
        <w:tc>
          <w:tcPr>
            <w:tcW w:w="347" w:type="dxa"/>
            <w:noWrap/>
            <w:hideMark/>
          </w:tcPr>
          <w:p w:rsidR="009A4A1D" w:rsidRPr="009A4A1D" w:rsidRDefault="009A4A1D" w:rsidP="009A4A1D">
            <w:r w:rsidRPr="009A4A1D">
              <w:t>-156</w:t>
            </w:r>
          </w:p>
        </w:tc>
        <w:tc>
          <w:tcPr>
            <w:tcW w:w="658" w:type="dxa"/>
            <w:noWrap/>
            <w:hideMark/>
          </w:tcPr>
          <w:p w:rsidR="009A4A1D" w:rsidRPr="009A4A1D" w:rsidRDefault="009A4A1D" w:rsidP="009A4A1D">
            <w:r w:rsidRPr="009A4A1D">
              <w:t>381</w:t>
            </w:r>
          </w:p>
        </w:tc>
        <w:tc>
          <w:tcPr>
            <w:tcW w:w="3034" w:type="dxa"/>
            <w:noWrap/>
            <w:hideMark/>
          </w:tcPr>
          <w:p w:rsidR="009A4A1D" w:rsidRPr="009A4A1D" w:rsidRDefault="009A4A1D">
            <w:r w:rsidRPr="009A4A1D">
              <w:t>United Arab Emirates </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sidP="009A4A1D">
            <w:r w:rsidRPr="009A4A1D">
              <w:t>25</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2</w:t>
            </w:r>
          </w:p>
        </w:tc>
      </w:tr>
      <w:tr w:rsidR="009A4A1D" w:rsidRPr="009A4A1D" w:rsidTr="009A4A1D">
        <w:trPr>
          <w:trHeight w:val="300"/>
        </w:trPr>
        <w:tc>
          <w:tcPr>
            <w:tcW w:w="1465" w:type="dxa"/>
            <w:noWrap/>
            <w:hideMark/>
          </w:tcPr>
          <w:p w:rsidR="009A4A1D" w:rsidRPr="009A4A1D" w:rsidRDefault="009A4A1D">
            <w:proofErr w:type="spellStart"/>
            <w:r w:rsidRPr="009A4A1D">
              <w:t>Naparima</w:t>
            </w:r>
            <w:proofErr w:type="spellEnd"/>
            <w:r w:rsidRPr="009A4A1D">
              <w:t xml:space="preserve"> BWI</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10</w:t>
            </w:r>
          </w:p>
        </w:tc>
        <w:tc>
          <w:tcPr>
            <w:tcW w:w="347" w:type="dxa"/>
            <w:noWrap/>
            <w:hideMark/>
          </w:tcPr>
          <w:p w:rsidR="009A4A1D" w:rsidRPr="009A4A1D" w:rsidRDefault="009A4A1D" w:rsidP="009A4A1D">
            <w:r w:rsidRPr="009A4A1D">
              <w:t>375</w:t>
            </w:r>
          </w:p>
        </w:tc>
        <w:tc>
          <w:tcPr>
            <w:tcW w:w="658" w:type="dxa"/>
            <w:noWrap/>
            <w:hideMark/>
          </w:tcPr>
          <w:p w:rsidR="009A4A1D" w:rsidRPr="009A4A1D" w:rsidRDefault="009A4A1D">
            <w:r w:rsidRPr="009A4A1D">
              <w:t>165 </w:t>
            </w:r>
          </w:p>
        </w:tc>
        <w:tc>
          <w:tcPr>
            <w:tcW w:w="3034" w:type="dxa"/>
            <w:noWrap/>
            <w:hideMark/>
          </w:tcPr>
          <w:p w:rsidR="009A4A1D" w:rsidRPr="009A4A1D" w:rsidRDefault="009A4A1D">
            <w:r w:rsidRPr="009A4A1D">
              <w:t>Trinidad &amp; Tobago</w:t>
            </w:r>
          </w:p>
        </w:tc>
        <w:tc>
          <w:tcPr>
            <w:tcW w:w="459" w:type="dxa"/>
            <w:noWrap/>
            <w:hideMark/>
          </w:tcPr>
          <w:p w:rsidR="009A4A1D" w:rsidRPr="009A4A1D" w:rsidRDefault="009A4A1D" w:rsidP="009A4A1D">
            <w:r w:rsidRPr="009A4A1D">
              <w:t>15</w:t>
            </w:r>
          </w:p>
        </w:tc>
        <w:tc>
          <w:tcPr>
            <w:tcW w:w="459" w:type="dxa"/>
            <w:noWrap/>
            <w:hideMark/>
          </w:tcPr>
          <w:p w:rsidR="009A4A1D" w:rsidRPr="009A4A1D" w:rsidRDefault="009A4A1D" w:rsidP="009A4A1D">
            <w:r w:rsidRPr="009A4A1D">
              <w:t>15</w:t>
            </w:r>
          </w:p>
        </w:tc>
        <w:tc>
          <w:tcPr>
            <w:tcW w:w="453" w:type="dxa"/>
            <w:noWrap/>
            <w:hideMark/>
          </w:tcPr>
          <w:p w:rsidR="009A4A1D" w:rsidRPr="009A4A1D" w:rsidRDefault="009A4A1D" w:rsidP="009A4A1D">
            <w:r w:rsidRPr="009A4A1D">
              <w:t>15</w:t>
            </w:r>
          </w:p>
        </w:tc>
        <w:tc>
          <w:tcPr>
            <w:tcW w:w="514" w:type="dxa"/>
            <w:noWrap/>
            <w:hideMark/>
          </w:tcPr>
          <w:p w:rsidR="009A4A1D" w:rsidRPr="009A4A1D" w:rsidRDefault="009A4A1D" w:rsidP="009A4A1D">
            <w:r w:rsidRPr="009A4A1D">
              <w:t>4</w:t>
            </w:r>
          </w:p>
        </w:tc>
      </w:tr>
      <w:tr w:rsidR="009A4A1D" w:rsidRPr="009A4A1D" w:rsidTr="009A4A1D">
        <w:trPr>
          <w:trHeight w:val="300"/>
        </w:trPr>
        <w:tc>
          <w:tcPr>
            <w:tcW w:w="1465" w:type="dxa"/>
            <w:noWrap/>
            <w:hideMark/>
          </w:tcPr>
          <w:p w:rsidR="009A4A1D" w:rsidRPr="009A4A1D" w:rsidRDefault="009A4A1D">
            <w:r w:rsidRPr="009A4A1D">
              <w:t>North American 1927</w:t>
            </w:r>
          </w:p>
        </w:tc>
        <w:tc>
          <w:tcPr>
            <w:tcW w:w="1253" w:type="dxa"/>
            <w:noWrap/>
            <w:hideMark/>
          </w:tcPr>
          <w:p w:rsidR="009A4A1D" w:rsidRPr="009A4A1D" w:rsidRDefault="009A4A1D">
            <w:r w:rsidRPr="009A4A1D">
              <w:t>Clarke 1866 </w:t>
            </w:r>
          </w:p>
        </w:tc>
        <w:tc>
          <w:tcPr>
            <w:tcW w:w="934" w:type="dxa"/>
            <w:noWrap/>
            <w:hideMark/>
          </w:tcPr>
          <w:p w:rsidR="009A4A1D" w:rsidRPr="009A4A1D" w:rsidRDefault="009A4A1D" w:rsidP="009A4A1D">
            <w:r w:rsidRPr="009A4A1D">
              <w:t>-5</w:t>
            </w:r>
          </w:p>
        </w:tc>
        <w:tc>
          <w:tcPr>
            <w:tcW w:w="347" w:type="dxa"/>
            <w:noWrap/>
            <w:hideMark/>
          </w:tcPr>
          <w:p w:rsidR="009A4A1D" w:rsidRPr="009A4A1D" w:rsidRDefault="009A4A1D" w:rsidP="009A4A1D">
            <w:r w:rsidRPr="009A4A1D">
              <w:t>135</w:t>
            </w:r>
          </w:p>
        </w:tc>
        <w:tc>
          <w:tcPr>
            <w:tcW w:w="658" w:type="dxa"/>
            <w:noWrap/>
            <w:hideMark/>
          </w:tcPr>
          <w:p w:rsidR="009A4A1D" w:rsidRPr="009A4A1D" w:rsidRDefault="009A4A1D">
            <w:r w:rsidRPr="009A4A1D">
              <w:t>172 </w:t>
            </w:r>
          </w:p>
        </w:tc>
        <w:tc>
          <w:tcPr>
            <w:tcW w:w="3034" w:type="dxa"/>
            <w:noWrap/>
            <w:hideMark/>
          </w:tcPr>
          <w:p w:rsidR="009A4A1D" w:rsidRPr="009A4A1D" w:rsidRDefault="009A4A1D">
            <w:r w:rsidRPr="009A4A1D">
              <w:t>Alaska (Excluding Aleutian Ids)</w:t>
            </w:r>
          </w:p>
        </w:tc>
        <w:tc>
          <w:tcPr>
            <w:tcW w:w="459" w:type="dxa"/>
            <w:noWrap/>
            <w:hideMark/>
          </w:tcPr>
          <w:p w:rsidR="009A4A1D" w:rsidRPr="009A4A1D" w:rsidRDefault="009A4A1D">
            <w:r w:rsidRPr="009A4A1D">
              <w:t>5 </w:t>
            </w:r>
          </w:p>
        </w:tc>
        <w:tc>
          <w:tcPr>
            <w:tcW w:w="459" w:type="dxa"/>
            <w:noWrap/>
            <w:hideMark/>
          </w:tcPr>
          <w:p w:rsidR="009A4A1D" w:rsidRPr="009A4A1D" w:rsidRDefault="009A4A1D" w:rsidP="009A4A1D">
            <w:r w:rsidRPr="009A4A1D">
              <w:t>9</w:t>
            </w:r>
          </w:p>
        </w:tc>
        <w:tc>
          <w:tcPr>
            <w:tcW w:w="453" w:type="dxa"/>
            <w:noWrap/>
            <w:hideMark/>
          </w:tcPr>
          <w:p w:rsidR="009A4A1D" w:rsidRPr="009A4A1D" w:rsidRDefault="009A4A1D" w:rsidP="009A4A1D">
            <w:r w:rsidRPr="009A4A1D">
              <w:t>5</w:t>
            </w:r>
          </w:p>
        </w:tc>
        <w:tc>
          <w:tcPr>
            <w:tcW w:w="514" w:type="dxa"/>
            <w:noWrap/>
            <w:hideMark/>
          </w:tcPr>
          <w:p w:rsidR="009A4A1D" w:rsidRPr="009A4A1D" w:rsidRDefault="009A4A1D" w:rsidP="009A4A1D">
            <w:r w:rsidRPr="009A4A1D">
              <w:t>47</w:t>
            </w:r>
          </w:p>
        </w:tc>
      </w:tr>
      <w:tr w:rsidR="009A4A1D" w:rsidRPr="009A4A1D" w:rsidTr="009A4A1D">
        <w:trPr>
          <w:trHeight w:val="300"/>
        </w:trPr>
        <w:tc>
          <w:tcPr>
            <w:tcW w:w="1465" w:type="dxa"/>
            <w:noWrap/>
            <w:hideMark/>
          </w:tcPr>
          <w:p w:rsidR="009A4A1D" w:rsidRPr="009A4A1D" w:rsidRDefault="009A4A1D">
            <w:r w:rsidRPr="009A4A1D">
              <w:t>North American 1927</w:t>
            </w:r>
          </w:p>
        </w:tc>
        <w:tc>
          <w:tcPr>
            <w:tcW w:w="1253" w:type="dxa"/>
            <w:noWrap/>
            <w:hideMark/>
          </w:tcPr>
          <w:p w:rsidR="009A4A1D" w:rsidRPr="009A4A1D" w:rsidRDefault="009A4A1D">
            <w:r w:rsidRPr="009A4A1D">
              <w:t>Clarke 1866 </w:t>
            </w:r>
          </w:p>
        </w:tc>
        <w:tc>
          <w:tcPr>
            <w:tcW w:w="934" w:type="dxa"/>
            <w:noWrap/>
            <w:hideMark/>
          </w:tcPr>
          <w:p w:rsidR="009A4A1D" w:rsidRPr="009A4A1D" w:rsidRDefault="009A4A1D" w:rsidP="009A4A1D">
            <w:r w:rsidRPr="009A4A1D">
              <w:t>-2</w:t>
            </w:r>
          </w:p>
        </w:tc>
        <w:tc>
          <w:tcPr>
            <w:tcW w:w="347" w:type="dxa"/>
            <w:noWrap/>
            <w:hideMark/>
          </w:tcPr>
          <w:p w:rsidR="009A4A1D" w:rsidRPr="009A4A1D" w:rsidRDefault="009A4A1D" w:rsidP="009A4A1D">
            <w:r w:rsidRPr="009A4A1D">
              <w:t>152</w:t>
            </w:r>
          </w:p>
        </w:tc>
        <w:tc>
          <w:tcPr>
            <w:tcW w:w="658" w:type="dxa"/>
            <w:noWrap/>
            <w:hideMark/>
          </w:tcPr>
          <w:p w:rsidR="009A4A1D" w:rsidRPr="009A4A1D" w:rsidRDefault="009A4A1D">
            <w:r w:rsidRPr="009A4A1D">
              <w:t>149 </w:t>
            </w:r>
          </w:p>
        </w:tc>
        <w:tc>
          <w:tcPr>
            <w:tcW w:w="3034" w:type="dxa"/>
            <w:noWrap/>
            <w:hideMark/>
          </w:tcPr>
          <w:p w:rsidR="009A4A1D" w:rsidRPr="009A4A1D" w:rsidRDefault="009A4A1D">
            <w:r w:rsidRPr="009A4A1D">
              <w:t>Alaska (Aleutian Ids East of 180øW)</w:t>
            </w:r>
          </w:p>
        </w:tc>
        <w:tc>
          <w:tcPr>
            <w:tcW w:w="459" w:type="dxa"/>
            <w:noWrap/>
            <w:hideMark/>
          </w:tcPr>
          <w:p w:rsidR="009A4A1D" w:rsidRPr="009A4A1D" w:rsidRDefault="009A4A1D" w:rsidP="009A4A1D">
            <w:r w:rsidRPr="009A4A1D">
              <w:t>6</w:t>
            </w:r>
          </w:p>
        </w:tc>
        <w:tc>
          <w:tcPr>
            <w:tcW w:w="459" w:type="dxa"/>
            <w:noWrap/>
            <w:hideMark/>
          </w:tcPr>
          <w:p w:rsidR="009A4A1D" w:rsidRPr="009A4A1D" w:rsidRDefault="009A4A1D" w:rsidP="009A4A1D">
            <w:r w:rsidRPr="009A4A1D">
              <w:t>8</w:t>
            </w:r>
          </w:p>
        </w:tc>
        <w:tc>
          <w:tcPr>
            <w:tcW w:w="453" w:type="dxa"/>
            <w:noWrap/>
            <w:hideMark/>
          </w:tcPr>
          <w:p w:rsidR="009A4A1D" w:rsidRPr="009A4A1D" w:rsidRDefault="009A4A1D" w:rsidP="009A4A1D">
            <w:r w:rsidRPr="009A4A1D">
              <w:t>10</w:t>
            </w:r>
          </w:p>
        </w:tc>
        <w:tc>
          <w:tcPr>
            <w:tcW w:w="514" w:type="dxa"/>
            <w:noWrap/>
            <w:hideMark/>
          </w:tcPr>
          <w:p w:rsidR="009A4A1D" w:rsidRPr="009A4A1D" w:rsidRDefault="009A4A1D">
            <w:r w:rsidRPr="009A4A1D">
              <w:t>6 </w:t>
            </w:r>
          </w:p>
        </w:tc>
      </w:tr>
      <w:tr w:rsidR="009A4A1D" w:rsidRPr="009A4A1D" w:rsidTr="009A4A1D">
        <w:trPr>
          <w:trHeight w:val="300"/>
        </w:trPr>
        <w:tc>
          <w:tcPr>
            <w:tcW w:w="1465" w:type="dxa"/>
            <w:noWrap/>
            <w:hideMark/>
          </w:tcPr>
          <w:p w:rsidR="009A4A1D" w:rsidRPr="009A4A1D" w:rsidRDefault="009A4A1D">
            <w:r w:rsidRPr="009A4A1D">
              <w:t>North American 1927</w:t>
            </w:r>
          </w:p>
        </w:tc>
        <w:tc>
          <w:tcPr>
            <w:tcW w:w="1253" w:type="dxa"/>
            <w:noWrap/>
            <w:hideMark/>
          </w:tcPr>
          <w:p w:rsidR="009A4A1D" w:rsidRPr="009A4A1D" w:rsidRDefault="009A4A1D">
            <w:r w:rsidRPr="009A4A1D">
              <w:t>Clarke 1866 </w:t>
            </w:r>
          </w:p>
        </w:tc>
        <w:tc>
          <w:tcPr>
            <w:tcW w:w="934" w:type="dxa"/>
            <w:noWrap/>
            <w:hideMark/>
          </w:tcPr>
          <w:p w:rsidR="009A4A1D" w:rsidRPr="009A4A1D" w:rsidRDefault="009A4A1D" w:rsidP="009A4A1D">
            <w:r w:rsidRPr="009A4A1D">
              <w:t>2</w:t>
            </w:r>
          </w:p>
        </w:tc>
        <w:tc>
          <w:tcPr>
            <w:tcW w:w="347" w:type="dxa"/>
            <w:noWrap/>
            <w:hideMark/>
          </w:tcPr>
          <w:p w:rsidR="009A4A1D" w:rsidRPr="009A4A1D" w:rsidRDefault="009A4A1D" w:rsidP="009A4A1D">
            <w:r w:rsidRPr="009A4A1D">
              <w:t>204</w:t>
            </w:r>
          </w:p>
        </w:tc>
        <w:tc>
          <w:tcPr>
            <w:tcW w:w="658" w:type="dxa"/>
            <w:noWrap/>
            <w:hideMark/>
          </w:tcPr>
          <w:p w:rsidR="009A4A1D" w:rsidRPr="009A4A1D" w:rsidRDefault="009A4A1D">
            <w:r w:rsidRPr="009A4A1D">
              <w:t>105 </w:t>
            </w:r>
          </w:p>
        </w:tc>
        <w:tc>
          <w:tcPr>
            <w:tcW w:w="3034" w:type="dxa"/>
            <w:noWrap/>
            <w:hideMark/>
          </w:tcPr>
          <w:p w:rsidR="009A4A1D" w:rsidRPr="009A4A1D" w:rsidRDefault="009A4A1D">
            <w:r w:rsidRPr="009A4A1D">
              <w:t>Alaska (Aleutian Ids West of 180øW)</w:t>
            </w:r>
          </w:p>
        </w:tc>
        <w:tc>
          <w:tcPr>
            <w:tcW w:w="459" w:type="dxa"/>
            <w:noWrap/>
            <w:hideMark/>
          </w:tcPr>
          <w:p w:rsidR="009A4A1D" w:rsidRPr="009A4A1D" w:rsidRDefault="009A4A1D" w:rsidP="009A4A1D">
            <w:r w:rsidRPr="009A4A1D">
              <w:t>10</w:t>
            </w:r>
          </w:p>
        </w:tc>
        <w:tc>
          <w:tcPr>
            <w:tcW w:w="459" w:type="dxa"/>
            <w:noWrap/>
            <w:hideMark/>
          </w:tcPr>
          <w:p w:rsidR="009A4A1D" w:rsidRPr="009A4A1D" w:rsidRDefault="009A4A1D" w:rsidP="009A4A1D">
            <w:r w:rsidRPr="009A4A1D">
              <w:t>10</w:t>
            </w:r>
          </w:p>
        </w:tc>
        <w:tc>
          <w:tcPr>
            <w:tcW w:w="453" w:type="dxa"/>
            <w:noWrap/>
            <w:hideMark/>
          </w:tcPr>
          <w:p w:rsidR="009A4A1D" w:rsidRPr="009A4A1D" w:rsidRDefault="009A4A1D" w:rsidP="009A4A1D">
            <w:r w:rsidRPr="009A4A1D">
              <w:t>10</w:t>
            </w:r>
          </w:p>
        </w:tc>
        <w:tc>
          <w:tcPr>
            <w:tcW w:w="514" w:type="dxa"/>
            <w:noWrap/>
            <w:hideMark/>
          </w:tcPr>
          <w:p w:rsidR="009A4A1D" w:rsidRPr="009A4A1D" w:rsidRDefault="009A4A1D">
            <w:r w:rsidRPr="009A4A1D">
              <w:t>5 </w:t>
            </w:r>
          </w:p>
        </w:tc>
      </w:tr>
      <w:tr w:rsidR="009A4A1D" w:rsidRPr="009A4A1D" w:rsidTr="009A4A1D">
        <w:trPr>
          <w:trHeight w:val="300"/>
        </w:trPr>
        <w:tc>
          <w:tcPr>
            <w:tcW w:w="1465" w:type="dxa"/>
            <w:noWrap/>
            <w:hideMark/>
          </w:tcPr>
          <w:p w:rsidR="009A4A1D" w:rsidRPr="009A4A1D" w:rsidRDefault="009A4A1D">
            <w:r w:rsidRPr="009A4A1D">
              <w:t>North American 1927</w:t>
            </w:r>
          </w:p>
        </w:tc>
        <w:tc>
          <w:tcPr>
            <w:tcW w:w="1253" w:type="dxa"/>
            <w:noWrap/>
            <w:hideMark/>
          </w:tcPr>
          <w:p w:rsidR="009A4A1D" w:rsidRPr="009A4A1D" w:rsidRDefault="009A4A1D">
            <w:r w:rsidRPr="009A4A1D">
              <w:t>Clarke 1866 </w:t>
            </w:r>
          </w:p>
        </w:tc>
        <w:tc>
          <w:tcPr>
            <w:tcW w:w="934" w:type="dxa"/>
            <w:noWrap/>
            <w:hideMark/>
          </w:tcPr>
          <w:p w:rsidR="009A4A1D" w:rsidRPr="009A4A1D" w:rsidRDefault="009A4A1D" w:rsidP="009A4A1D">
            <w:r w:rsidRPr="009A4A1D">
              <w:t>-4</w:t>
            </w:r>
          </w:p>
        </w:tc>
        <w:tc>
          <w:tcPr>
            <w:tcW w:w="347" w:type="dxa"/>
            <w:noWrap/>
            <w:hideMark/>
          </w:tcPr>
          <w:p w:rsidR="009A4A1D" w:rsidRPr="009A4A1D" w:rsidRDefault="009A4A1D" w:rsidP="009A4A1D">
            <w:r w:rsidRPr="009A4A1D">
              <w:t>154</w:t>
            </w:r>
          </w:p>
        </w:tc>
        <w:tc>
          <w:tcPr>
            <w:tcW w:w="658" w:type="dxa"/>
            <w:noWrap/>
            <w:hideMark/>
          </w:tcPr>
          <w:p w:rsidR="009A4A1D" w:rsidRPr="009A4A1D" w:rsidRDefault="009A4A1D">
            <w:r w:rsidRPr="009A4A1D">
              <w:t>178 </w:t>
            </w:r>
          </w:p>
        </w:tc>
        <w:tc>
          <w:tcPr>
            <w:tcW w:w="3034" w:type="dxa"/>
            <w:noWrap/>
            <w:hideMark/>
          </w:tcPr>
          <w:p w:rsidR="009A4A1D" w:rsidRPr="009A4A1D" w:rsidRDefault="009A4A1D">
            <w:r w:rsidRPr="009A4A1D">
              <w:t>Bahamas (Except San Salvador Id)</w:t>
            </w:r>
          </w:p>
        </w:tc>
        <w:tc>
          <w:tcPr>
            <w:tcW w:w="459" w:type="dxa"/>
            <w:noWrap/>
            <w:hideMark/>
          </w:tcPr>
          <w:p w:rsidR="009A4A1D" w:rsidRPr="009A4A1D" w:rsidRDefault="009A4A1D">
            <w:r w:rsidRPr="009A4A1D">
              <w:t>5 </w:t>
            </w:r>
          </w:p>
        </w:tc>
        <w:tc>
          <w:tcPr>
            <w:tcW w:w="459" w:type="dxa"/>
            <w:noWrap/>
            <w:hideMark/>
          </w:tcPr>
          <w:p w:rsidR="009A4A1D" w:rsidRPr="009A4A1D" w:rsidRDefault="009A4A1D" w:rsidP="009A4A1D">
            <w:r w:rsidRPr="009A4A1D">
              <w:t>3</w:t>
            </w:r>
          </w:p>
        </w:tc>
        <w:tc>
          <w:tcPr>
            <w:tcW w:w="453" w:type="dxa"/>
            <w:noWrap/>
            <w:hideMark/>
          </w:tcPr>
          <w:p w:rsidR="009A4A1D" w:rsidRPr="009A4A1D" w:rsidRDefault="009A4A1D" w:rsidP="009A4A1D">
            <w:r w:rsidRPr="009A4A1D">
              <w:t>5</w:t>
            </w:r>
          </w:p>
        </w:tc>
        <w:tc>
          <w:tcPr>
            <w:tcW w:w="514" w:type="dxa"/>
            <w:noWrap/>
            <w:hideMark/>
          </w:tcPr>
          <w:p w:rsidR="009A4A1D" w:rsidRPr="009A4A1D" w:rsidRDefault="009A4A1D" w:rsidP="009A4A1D">
            <w:r w:rsidRPr="009A4A1D">
              <w:t>11</w:t>
            </w:r>
          </w:p>
        </w:tc>
      </w:tr>
      <w:tr w:rsidR="009A4A1D" w:rsidRPr="009A4A1D" w:rsidTr="009A4A1D">
        <w:trPr>
          <w:trHeight w:val="300"/>
        </w:trPr>
        <w:tc>
          <w:tcPr>
            <w:tcW w:w="1465" w:type="dxa"/>
            <w:noWrap/>
            <w:hideMark/>
          </w:tcPr>
          <w:p w:rsidR="009A4A1D" w:rsidRPr="009A4A1D" w:rsidRDefault="009A4A1D">
            <w:r w:rsidRPr="009A4A1D">
              <w:t xml:space="preserve">North American </w:t>
            </w:r>
            <w:r w:rsidRPr="009A4A1D">
              <w:lastRenderedPageBreak/>
              <w:t>1927</w:t>
            </w:r>
          </w:p>
        </w:tc>
        <w:tc>
          <w:tcPr>
            <w:tcW w:w="1253" w:type="dxa"/>
            <w:noWrap/>
            <w:hideMark/>
          </w:tcPr>
          <w:p w:rsidR="009A4A1D" w:rsidRPr="009A4A1D" w:rsidRDefault="009A4A1D">
            <w:r w:rsidRPr="009A4A1D">
              <w:lastRenderedPageBreak/>
              <w:t>Clarke 1866 </w:t>
            </w:r>
          </w:p>
        </w:tc>
        <w:tc>
          <w:tcPr>
            <w:tcW w:w="934" w:type="dxa"/>
            <w:noWrap/>
            <w:hideMark/>
          </w:tcPr>
          <w:p w:rsidR="009A4A1D" w:rsidRPr="009A4A1D" w:rsidRDefault="009A4A1D" w:rsidP="009A4A1D">
            <w:r w:rsidRPr="009A4A1D">
              <w:t>1</w:t>
            </w:r>
          </w:p>
        </w:tc>
        <w:tc>
          <w:tcPr>
            <w:tcW w:w="347" w:type="dxa"/>
            <w:noWrap/>
            <w:hideMark/>
          </w:tcPr>
          <w:p w:rsidR="009A4A1D" w:rsidRPr="009A4A1D" w:rsidRDefault="009A4A1D" w:rsidP="009A4A1D">
            <w:r w:rsidRPr="009A4A1D">
              <w:t>140</w:t>
            </w:r>
          </w:p>
        </w:tc>
        <w:tc>
          <w:tcPr>
            <w:tcW w:w="658" w:type="dxa"/>
            <w:noWrap/>
            <w:hideMark/>
          </w:tcPr>
          <w:p w:rsidR="009A4A1D" w:rsidRPr="009A4A1D" w:rsidRDefault="009A4A1D">
            <w:r w:rsidRPr="009A4A1D">
              <w:t>165 </w:t>
            </w:r>
          </w:p>
        </w:tc>
        <w:tc>
          <w:tcPr>
            <w:tcW w:w="3034" w:type="dxa"/>
            <w:noWrap/>
            <w:hideMark/>
          </w:tcPr>
          <w:p w:rsidR="009A4A1D" w:rsidRPr="009A4A1D" w:rsidRDefault="009A4A1D">
            <w:r w:rsidRPr="009A4A1D">
              <w:t>Bahamas (San Salvador Island)</w:t>
            </w:r>
          </w:p>
        </w:tc>
        <w:tc>
          <w:tcPr>
            <w:tcW w:w="459" w:type="dxa"/>
            <w:noWrap/>
            <w:hideMark/>
          </w:tcPr>
          <w:p w:rsidR="009A4A1D" w:rsidRPr="009A4A1D" w:rsidRDefault="009A4A1D">
            <w:r w:rsidRPr="009A4A1D">
              <w:t>25 </w:t>
            </w:r>
          </w:p>
        </w:tc>
        <w:tc>
          <w:tcPr>
            <w:tcW w:w="459" w:type="dxa"/>
            <w:noWrap/>
            <w:hideMark/>
          </w:tcPr>
          <w:p w:rsidR="009A4A1D" w:rsidRPr="009A4A1D" w:rsidRDefault="009A4A1D" w:rsidP="009A4A1D">
            <w:r w:rsidRPr="009A4A1D">
              <w:t>25</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r w:rsidRPr="009A4A1D">
              <w:lastRenderedPageBreak/>
              <w:t>North American 1927</w:t>
            </w:r>
          </w:p>
        </w:tc>
        <w:tc>
          <w:tcPr>
            <w:tcW w:w="1253" w:type="dxa"/>
            <w:noWrap/>
            <w:hideMark/>
          </w:tcPr>
          <w:p w:rsidR="009A4A1D" w:rsidRPr="009A4A1D" w:rsidRDefault="009A4A1D">
            <w:r w:rsidRPr="009A4A1D">
              <w:t>Clarke 1866 </w:t>
            </w:r>
          </w:p>
        </w:tc>
        <w:tc>
          <w:tcPr>
            <w:tcW w:w="934" w:type="dxa"/>
            <w:noWrap/>
            <w:hideMark/>
          </w:tcPr>
          <w:p w:rsidR="009A4A1D" w:rsidRPr="009A4A1D" w:rsidRDefault="009A4A1D" w:rsidP="009A4A1D">
            <w:r w:rsidRPr="009A4A1D">
              <w:t>-7</w:t>
            </w:r>
          </w:p>
        </w:tc>
        <w:tc>
          <w:tcPr>
            <w:tcW w:w="347" w:type="dxa"/>
            <w:noWrap/>
            <w:hideMark/>
          </w:tcPr>
          <w:p w:rsidR="009A4A1D" w:rsidRPr="009A4A1D" w:rsidRDefault="009A4A1D" w:rsidP="009A4A1D">
            <w:r w:rsidRPr="009A4A1D">
              <w:t>162</w:t>
            </w:r>
          </w:p>
        </w:tc>
        <w:tc>
          <w:tcPr>
            <w:tcW w:w="658" w:type="dxa"/>
            <w:noWrap/>
            <w:hideMark/>
          </w:tcPr>
          <w:p w:rsidR="009A4A1D" w:rsidRPr="009A4A1D" w:rsidRDefault="009A4A1D">
            <w:r w:rsidRPr="009A4A1D">
              <w:t>188 </w:t>
            </w:r>
          </w:p>
        </w:tc>
        <w:tc>
          <w:tcPr>
            <w:tcW w:w="3034" w:type="dxa"/>
            <w:noWrap/>
            <w:hideMark/>
          </w:tcPr>
          <w:p w:rsidR="009A4A1D" w:rsidRPr="009A4A1D" w:rsidRDefault="009A4A1D">
            <w:r w:rsidRPr="009A4A1D">
              <w:t>Canada (Alberta; British Columbia)</w:t>
            </w:r>
          </w:p>
        </w:tc>
        <w:tc>
          <w:tcPr>
            <w:tcW w:w="459" w:type="dxa"/>
            <w:noWrap/>
            <w:hideMark/>
          </w:tcPr>
          <w:p w:rsidR="009A4A1D" w:rsidRPr="009A4A1D" w:rsidRDefault="009A4A1D">
            <w:r w:rsidRPr="009A4A1D">
              <w:t>8 </w:t>
            </w:r>
          </w:p>
        </w:tc>
        <w:tc>
          <w:tcPr>
            <w:tcW w:w="459" w:type="dxa"/>
            <w:noWrap/>
            <w:hideMark/>
          </w:tcPr>
          <w:p w:rsidR="009A4A1D" w:rsidRPr="009A4A1D" w:rsidRDefault="009A4A1D" w:rsidP="009A4A1D">
            <w:r w:rsidRPr="009A4A1D">
              <w:t>8</w:t>
            </w:r>
          </w:p>
        </w:tc>
        <w:tc>
          <w:tcPr>
            <w:tcW w:w="453" w:type="dxa"/>
            <w:noWrap/>
            <w:hideMark/>
          </w:tcPr>
          <w:p w:rsidR="009A4A1D" w:rsidRPr="009A4A1D" w:rsidRDefault="009A4A1D" w:rsidP="009A4A1D">
            <w:r w:rsidRPr="009A4A1D">
              <w:t>6</w:t>
            </w:r>
          </w:p>
        </w:tc>
        <w:tc>
          <w:tcPr>
            <w:tcW w:w="514" w:type="dxa"/>
            <w:noWrap/>
            <w:hideMark/>
          </w:tcPr>
          <w:p w:rsidR="009A4A1D" w:rsidRPr="009A4A1D" w:rsidRDefault="009A4A1D" w:rsidP="009A4A1D">
            <w:r w:rsidRPr="009A4A1D">
              <w:t>25</w:t>
            </w:r>
          </w:p>
        </w:tc>
      </w:tr>
      <w:tr w:rsidR="009A4A1D" w:rsidRPr="009A4A1D" w:rsidTr="009A4A1D">
        <w:trPr>
          <w:trHeight w:val="300"/>
        </w:trPr>
        <w:tc>
          <w:tcPr>
            <w:tcW w:w="1465" w:type="dxa"/>
            <w:noWrap/>
            <w:hideMark/>
          </w:tcPr>
          <w:p w:rsidR="009A4A1D" w:rsidRPr="009A4A1D" w:rsidRDefault="009A4A1D">
            <w:r w:rsidRPr="009A4A1D">
              <w:t>North American 1927</w:t>
            </w:r>
          </w:p>
        </w:tc>
        <w:tc>
          <w:tcPr>
            <w:tcW w:w="1253" w:type="dxa"/>
            <w:noWrap/>
            <w:hideMark/>
          </w:tcPr>
          <w:p w:rsidR="009A4A1D" w:rsidRPr="009A4A1D" w:rsidRDefault="009A4A1D">
            <w:r w:rsidRPr="009A4A1D">
              <w:t>Clarke 1866 </w:t>
            </w:r>
          </w:p>
        </w:tc>
        <w:tc>
          <w:tcPr>
            <w:tcW w:w="934" w:type="dxa"/>
            <w:noWrap/>
            <w:hideMark/>
          </w:tcPr>
          <w:p w:rsidR="009A4A1D" w:rsidRPr="009A4A1D" w:rsidRDefault="009A4A1D" w:rsidP="009A4A1D">
            <w:r w:rsidRPr="009A4A1D">
              <w:t>-9</w:t>
            </w:r>
          </w:p>
        </w:tc>
        <w:tc>
          <w:tcPr>
            <w:tcW w:w="347" w:type="dxa"/>
            <w:noWrap/>
            <w:hideMark/>
          </w:tcPr>
          <w:p w:rsidR="009A4A1D" w:rsidRPr="009A4A1D" w:rsidRDefault="009A4A1D" w:rsidP="009A4A1D">
            <w:r w:rsidRPr="009A4A1D">
              <w:t>157</w:t>
            </w:r>
          </w:p>
        </w:tc>
        <w:tc>
          <w:tcPr>
            <w:tcW w:w="658" w:type="dxa"/>
            <w:noWrap/>
            <w:hideMark/>
          </w:tcPr>
          <w:p w:rsidR="009A4A1D" w:rsidRPr="009A4A1D" w:rsidRDefault="009A4A1D">
            <w:r w:rsidRPr="009A4A1D">
              <w:t>184 </w:t>
            </w:r>
          </w:p>
        </w:tc>
        <w:tc>
          <w:tcPr>
            <w:tcW w:w="3034" w:type="dxa"/>
            <w:noWrap/>
            <w:hideMark/>
          </w:tcPr>
          <w:p w:rsidR="009A4A1D" w:rsidRPr="009A4A1D" w:rsidRDefault="009A4A1D">
            <w:r w:rsidRPr="009A4A1D">
              <w:t>Canada (Manitoba; Ontario)</w:t>
            </w:r>
          </w:p>
        </w:tc>
        <w:tc>
          <w:tcPr>
            <w:tcW w:w="459" w:type="dxa"/>
            <w:noWrap/>
            <w:hideMark/>
          </w:tcPr>
          <w:p w:rsidR="009A4A1D" w:rsidRPr="009A4A1D" w:rsidRDefault="009A4A1D">
            <w:r w:rsidRPr="009A4A1D">
              <w:t>9 </w:t>
            </w:r>
          </w:p>
        </w:tc>
        <w:tc>
          <w:tcPr>
            <w:tcW w:w="459" w:type="dxa"/>
            <w:noWrap/>
            <w:hideMark/>
          </w:tcPr>
          <w:p w:rsidR="009A4A1D" w:rsidRPr="009A4A1D" w:rsidRDefault="009A4A1D" w:rsidP="009A4A1D">
            <w:r w:rsidRPr="009A4A1D">
              <w:t>5</w:t>
            </w:r>
          </w:p>
        </w:tc>
        <w:tc>
          <w:tcPr>
            <w:tcW w:w="453" w:type="dxa"/>
            <w:noWrap/>
            <w:hideMark/>
          </w:tcPr>
          <w:p w:rsidR="009A4A1D" w:rsidRPr="009A4A1D" w:rsidRDefault="009A4A1D" w:rsidP="009A4A1D">
            <w:r w:rsidRPr="009A4A1D">
              <w:t>5</w:t>
            </w:r>
          </w:p>
        </w:tc>
        <w:tc>
          <w:tcPr>
            <w:tcW w:w="514" w:type="dxa"/>
            <w:noWrap/>
            <w:hideMark/>
          </w:tcPr>
          <w:p w:rsidR="009A4A1D" w:rsidRPr="009A4A1D" w:rsidRDefault="009A4A1D" w:rsidP="009A4A1D">
            <w:r w:rsidRPr="009A4A1D">
              <w:t>25</w:t>
            </w:r>
          </w:p>
        </w:tc>
      </w:tr>
      <w:tr w:rsidR="009A4A1D" w:rsidRPr="009A4A1D" w:rsidTr="009A4A1D">
        <w:trPr>
          <w:trHeight w:val="300"/>
        </w:trPr>
        <w:tc>
          <w:tcPr>
            <w:tcW w:w="1465" w:type="dxa"/>
            <w:noWrap/>
            <w:hideMark/>
          </w:tcPr>
          <w:p w:rsidR="009A4A1D" w:rsidRPr="009A4A1D" w:rsidRDefault="009A4A1D">
            <w:r w:rsidRPr="009A4A1D">
              <w:t>North American 1927</w:t>
            </w:r>
          </w:p>
        </w:tc>
        <w:tc>
          <w:tcPr>
            <w:tcW w:w="1253" w:type="dxa"/>
            <w:noWrap/>
            <w:hideMark/>
          </w:tcPr>
          <w:p w:rsidR="009A4A1D" w:rsidRPr="009A4A1D" w:rsidRDefault="009A4A1D">
            <w:r w:rsidRPr="009A4A1D">
              <w:t>Clarke 1866 </w:t>
            </w:r>
          </w:p>
        </w:tc>
        <w:tc>
          <w:tcPr>
            <w:tcW w:w="934" w:type="dxa"/>
            <w:noWrap/>
            <w:hideMark/>
          </w:tcPr>
          <w:p w:rsidR="009A4A1D" w:rsidRPr="009A4A1D" w:rsidRDefault="009A4A1D" w:rsidP="009A4A1D">
            <w:r w:rsidRPr="009A4A1D">
              <w:t>-22</w:t>
            </w:r>
          </w:p>
        </w:tc>
        <w:tc>
          <w:tcPr>
            <w:tcW w:w="347" w:type="dxa"/>
            <w:noWrap/>
            <w:hideMark/>
          </w:tcPr>
          <w:p w:rsidR="009A4A1D" w:rsidRPr="009A4A1D" w:rsidRDefault="009A4A1D" w:rsidP="009A4A1D">
            <w:r w:rsidRPr="009A4A1D">
              <w:t>160</w:t>
            </w:r>
          </w:p>
        </w:tc>
        <w:tc>
          <w:tcPr>
            <w:tcW w:w="658" w:type="dxa"/>
            <w:noWrap/>
            <w:hideMark/>
          </w:tcPr>
          <w:p w:rsidR="009A4A1D" w:rsidRPr="009A4A1D" w:rsidRDefault="009A4A1D">
            <w:r w:rsidRPr="009A4A1D">
              <w:t>190 </w:t>
            </w:r>
          </w:p>
        </w:tc>
        <w:tc>
          <w:tcPr>
            <w:tcW w:w="3034" w:type="dxa"/>
            <w:noWrap/>
            <w:hideMark/>
          </w:tcPr>
          <w:p w:rsidR="009A4A1D" w:rsidRPr="009A4A1D" w:rsidRDefault="009A4A1D">
            <w:r w:rsidRPr="009A4A1D">
              <w:t>Canada (New Brunswick; Newfoundland; Nova Scotia; Quebec) </w:t>
            </w:r>
          </w:p>
        </w:tc>
        <w:tc>
          <w:tcPr>
            <w:tcW w:w="459" w:type="dxa"/>
            <w:noWrap/>
            <w:hideMark/>
          </w:tcPr>
          <w:p w:rsidR="009A4A1D" w:rsidRPr="009A4A1D" w:rsidRDefault="009A4A1D" w:rsidP="009A4A1D">
            <w:r w:rsidRPr="009A4A1D">
              <w:t>6</w:t>
            </w:r>
          </w:p>
        </w:tc>
        <w:tc>
          <w:tcPr>
            <w:tcW w:w="459" w:type="dxa"/>
            <w:noWrap/>
            <w:hideMark/>
          </w:tcPr>
          <w:p w:rsidR="009A4A1D" w:rsidRPr="009A4A1D" w:rsidRDefault="009A4A1D" w:rsidP="009A4A1D">
            <w:r w:rsidRPr="009A4A1D">
              <w:t>6</w:t>
            </w:r>
          </w:p>
        </w:tc>
        <w:tc>
          <w:tcPr>
            <w:tcW w:w="453" w:type="dxa"/>
            <w:noWrap/>
            <w:hideMark/>
          </w:tcPr>
          <w:p w:rsidR="009A4A1D" w:rsidRPr="009A4A1D" w:rsidRDefault="009A4A1D" w:rsidP="009A4A1D">
            <w:r w:rsidRPr="009A4A1D">
              <w:t>3</w:t>
            </w:r>
          </w:p>
        </w:tc>
        <w:tc>
          <w:tcPr>
            <w:tcW w:w="514" w:type="dxa"/>
            <w:noWrap/>
            <w:hideMark/>
          </w:tcPr>
          <w:p w:rsidR="009A4A1D" w:rsidRPr="009A4A1D" w:rsidRDefault="009A4A1D" w:rsidP="009A4A1D">
            <w:r w:rsidRPr="009A4A1D">
              <w:t>37</w:t>
            </w:r>
          </w:p>
        </w:tc>
      </w:tr>
      <w:tr w:rsidR="009A4A1D" w:rsidRPr="009A4A1D" w:rsidTr="009A4A1D">
        <w:trPr>
          <w:trHeight w:val="300"/>
        </w:trPr>
        <w:tc>
          <w:tcPr>
            <w:tcW w:w="1465" w:type="dxa"/>
            <w:noWrap/>
            <w:hideMark/>
          </w:tcPr>
          <w:p w:rsidR="009A4A1D" w:rsidRPr="009A4A1D" w:rsidRDefault="009A4A1D">
            <w:r w:rsidRPr="009A4A1D">
              <w:t>North American 1927</w:t>
            </w:r>
          </w:p>
        </w:tc>
        <w:tc>
          <w:tcPr>
            <w:tcW w:w="1253" w:type="dxa"/>
            <w:noWrap/>
            <w:hideMark/>
          </w:tcPr>
          <w:p w:rsidR="009A4A1D" w:rsidRPr="009A4A1D" w:rsidRDefault="009A4A1D">
            <w:r w:rsidRPr="009A4A1D">
              <w:t>Clarke 1866 </w:t>
            </w:r>
          </w:p>
        </w:tc>
        <w:tc>
          <w:tcPr>
            <w:tcW w:w="934" w:type="dxa"/>
            <w:noWrap/>
            <w:hideMark/>
          </w:tcPr>
          <w:p w:rsidR="009A4A1D" w:rsidRPr="009A4A1D" w:rsidRDefault="009A4A1D" w:rsidP="009A4A1D">
            <w:r w:rsidRPr="009A4A1D">
              <w:t>4</w:t>
            </w:r>
          </w:p>
        </w:tc>
        <w:tc>
          <w:tcPr>
            <w:tcW w:w="347" w:type="dxa"/>
            <w:noWrap/>
            <w:hideMark/>
          </w:tcPr>
          <w:p w:rsidR="009A4A1D" w:rsidRPr="009A4A1D" w:rsidRDefault="009A4A1D" w:rsidP="009A4A1D">
            <w:r w:rsidRPr="009A4A1D">
              <w:t>159</w:t>
            </w:r>
          </w:p>
        </w:tc>
        <w:tc>
          <w:tcPr>
            <w:tcW w:w="658" w:type="dxa"/>
            <w:noWrap/>
            <w:hideMark/>
          </w:tcPr>
          <w:p w:rsidR="009A4A1D" w:rsidRPr="009A4A1D" w:rsidRDefault="009A4A1D">
            <w:r w:rsidRPr="009A4A1D">
              <w:t>188 </w:t>
            </w:r>
          </w:p>
        </w:tc>
        <w:tc>
          <w:tcPr>
            <w:tcW w:w="3034" w:type="dxa"/>
            <w:noWrap/>
            <w:hideMark/>
          </w:tcPr>
          <w:p w:rsidR="009A4A1D" w:rsidRPr="009A4A1D" w:rsidRDefault="009A4A1D">
            <w:r w:rsidRPr="009A4A1D">
              <w:t>Canada (Northwest Territories; Saskatchewan) </w:t>
            </w:r>
          </w:p>
        </w:tc>
        <w:tc>
          <w:tcPr>
            <w:tcW w:w="459" w:type="dxa"/>
            <w:noWrap/>
            <w:hideMark/>
          </w:tcPr>
          <w:p w:rsidR="009A4A1D" w:rsidRPr="009A4A1D" w:rsidRDefault="009A4A1D" w:rsidP="009A4A1D">
            <w:r w:rsidRPr="009A4A1D">
              <w:t>5</w:t>
            </w:r>
          </w:p>
        </w:tc>
        <w:tc>
          <w:tcPr>
            <w:tcW w:w="459" w:type="dxa"/>
            <w:noWrap/>
            <w:hideMark/>
          </w:tcPr>
          <w:p w:rsidR="009A4A1D" w:rsidRPr="009A4A1D" w:rsidRDefault="009A4A1D" w:rsidP="009A4A1D">
            <w:r w:rsidRPr="009A4A1D">
              <w:t>5</w:t>
            </w:r>
          </w:p>
        </w:tc>
        <w:tc>
          <w:tcPr>
            <w:tcW w:w="453" w:type="dxa"/>
            <w:noWrap/>
            <w:hideMark/>
          </w:tcPr>
          <w:p w:rsidR="009A4A1D" w:rsidRPr="009A4A1D" w:rsidRDefault="009A4A1D" w:rsidP="009A4A1D">
            <w:r w:rsidRPr="009A4A1D">
              <w:t>3</w:t>
            </w:r>
          </w:p>
        </w:tc>
        <w:tc>
          <w:tcPr>
            <w:tcW w:w="514" w:type="dxa"/>
            <w:noWrap/>
            <w:hideMark/>
          </w:tcPr>
          <w:p w:rsidR="009A4A1D" w:rsidRPr="009A4A1D" w:rsidRDefault="009A4A1D" w:rsidP="009A4A1D">
            <w:r w:rsidRPr="009A4A1D">
              <w:t>17</w:t>
            </w:r>
          </w:p>
        </w:tc>
      </w:tr>
      <w:tr w:rsidR="009A4A1D" w:rsidRPr="009A4A1D" w:rsidTr="009A4A1D">
        <w:trPr>
          <w:trHeight w:val="300"/>
        </w:trPr>
        <w:tc>
          <w:tcPr>
            <w:tcW w:w="1465" w:type="dxa"/>
            <w:noWrap/>
            <w:hideMark/>
          </w:tcPr>
          <w:p w:rsidR="009A4A1D" w:rsidRPr="009A4A1D" w:rsidRDefault="009A4A1D">
            <w:r w:rsidRPr="009A4A1D">
              <w:t>North American 1927</w:t>
            </w:r>
          </w:p>
        </w:tc>
        <w:tc>
          <w:tcPr>
            <w:tcW w:w="1253" w:type="dxa"/>
            <w:noWrap/>
            <w:hideMark/>
          </w:tcPr>
          <w:p w:rsidR="009A4A1D" w:rsidRPr="009A4A1D" w:rsidRDefault="009A4A1D">
            <w:r w:rsidRPr="009A4A1D">
              <w:t>Clarke 1866 </w:t>
            </w:r>
          </w:p>
        </w:tc>
        <w:tc>
          <w:tcPr>
            <w:tcW w:w="934" w:type="dxa"/>
            <w:noWrap/>
            <w:hideMark/>
          </w:tcPr>
          <w:p w:rsidR="009A4A1D" w:rsidRPr="009A4A1D" w:rsidRDefault="009A4A1D" w:rsidP="009A4A1D">
            <w:r w:rsidRPr="009A4A1D">
              <w:t>-7</w:t>
            </w:r>
          </w:p>
        </w:tc>
        <w:tc>
          <w:tcPr>
            <w:tcW w:w="347" w:type="dxa"/>
            <w:noWrap/>
            <w:hideMark/>
          </w:tcPr>
          <w:p w:rsidR="009A4A1D" w:rsidRPr="009A4A1D" w:rsidRDefault="009A4A1D" w:rsidP="009A4A1D">
            <w:r w:rsidRPr="009A4A1D">
              <w:t>139</w:t>
            </w:r>
          </w:p>
        </w:tc>
        <w:tc>
          <w:tcPr>
            <w:tcW w:w="658" w:type="dxa"/>
            <w:noWrap/>
            <w:hideMark/>
          </w:tcPr>
          <w:p w:rsidR="009A4A1D" w:rsidRPr="009A4A1D" w:rsidRDefault="009A4A1D">
            <w:r w:rsidRPr="009A4A1D">
              <w:t>181 </w:t>
            </w:r>
          </w:p>
        </w:tc>
        <w:tc>
          <w:tcPr>
            <w:tcW w:w="3034" w:type="dxa"/>
            <w:noWrap/>
            <w:hideMark/>
          </w:tcPr>
          <w:p w:rsidR="009A4A1D" w:rsidRPr="009A4A1D" w:rsidRDefault="009A4A1D">
            <w:r w:rsidRPr="009A4A1D">
              <w:t>Canada (Yukon)</w:t>
            </w:r>
          </w:p>
        </w:tc>
        <w:tc>
          <w:tcPr>
            <w:tcW w:w="459" w:type="dxa"/>
            <w:noWrap/>
            <w:hideMark/>
          </w:tcPr>
          <w:p w:rsidR="009A4A1D" w:rsidRPr="009A4A1D" w:rsidRDefault="009A4A1D" w:rsidP="009A4A1D">
            <w:r w:rsidRPr="009A4A1D">
              <w:t>5</w:t>
            </w:r>
          </w:p>
        </w:tc>
        <w:tc>
          <w:tcPr>
            <w:tcW w:w="459" w:type="dxa"/>
            <w:noWrap/>
            <w:hideMark/>
          </w:tcPr>
          <w:p w:rsidR="009A4A1D" w:rsidRPr="009A4A1D" w:rsidRDefault="009A4A1D">
            <w:r w:rsidRPr="009A4A1D">
              <w:t>8 </w:t>
            </w:r>
          </w:p>
        </w:tc>
        <w:tc>
          <w:tcPr>
            <w:tcW w:w="453" w:type="dxa"/>
            <w:noWrap/>
            <w:hideMark/>
          </w:tcPr>
          <w:p w:rsidR="009A4A1D" w:rsidRPr="009A4A1D" w:rsidRDefault="009A4A1D" w:rsidP="009A4A1D">
            <w:r w:rsidRPr="009A4A1D">
              <w:t>3</w:t>
            </w:r>
          </w:p>
        </w:tc>
        <w:tc>
          <w:tcPr>
            <w:tcW w:w="514" w:type="dxa"/>
            <w:noWrap/>
            <w:hideMark/>
          </w:tcPr>
          <w:p w:rsidR="009A4A1D" w:rsidRPr="009A4A1D" w:rsidRDefault="009A4A1D" w:rsidP="009A4A1D">
            <w:r w:rsidRPr="009A4A1D">
              <w:t>8</w:t>
            </w:r>
          </w:p>
        </w:tc>
      </w:tr>
      <w:tr w:rsidR="009A4A1D" w:rsidRPr="009A4A1D" w:rsidTr="009A4A1D">
        <w:trPr>
          <w:trHeight w:val="300"/>
        </w:trPr>
        <w:tc>
          <w:tcPr>
            <w:tcW w:w="1465" w:type="dxa"/>
            <w:noWrap/>
            <w:hideMark/>
          </w:tcPr>
          <w:p w:rsidR="009A4A1D" w:rsidRPr="009A4A1D" w:rsidRDefault="009A4A1D">
            <w:r w:rsidRPr="009A4A1D">
              <w:t>North American 1927</w:t>
            </w:r>
          </w:p>
        </w:tc>
        <w:tc>
          <w:tcPr>
            <w:tcW w:w="1253" w:type="dxa"/>
            <w:noWrap/>
            <w:hideMark/>
          </w:tcPr>
          <w:p w:rsidR="009A4A1D" w:rsidRPr="009A4A1D" w:rsidRDefault="009A4A1D">
            <w:r w:rsidRPr="009A4A1D">
              <w:t>Clarke 1866 </w:t>
            </w:r>
          </w:p>
        </w:tc>
        <w:tc>
          <w:tcPr>
            <w:tcW w:w="934" w:type="dxa"/>
            <w:noWrap/>
            <w:hideMark/>
          </w:tcPr>
          <w:p w:rsidR="009A4A1D" w:rsidRPr="009A4A1D" w:rsidRDefault="009A4A1D" w:rsidP="009A4A1D">
            <w:r w:rsidRPr="009A4A1D">
              <w:t>0</w:t>
            </w:r>
          </w:p>
        </w:tc>
        <w:tc>
          <w:tcPr>
            <w:tcW w:w="347" w:type="dxa"/>
            <w:noWrap/>
            <w:hideMark/>
          </w:tcPr>
          <w:p w:rsidR="009A4A1D" w:rsidRPr="009A4A1D" w:rsidRDefault="009A4A1D" w:rsidP="009A4A1D">
            <w:r w:rsidRPr="009A4A1D">
              <w:t>125</w:t>
            </w:r>
          </w:p>
        </w:tc>
        <w:tc>
          <w:tcPr>
            <w:tcW w:w="658" w:type="dxa"/>
            <w:noWrap/>
            <w:hideMark/>
          </w:tcPr>
          <w:p w:rsidR="009A4A1D" w:rsidRPr="009A4A1D" w:rsidRDefault="009A4A1D">
            <w:r w:rsidRPr="009A4A1D">
              <w:t>201 </w:t>
            </w:r>
          </w:p>
        </w:tc>
        <w:tc>
          <w:tcPr>
            <w:tcW w:w="3034" w:type="dxa"/>
            <w:noWrap/>
            <w:hideMark/>
          </w:tcPr>
          <w:p w:rsidR="009A4A1D" w:rsidRPr="009A4A1D" w:rsidRDefault="009A4A1D">
            <w:r w:rsidRPr="009A4A1D">
              <w:t>Canal Zone</w:t>
            </w:r>
          </w:p>
        </w:tc>
        <w:tc>
          <w:tcPr>
            <w:tcW w:w="459" w:type="dxa"/>
            <w:noWrap/>
            <w:hideMark/>
          </w:tcPr>
          <w:p w:rsidR="009A4A1D" w:rsidRPr="009A4A1D" w:rsidRDefault="009A4A1D" w:rsidP="009A4A1D">
            <w:r w:rsidRPr="009A4A1D">
              <w:t>20</w:t>
            </w:r>
          </w:p>
        </w:tc>
        <w:tc>
          <w:tcPr>
            <w:tcW w:w="459" w:type="dxa"/>
            <w:noWrap/>
            <w:hideMark/>
          </w:tcPr>
          <w:p w:rsidR="009A4A1D" w:rsidRPr="009A4A1D" w:rsidRDefault="009A4A1D">
            <w:r w:rsidRPr="009A4A1D">
              <w:t>20 </w:t>
            </w:r>
          </w:p>
        </w:tc>
        <w:tc>
          <w:tcPr>
            <w:tcW w:w="453" w:type="dxa"/>
            <w:noWrap/>
            <w:hideMark/>
          </w:tcPr>
          <w:p w:rsidR="009A4A1D" w:rsidRPr="009A4A1D" w:rsidRDefault="009A4A1D" w:rsidP="009A4A1D">
            <w:r w:rsidRPr="009A4A1D">
              <w:t>20</w:t>
            </w:r>
          </w:p>
        </w:tc>
        <w:tc>
          <w:tcPr>
            <w:tcW w:w="514" w:type="dxa"/>
            <w:noWrap/>
            <w:hideMark/>
          </w:tcPr>
          <w:p w:rsidR="009A4A1D" w:rsidRPr="009A4A1D" w:rsidRDefault="009A4A1D" w:rsidP="009A4A1D">
            <w:r w:rsidRPr="009A4A1D">
              <w:t>3</w:t>
            </w:r>
          </w:p>
        </w:tc>
      </w:tr>
      <w:tr w:rsidR="009A4A1D" w:rsidRPr="009A4A1D" w:rsidTr="009A4A1D">
        <w:trPr>
          <w:trHeight w:val="300"/>
        </w:trPr>
        <w:tc>
          <w:tcPr>
            <w:tcW w:w="1465" w:type="dxa"/>
            <w:noWrap/>
            <w:hideMark/>
          </w:tcPr>
          <w:p w:rsidR="009A4A1D" w:rsidRPr="009A4A1D" w:rsidRDefault="009A4A1D">
            <w:r w:rsidRPr="009A4A1D">
              <w:t>North American 1927</w:t>
            </w:r>
          </w:p>
        </w:tc>
        <w:tc>
          <w:tcPr>
            <w:tcW w:w="1253" w:type="dxa"/>
            <w:noWrap/>
            <w:hideMark/>
          </w:tcPr>
          <w:p w:rsidR="009A4A1D" w:rsidRPr="009A4A1D" w:rsidRDefault="009A4A1D">
            <w:r w:rsidRPr="009A4A1D">
              <w:t>Clarke 1866 </w:t>
            </w:r>
          </w:p>
        </w:tc>
        <w:tc>
          <w:tcPr>
            <w:tcW w:w="934" w:type="dxa"/>
            <w:noWrap/>
            <w:hideMark/>
          </w:tcPr>
          <w:p w:rsidR="009A4A1D" w:rsidRPr="009A4A1D" w:rsidRDefault="009A4A1D" w:rsidP="009A4A1D">
            <w:r w:rsidRPr="009A4A1D">
              <w:t>-9</w:t>
            </w:r>
          </w:p>
        </w:tc>
        <w:tc>
          <w:tcPr>
            <w:tcW w:w="347" w:type="dxa"/>
            <w:noWrap/>
            <w:hideMark/>
          </w:tcPr>
          <w:p w:rsidR="009A4A1D" w:rsidRPr="009A4A1D" w:rsidRDefault="009A4A1D" w:rsidP="009A4A1D">
            <w:r w:rsidRPr="009A4A1D">
              <w:t>152</w:t>
            </w:r>
          </w:p>
        </w:tc>
        <w:tc>
          <w:tcPr>
            <w:tcW w:w="658" w:type="dxa"/>
            <w:noWrap/>
            <w:hideMark/>
          </w:tcPr>
          <w:p w:rsidR="009A4A1D" w:rsidRPr="009A4A1D" w:rsidRDefault="009A4A1D">
            <w:r w:rsidRPr="009A4A1D">
              <w:t>178 </w:t>
            </w:r>
          </w:p>
        </w:tc>
        <w:tc>
          <w:tcPr>
            <w:tcW w:w="3034" w:type="dxa"/>
            <w:noWrap/>
            <w:hideMark/>
          </w:tcPr>
          <w:p w:rsidR="009A4A1D" w:rsidRPr="009A4A1D" w:rsidRDefault="009A4A1D">
            <w:r w:rsidRPr="009A4A1D">
              <w:t>Cuba</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 w:rsidRPr="009A4A1D">
              <w:t>25 </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r w:rsidRPr="009A4A1D">
              <w:t>North American 1927</w:t>
            </w:r>
          </w:p>
        </w:tc>
        <w:tc>
          <w:tcPr>
            <w:tcW w:w="1253" w:type="dxa"/>
            <w:noWrap/>
            <w:hideMark/>
          </w:tcPr>
          <w:p w:rsidR="009A4A1D" w:rsidRPr="009A4A1D" w:rsidRDefault="009A4A1D">
            <w:r w:rsidRPr="009A4A1D">
              <w:t>Clarke 1866 </w:t>
            </w:r>
          </w:p>
        </w:tc>
        <w:tc>
          <w:tcPr>
            <w:tcW w:w="934" w:type="dxa"/>
            <w:noWrap/>
            <w:hideMark/>
          </w:tcPr>
          <w:p w:rsidR="009A4A1D" w:rsidRPr="009A4A1D" w:rsidRDefault="009A4A1D" w:rsidP="009A4A1D">
            <w:r w:rsidRPr="009A4A1D">
              <w:t>11</w:t>
            </w:r>
          </w:p>
        </w:tc>
        <w:tc>
          <w:tcPr>
            <w:tcW w:w="347" w:type="dxa"/>
            <w:noWrap/>
            <w:hideMark/>
          </w:tcPr>
          <w:p w:rsidR="009A4A1D" w:rsidRPr="009A4A1D" w:rsidRDefault="009A4A1D" w:rsidP="009A4A1D">
            <w:r w:rsidRPr="009A4A1D">
              <w:t>114</w:t>
            </w:r>
          </w:p>
        </w:tc>
        <w:tc>
          <w:tcPr>
            <w:tcW w:w="658" w:type="dxa"/>
            <w:noWrap/>
            <w:hideMark/>
          </w:tcPr>
          <w:p w:rsidR="009A4A1D" w:rsidRPr="009A4A1D" w:rsidRDefault="009A4A1D">
            <w:r w:rsidRPr="009A4A1D">
              <w:t>195 </w:t>
            </w:r>
          </w:p>
        </w:tc>
        <w:tc>
          <w:tcPr>
            <w:tcW w:w="3034" w:type="dxa"/>
            <w:noWrap/>
            <w:hideMark/>
          </w:tcPr>
          <w:p w:rsidR="009A4A1D" w:rsidRPr="009A4A1D" w:rsidRDefault="009A4A1D">
            <w:r w:rsidRPr="009A4A1D">
              <w:t>Greenland (Hayes Peninsula)</w:t>
            </w:r>
          </w:p>
        </w:tc>
        <w:tc>
          <w:tcPr>
            <w:tcW w:w="459" w:type="dxa"/>
            <w:noWrap/>
            <w:hideMark/>
          </w:tcPr>
          <w:p w:rsidR="009A4A1D" w:rsidRPr="009A4A1D" w:rsidRDefault="009A4A1D">
            <w:r w:rsidRPr="009A4A1D">
              <w:t>25 </w:t>
            </w:r>
          </w:p>
        </w:tc>
        <w:tc>
          <w:tcPr>
            <w:tcW w:w="459" w:type="dxa"/>
            <w:noWrap/>
            <w:hideMark/>
          </w:tcPr>
          <w:p w:rsidR="009A4A1D" w:rsidRPr="009A4A1D" w:rsidRDefault="009A4A1D" w:rsidP="009A4A1D">
            <w:r w:rsidRPr="009A4A1D">
              <w:t>25</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2</w:t>
            </w:r>
          </w:p>
        </w:tc>
      </w:tr>
      <w:tr w:rsidR="009A4A1D" w:rsidRPr="009A4A1D" w:rsidTr="009A4A1D">
        <w:trPr>
          <w:trHeight w:val="300"/>
        </w:trPr>
        <w:tc>
          <w:tcPr>
            <w:tcW w:w="1465" w:type="dxa"/>
            <w:noWrap/>
            <w:hideMark/>
          </w:tcPr>
          <w:p w:rsidR="009A4A1D" w:rsidRPr="009A4A1D" w:rsidRDefault="009A4A1D">
            <w:r w:rsidRPr="009A4A1D">
              <w:t>North American 1927</w:t>
            </w:r>
          </w:p>
        </w:tc>
        <w:tc>
          <w:tcPr>
            <w:tcW w:w="1253" w:type="dxa"/>
            <w:noWrap/>
            <w:hideMark/>
          </w:tcPr>
          <w:p w:rsidR="009A4A1D" w:rsidRPr="009A4A1D" w:rsidRDefault="009A4A1D">
            <w:r w:rsidRPr="009A4A1D">
              <w:t>Clarke 1866 </w:t>
            </w:r>
          </w:p>
        </w:tc>
        <w:tc>
          <w:tcPr>
            <w:tcW w:w="934" w:type="dxa"/>
            <w:noWrap/>
            <w:hideMark/>
          </w:tcPr>
          <w:p w:rsidR="009A4A1D" w:rsidRPr="009A4A1D" w:rsidRDefault="009A4A1D" w:rsidP="009A4A1D">
            <w:r w:rsidRPr="009A4A1D">
              <w:t>-3</w:t>
            </w:r>
          </w:p>
        </w:tc>
        <w:tc>
          <w:tcPr>
            <w:tcW w:w="347" w:type="dxa"/>
            <w:noWrap/>
            <w:hideMark/>
          </w:tcPr>
          <w:p w:rsidR="009A4A1D" w:rsidRPr="009A4A1D" w:rsidRDefault="009A4A1D" w:rsidP="009A4A1D">
            <w:r w:rsidRPr="009A4A1D">
              <w:t>142</w:t>
            </w:r>
          </w:p>
        </w:tc>
        <w:tc>
          <w:tcPr>
            <w:tcW w:w="658" w:type="dxa"/>
            <w:noWrap/>
            <w:hideMark/>
          </w:tcPr>
          <w:p w:rsidR="009A4A1D" w:rsidRPr="009A4A1D" w:rsidRDefault="009A4A1D">
            <w:r w:rsidRPr="009A4A1D">
              <w:t>183 </w:t>
            </w:r>
          </w:p>
        </w:tc>
        <w:tc>
          <w:tcPr>
            <w:tcW w:w="3034" w:type="dxa"/>
            <w:noWrap/>
            <w:hideMark/>
          </w:tcPr>
          <w:p w:rsidR="009A4A1D" w:rsidRPr="009A4A1D" w:rsidRDefault="009A4A1D">
            <w:r w:rsidRPr="009A4A1D">
              <w:t>MEAN FOR Antigua; Barbados; Barbuda; Caicos Islands; Cuba; Dominican Republic; Grand Cayman; Jamaica; Turks Islands </w:t>
            </w:r>
          </w:p>
        </w:tc>
        <w:tc>
          <w:tcPr>
            <w:tcW w:w="459" w:type="dxa"/>
            <w:noWrap/>
            <w:hideMark/>
          </w:tcPr>
          <w:p w:rsidR="009A4A1D" w:rsidRPr="009A4A1D" w:rsidRDefault="009A4A1D" w:rsidP="009A4A1D">
            <w:r w:rsidRPr="009A4A1D">
              <w:t>3</w:t>
            </w:r>
          </w:p>
        </w:tc>
        <w:tc>
          <w:tcPr>
            <w:tcW w:w="459" w:type="dxa"/>
            <w:noWrap/>
            <w:hideMark/>
          </w:tcPr>
          <w:p w:rsidR="009A4A1D" w:rsidRPr="009A4A1D" w:rsidRDefault="009A4A1D" w:rsidP="009A4A1D">
            <w:r w:rsidRPr="009A4A1D">
              <w:t>9</w:t>
            </w:r>
          </w:p>
        </w:tc>
        <w:tc>
          <w:tcPr>
            <w:tcW w:w="453" w:type="dxa"/>
            <w:noWrap/>
            <w:hideMark/>
          </w:tcPr>
          <w:p w:rsidR="009A4A1D" w:rsidRPr="009A4A1D" w:rsidRDefault="009A4A1D" w:rsidP="009A4A1D">
            <w:r w:rsidRPr="009A4A1D">
              <w:t>12</w:t>
            </w:r>
          </w:p>
        </w:tc>
        <w:tc>
          <w:tcPr>
            <w:tcW w:w="514" w:type="dxa"/>
            <w:noWrap/>
            <w:hideMark/>
          </w:tcPr>
          <w:p w:rsidR="009A4A1D" w:rsidRPr="009A4A1D" w:rsidRDefault="009A4A1D" w:rsidP="009A4A1D">
            <w:r w:rsidRPr="009A4A1D">
              <w:t>15</w:t>
            </w:r>
          </w:p>
        </w:tc>
      </w:tr>
      <w:tr w:rsidR="009A4A1D" w:rsidRPr="009A4A1D" w:rsidTr="009A4A1D">
        <w:trPr>
          <w:trHeight w:val="300"/>
        </w:trPr>
        <w:tc>
          <w:tcPr>
            <w:tcW w:w="1465" w:type="dxa"/>
            <w:noWrap/>
            <w:hideMark/>
          </w:tcPr>
          <w:p w:rsidR="009A4A1D" w:rsidRPr="009A4A1D" w:rsidRDefault="009A4A1D">
            <w:r w:rsidRPr="009A4A1D">
              <w:t>North American 1927</w:t>
            </w:r>
          </w:p>
        </w:tc>
        <w:tc>
          <w:tcPr>
            <w:tcW w:w="1253" w:type="dxa"/>
            <w:noWrap/>
            <w:hideMark/>
          </w:tcPr>
          <w:p w:rsidR="009A4A1D" w:rsidRPr="009A4A1D" w:rsidRDefault="009A4A1D">
            <w:r w:rsidRPr="009A4A1D">
              <w:t>Clarke 1866 </w:t>
            </w:r>
          </w:p>
        </w:tc>
        <w:tc>
          <w:tcPr>
            <w:tcW w:w="934" w:type="dxa"/>
            <w:noWrap/>
            <w:hideMark/>
          </w:tcPr>
          <w:p w:rsidR="009A4A1D" w:rsidRPr="009A4A1D" w:rsidRDefault="009A4A1D" w:rsidP="009A4A1D">
            <w:r w:rsidRPr="009A4A1D">
              <w:t>0</w:t>
            </w:r>
          </w:p>
        </w:tc>
        <w:tc>
          <w:tcPr>
            <w:tcW w:w="347" w:type="dxa"/>
            <w:noWrap/>
            <w:hideMark/>
          </w:tcPr>
          <w:p w:rsidR="009A4A1D" w:rsidRPr="009A4A1D" w:rsidRDefault="009A4A1D" w:rsidP="009A4A1D">
            <w:r w:rsidRPr="009A4A1D">
              <w:t>125</w:t>
            </w:r>
          </w:p>
        </w:tc>
        <w:tc>
          <w:tcPr>
            <w:tcW w:w="658" w:type="dxa"/>
            <w:noWrap/>
            <w:hideMark/>
          </w:tcPr>
          <w:p w:rsidR="009A4A1D" w:rsidRPr="009A4A1D" w:rsidRDefault="009A4A1D">
            <w:r w:rsidRPr="009A4A1D">
              <w:t>194 </w:t>
            </w:r>
          </w:p>
        </w:tc>
        <w:tc>
          <w:tcPr>
            <w:tcW w:w="3034" w:type="dxa"/>
            <w:noWrap/>
            <w:hideMark/>
          </w:tcPr>
          <w:p w:rsidR="009A4A1D" w:rsidRPr="009A4A1D" w:rsidRDefault="009A4A1D">
            <w:r w:rsidRPr="009A4A1D">
              <w:t>MEAN FOR Belize; Costa Rica; El Salvador; Guatemala; Honduras; Nicaragua </w:t>
            </w:r>
          </w:p>
        </w:tc>
        <w:tc>
          <w:tcPr>
            <w:tcW w:w="459" w:type="dxa"/>
            <w:noWrap/>
            <w:hideMark/>
          </w:tcPr>
          <w:p w:rsidR="009A4A1D" w:rsidRPr="009A4A1D" w:rsidRDefault="009A4A1D" w:rsidP="009A4A1D">
            <w:r w:rsidRPr="009A4A1D">
              <w:t>8</w:t>
            </w:r>
          </w:p>
        </w:tc>
        <w:tc>
          <w:tcPr>
            <w:tcW w:w="459" w:type="dxa"/>
            <w:noWrap/>
            <w:hideMark/>
          </w:tcPr>
          <w:p w:rsidR="009A4A1D" w:rsidRPr="009A4A1D" w:rsidRDefault="009A4A1D" w:rsidP="009A4A1D">
            <w:r w:rsidRPr="009A4A1D">
              <w:t>3</w:t>
            </w:r>
          </w:p>
        </w:tc>
        <w:tc>
          <w:tcPr>
            <w:tcW w:w="453" w:type="dxa"/>
            <w:noWrap/>
            <w:hideMark/>
          </w:tcPr>
          <w:p w:rsidR="009A4A1D" w:rsidRPr="009A4A1D" w:rsidRDefault="009A4A1D" w:rsidP="009A4A1D">
            <w:r w:rsidRPr="009A4A1D">
              <w:t>5</w:t>
            </w:r>
          </w:p>
        </w:tc>
        <w:tc>
          <w:tcPr>
            <w:tcW w:w="514" w:type="dxa"/>
            <w:noWrap/>
            <w:hideMark/>
          </w:tcPr>
          <w:p w:rsidR="009A4A1D" w:rsidRPr="009A4A1D" w:rsidRDefault="009A4A1D" w:rsidP="009A4A1D">
            <w:r w:rsidRPr="009A4A1D">
              <w:t>19</w:t>
            </w:r>
          </w:p>
        </w:tc>
      </w:tr>
      <w:tr w:rsidR="009A4A1D" w:rsidRPr="009A4A1D" w:rsidTr="009A4A1D">
        <w:trPr>
          <w:trHeight w:val="300"/>
        </w:trPr>
        <w:tc>
          <w:tcPr>
            <w:tcW w:w="1465" w:type="dxa"/>
            <w:noWrap/>
            <w:hideMark/>
          </w:tcPr>
          <w:p w:rsidR="009A4A1D" w:rsidRPr="009A4A1D" w:rsidRDefault="009A4A1D">
            <w:r w:rsidRPr="009A4A1D">
              <w:t>North American 1927</w:t>
            </w:r>
          </w:p>
        </w:tc>
        <w:tc>
          <w:tcPr>
            <w:tcW w:w="1253" w:type="dxa"/>
            <w:noWrap/>
            <w:hideMark/>
          </w:tcPr>
          <w:p w:rsidR="009A4A1D" w:rsidRPr="009A4A1D" w:rsidRDefault="009A4A1D">
            <w:r w:rsidRPr="009A4A1D">
              <w:t>Clarke 1866 </w:t>
            </w:r>
          </w:p>
        </w:tc>
        <w:tc>
          <w:tcPr>
            <w:tcW w:w="934" w:type="dxa"/>
            <w:noWrap/>
            <w:hideMark/>
          </w:tcPr>
          <w:p w:rsidR="009A4A1D" w:rsidRPr="009A4A1D" w:rsidRDefault="009A4A1D" w:rsidP="009A4A1D">
            <w:r w:rsidRPr="009A4A1D">
              <w:t>-10</w:t>
            </w:r>
          </w:p>
        </w:tc>
        <w:tc>
          <w:tcPr>
            <w:tcW w:w="347" w:type="dxa"/>
            <w:noWrap/>
            <w:hideMark/>
          </w:tcPr>
          <w:p w:rsidR="009A4A1D" w:rsidRPr="009A4A1D" w:rsidRDefault="009A4A1D" w:rsidP="009A4A1D">
            <w:r w:rsidRPr="009A4A1D">
              <w:t>158</w:t>
            </w:r>
          </w:p>
        </w:tc>
        <w:tc>
          <w:tcPr>
            <w:tcW w:w="658" w:type="dxa"/>
            <w:noWrap/>
            <w:hideMark/>
          </w:tcPr>
          <w:p w:rsidR="009A4A1D" w:rsidRPr="009A4A1D" w:rsidRDefault="009A4A1D">
            <w:r w:rsidRPr="009A4A1D">
              <w:t>187 </w:t>
            </w:r>
          </w:p>
        </w:tc>
        <w:tc>
          <w:tcPr>
            <w:tcW w:w="3034" w:type="dxa"/>
            <w:noWrap/>
            <w:hideMark/>
          </w:tcPr>
          <w:p w:rsidR="009A4A1D" w:rsidRPr="009A4A1D" w:rsidRDefault="009A4A1D">
            <w:r w:rsidRPr="009A4A1D">
              <w:t>MEAN FOR Canada</w:t>
            </w:r>
          </w:p>
        </w:tc>
        <w:tc>
          <w:tcPr>
            <w:tcW w:w="459" w:type="dxa"/>
            <w:noWrap/>
            <w:hideMark/>
          </w:tcPr>
          <w:p w:rsidR="009A4A1D" w:rsidRPr="009A4A1D" w:rsidRDefault="009A4A1D" w:rsidP="009A4A1D">
            <w:r w:rsidRPr="009A4A1D">
              <w:t>15</w:t>
            </w:r>
          </w:p>
        </w:tc>
        <w:tc>
          <w:tcPr>
            <w:tcW w:w="459" w:type="dxa"/>
            <w:noWrap/>
            <w:hideMark/>
          </w:tcPr>
          <w:p w:rsidR="009A4A1D" w:rsidRPr="009A4A1D" w:rsidRDefault="009A4A1D">
            <w:r w:rsidRPr="009A4A1D">
              <w:t>11 </w:t>
            </w:r>
          </w:p>
        </w:tc>
        <w:tc>
          <w:tcPr>
            <w:tcW w:w="453" w:type="dxa"/>
            <w:noWrap/>
            <w:hideMark/>
          </w:tcPr>
          <w:p w:rsidR="009A4A1D" w:rsidRPr="009A4A1D" w:rsidRDefault="009A4A1D" w:rsidP="009A4A1D">
            <w:r w:rsidRPr="009A4A1D">
              <w:t>6</w:t>
            </w:r>
          </w:p>
        </w:tc>
        <w:tc>
          <w:tcPr>
            <w:tcW w:w="514" w:type="dxa"/>
            <w:noWrap/>
            <w:hideMark/>
          </w:tcPr>
          <w:p w:rsidR="009A4A1D" w:rsidRPr="009A4A1D" w:rsidRDefault="009A4A1D" w:rsidP="009A4A1D">
            <w:r w:rsidRPr="009A4A1D">
              <w:t>112</w:t>
            </w:r>
          </w:p>
        </w:tc>
      </w:tr>
      <w:tr w:rsidR="009A4A1D" w:rsidRPr="009A4A1D" w:rsidTr="009A4A1D">
        <w:trPr>
          <w:trHeight w:val="300"/>
        </w:trPr>
        <w:tc>
          <w:tcPr>
            <w:tcW w:w="1465" w:type="dxa"/>
            <w:noWrap/>
            <w:hideMark/>
          </w:tcPr>
          <w:p w:rsidR="009A4A1D" w:rsidRPr="009A4A1D" w:rsidRDefault="009A4A1D">
            <w:r w:rsidRPr="009A4A1D">
              <w:t>North American 1927</w:t>
            </w:r>
          </w:p>
        </w:tc>
        <w:tc>
          <w:tcPr>
            <w:tcW w:w="1253" w:type="dxa"/>
            <w:noWrap/>
            <w:hideMark/>
          </w:tcPr>
          <w:p w:rsidR="009A4A1D" w:rsidRPr="009A4A1D" w:rsidRDefault="009A4A1D">
            <w:r w:rsidRPr="009A4A1D">
              <w:t>Clarke 1866 </w:t>
            </w:r>
          </w:p>
        </w:tc>
        <w:tc>
          <w:tcPr>
            <w:tcW w:w="934" w:type="dxa"/>
            <w:noWrap/>
            <w:hideMark/>
          </w:tcPr>
          <w:p w:rsidR="009A4A1D" w:rsidRPr="009A4A1D" w:rsidRDefault="009A4A1D" w:rsidP="009A4A1D">
            <w:r w:rsidRPr="009A4A1D">
              <w:t>-8</w:t>
            </w:r>
          </w:p>
        </w:tc>
        <w:tc>
          <w:tcPr>
            <w:tcW w:w="347" w:type="dxa"/>
            <w:noWrap/>
            <w:hideMark/>
          </w:tcPr>
          <w:p w:rsidR="009A4A1D" w:rsidRPr="009A4A1D" w:rsidRDefault="009A4A1D" w:rsidP="009A4A1D">
            <w:r w:rsidRPr="009A4A1D">
              <w:t>160</w:t>
            </w:r>
          </w:p>
        </w:tc>
        <w:tc>
          <w:tcPr>
            <w:tcW w:w="658" w:type="dxa"/>
            <w:noWrap/>
            <w:hideMark/>
          </w:tcPr>
          <w:p w:rsidR="009A4A1D" w:rsidRPr="009A4A1D" w:rsidRDefault="009A4A1D">
            <w:r w:rsidRPr="009A4A1D">
              <w:t>176 </w:t>
            </w:r>
          </w:p>
        </w:tc>
        <w:tc>
          <w:tcPr>
            <w:tcW w:w="3034" w:type="dxa"/>
            <w:noWrap/>
            <w:hideMark/>
          </w:tcPr>
          <w:p w:rsidR="009A4A1D" w:rsidRPr="009A4A1D" w:rsidRDefault="009A4A1D">
            <w:r w:rsidRPr="009A4A1D">
              <w:t>MEAN FOR CONUS</w:t>
            </w:r>
          </w:p>
        </w:tc>
        <w:tc>
          <w:tcPr>
            <w:tcW w:w="459" w:type="dxa"/>
            <w:noWrap/>
            <w:hideMark/>
          </w:tcPr>
          <w:p w:rsidR="009A4A1D" w:rsidRPr="009A4A1D" w:rsidRDefault="009A4A1D" w:rsidP="009A4A1D">
            <w:r w:rsidRPr="009A4A1D">
              <w:t>5</w:t>
            </w:r>
          </w:p>
        </w:tc>
        <w:tc>
          <w:tcPr>
            <w:tcW w:w="459" w:type="dxa"/>
            <w:noWrap/>
            <w:hideMark/>
          </w:tcPr>
          <w:p w:rsidR="009A4A1D" w:rsidRPr="009A4A1D" w:rsidRDefault="009A4A1D">
            <w:r w:rsidRPr="009A4A1D">
              <w:t>5 </w:t>
            </w:r>
          </w:p>
        </w:tc>
        <w:tc>
          <w:tcPr>
            <w:tcW w:w="453" w:type="dxa"/>
            <w:noWrap/>
            <w:hideMark/>
          </w:tcPr>
          <w:p w:rsidR="009A4A1D" w:rsidRPr="009A4A1D" w:rsidRDefault="009A4A1D" w:rsidP="009A4A1D">
            <w:r w:rsidRPr="009A4A1D">
              <w:t>6</w:t>
            </w:r>
          </w:p>
        </w:tc>
        <w:tc>
          <w:tcPr>
            <w:tcW w:w="514" w:type="dxa"/>
            <w:noWrap/>
            <w:hideMark/>
          </w:tcPr>
          <w:p w:rsidR="009A4A1D" w:rsidRPr="009A4A1D" w:rsidRDefault="009A4A1D" w:rsidP="009A4A1D">
            <w:r w:rsidRPr="009A4A1D">
              <w:t>405</w:t>
            </w:r>
          </w:p>
        </w:tc>
      </w:tr>
      <w:tr w:rsidR="009A4A1D" w:rsidRPr="009A4A1D" w:rsidTr="009A4A1D">
        <w:trPr>
          <w:trHeight w:val="300"/>
        </w:trPr>
        <w:tc>
          <w:tcPr>
            <w:tcW w:w="1465" w:type="dxa"/>
            <w:noWrap/>
            <w:hideMark/>
          </w:tcPr>
          <w:p w:rsidR="009A4A1D" w:rsidRPr="009A4A1D" w:rsidRDefault="009A4A1D">
            <w:r w:rsidRPr="009A4A1D">
              <w:t>North American 1927</w:t>
            </w:r>
          </w:p>
        </w:tc>
        <w:tc>
          <w:tcPr>
            <w:tcW w:w="1253" w:type="dxa"/>
            <w:noWrap/>
            <w:hideMark/>
          </w:tcPr>
          <w:p w:rsidR="009A4A1D" w:rsidRPr="009A4A1D" w:rsidRDefault="009A4A1D">
            <w:r w:rsidRPr="009A4A1D">
              <w:t>Clarke 1866 </w:t>
            </w:r>
          </w:p>
        </w:tc>
        <w:tc>
          <w:tcPr>
            <w:tcW w:w="934" w:type="dxa"/>
            <w:noWrap/>
            <w:hideMark/>
          </w:tcPr>
          <w:p w:rsidR="009A4A1D" w:rsidRPr="009A4A1D" w:rsidRDefault="009A4A1D" w:rsidP="009A4A1D">
            <w:r w:rsidRPr="009A4A1D">
              <w:t>-9</w:t>
            </w:r>
          </w:p>
        </w:tc>
        <w:tc>
          <w:tcPr>
            <w:tcW w:w="347" w:type="dxa"/>
            <w:noWrap/>
            <w:hideMark/>
          </w:tcPr>
          <w:p w:rsidR="009A4A1D" w:rsidRPr="009A4A1D" w:rsidRDefault="009A4A1D" w:rsidP="009A4A1D">
            <w:r w:rsidRPr="009A4A1D">
              <w:t>161</w:t>
            </w:r>
          </w:p>
        </w:tc>
        <w:tc>
          <w:tcPr>
            <w:tcW w:w="658" w:type="dxa"/>
            <w:noWrap/>
            <w:hideMark/>
          </w:tcPr>
          <w:p w:rsidR="009A4A1D" w:rsidRPr="009A4A1D" w:rsidRDefault="009A4A1D">
            <w:r w:rsidRPr="009A4A1D">
              <w:t>179 </w:t>
            </w:r>
          </w:p>
        </w:tc>
        <w:tc>
          <w:tcPr>
            <w:tcW w:w="3034" w:type="dxa"/>
            <w:noWrap/>
            <w:hideMark/>
          </w:tcPr>
          <w:p w:rsidR="009A4A1D" w:rsidRPr="009A4A1D" w:rsidRDefault="009A4A1D">
            <w:r w:rsidRPr="009A4A1D">
              <w:t>MEAN FOR CONUS (East of Mississippi; River Including Louisiana; Missouri; Minnesota) </w:t>
            </w:r>
          </w:p>
        </w:tc>
        <w:tc>
          <w:tcPr>
            <w:tcW w:w="459" w:type="dxa"/>
            <w:noWrap/>
            <w:hideMark/>
          </w:tcPr>
          <w:p w:rsidR="009A4A1D" w:rsidRPr="009A4A1D" w:rsidRDefault="009A4A1D" w:rsidP="009A4A1D">
            <w:r w:rsidRPr="009A4A1D">
              <w:t>5</w:t>
            </w:r>
          </w:p>
        </w:tc>
        <w:tc>
          <w:tcPr>
            <w:tcW w:w="459" w:type="dxa"/>
            <w:noWrap/>
            <w:hideMark/>
          </w:tcPr>
          <w:p w:rsidR="009A4A1D" w:rsidRPr="009A4A1D" w:rsidRDefault="009A4A1D" w:rsidP="009A4A1D">
            <w:r w:rsidRPr="009A4A1D">
              <w:t>5</w:t>
            </w:r>
          </w:p>
        </w:tc>
        <w:tc>
          <w:tcPr>
            <w:tcW w:w="453" w:type="dxa"/>
            <w:noWrap/>
            <w:hideMark/>
          </w:tcPr>
          <w:p w:rsidR="009A4A1D" w:rsidRPr="009A4A1D" w:rsidRDefault="009A4A1D" w:rsidP="009A4A1D">
            <w:r w:rsidRPr="009A4A1D">
              <w:t>8</w:t>
            </w:r>
          </w:p>
        </w:tc>
        <w:tc>
          <w:tcPr>
            <w:tcW w:w="514" w:type="dxa"/>
            <w:noWrap/>
            <w:hideMark/>
          </w:tcPr>
          <w:p w:rsidR="009A4A1D" w:rsidRPr="009A4A1D" w:rsidRDefault="009A4A1D" w:rsidP="009A4A1D">
            <w:r w:rsidRPr="009A4A1D">
              <w:t>129</w:t>
            </w:r>
          </w:p>
        </w:tc>
      </w:tr>
      <w:tr w:rsidR="009A4A1D" w:rsidRPr="009A4A1D" w:rsidTr="009A4A1D">
        <w:trPr>
          <w:trHeight w:val="300"/>
        </w:trPr>
        <w:tc>
          <w:tcPr>
            <w:tcW w:w="1465" w:type="dxa"/>
            <w:noWrap/>
            <w:hideMark/>
          </w:tcPr>
          <w:p w:rsidR="009A4A1D" w:rsidRPr="009A4A1D" w:rsidRDefault="009A4A1D">
            <w:r w:rsidRPr="009A4A1D">
              <w:t>North American 1927</w:t>
            </w:r>
          </w:p>
        </w:tc>
        <w:tc>
          <w:tcPr>
            <w:tcW w:w="1253" w:type="dxa"/>
            <w:noWrap/>
            <w:hideMark/>
          </w:tcPr>
          <w:p w:rsidR="009A4A1D" w:rsidRPr="009A4A1D" w:rsidRDefault="009A4A1D">
            <w:r w:rsidRPr="009A4A1D">
              <w:t>Clarke 1866 </w:t>
            </w:r>
          </w:p>
        </w:tc>
        <w:tc>
          <w:tcPr>
            <w:tcW w:w="934" w:type="dxa"/>
            <w:noWrap/>
            <w:hideMark/>
          </w:tcPr>
          <w:p w:rsidR="009A4A1D" w:rsidRPr="009A4A1D" w:rsidRDefault="009A4A1D" w:rsidP="009A4A1D">
            <w:r w:rsidRPr="009A4A1D">
              <w:t>-8</w:t>
            </w:r>
          </w:p>
        </w:tc>
        <w:tc>
          <w:tcPr>
            <w:tcW w:w="347" w:type="dxa"/>
            <w:noWrap/>
            <w:hideMark/>
          </w:tcPr>
          <w:p w:rsidR="009A4A1D" w:rsidRPr="009A4A1D" w:rsidRDefault="009A4A1D" w:rsidP="009A4A1D">
            <w:r w:rsidRPr="009A4A1D">
              <w:t>159</w:t>
            </w:r>
          </w:p>
        </w:tc>
        <w:tc>
          <w:tcPr>
            <w:tcW w:w="658" w:type="dxa"/>
            <w:noWrap/>
            <w:hideMark/>
          </w:tcPr>
          <w:p w:rsidR="009A4A1D" w:rsidRPr="009A4A1D" w:rsidRDefault="009A4A1D">
            <w:r w:rsidRPr="009A4A1D">
              <w:t>175 </w:t>
            </w:r>
          </w:p>
        </w:tc>
        <w:tc>
          <w:tcPr>
            <w:tcW w:w="3034" w:type="dxa"/>
            <w:noWrap/>
            <w:hideMark/>
          </w:tcPr>
          <w:p w:rsidR="009A4A1D" w:rsidRPr="009A4A1D" w:rsidRDefault="009A4A1D">
            <w:r w:rsidRPr="009A4A1D">
              <w:t xml:space="preserve">MEAN FOR CONUS (West of Mississippi; River Excluding Louisiana; Minnesota; </w:t>
            </w:r>
            <w:r w:rsidRPr="009A4A1D">
              <w:lastRenderedPageBreak/>
              <w:t>Missouri) </w:t>
            </w:r>
          </w:p>
        </w:tc>
        <w:tc>
          <w:tcPr>
            <w:tcW w:w="459" w:type="dxa"/>
            <w:noWrap/>
            <w:hideMark/>
          </w:tcPr>
          <w:p w:rsidR="009A4A1D" w:rsidRPr="009A4A1D" w:rsidRDefault="009A4A1D" w:rsidP="009A4A1D">
            <w:r w:rsidRPr="009A4A1D">
              <w:lastRenderedPageBreak/>
              <w:t>5</w:t>
            </w:r>
          </w:p>
        </w:tc>
        <w:tc>
          <w:tcPr>
            <w:tcW w:w="459" w:type="dxa"/>
            <w:noWrap/>
            <w:hideMark/>
          </w:tcPr>
          <w:p w:rsidR="009A4A1D" w:rsidRPr="009A4A1D" w:rsidRDefault="009A4A1D" w:rsidP="009A4A1D">
            <w:r w:rsidRPr="009A4A1D">
              <w:t>3</w:t>
            </w:r>
          </w:p>
        </w:tc>
        <w:tc>
          <w:tcPr>
            <w:tcW w:w="453" w:type="dxa"/>
            <w:noWrap/>
            <w:hideMark/>
          </w:tcPr>
          <w:p w:rsidR="009A4A1D" w:rsidRPr="009A4A1D" w:rsidRDefault="009A4A1D" w:rsidP="009A4A1D">
            <w:r w:rsidRPr="009A4A1D">
              <w:t>3</w:t>
            </w:r>
          </w:p>
        </w:tc>
        <w:tc>
          <w:tcPr>
            <w:tcW w:w="514" w:type="dxa"/>
            <w:noWrap/>
            <w:hideMark/>
          </w:tcPr>
          <w:p w:rsidR="009A4A1D" w:rsidRPr="009A4A1D" w:rsidRDefault="009A4A1D" w:rsidP="009A4A1D">
            <w:r w:rsidRPr="009A4A1D">
              <w:t>276</w:t>
            </w:r>
          </w:p>
        </w:tc>
      </w:tr>
      <w:tr w:rsidR="009A4A1D" w:rsidRPr="009A4A1D" w:rsidTr="009A4A1D">
        <w:trPr>
          <w:trHeight w:val="300"/>
        </w:trPr>
        <w:tc>
          <w:tcPr>
            <w:tcW w:w="1465" w:type="dxa"/>
            <w:noWrap/>
            <w:hideMark/>
          </w:tcPr>
          <w:p w:rsidR="009A4A1D" w:rsidRPr="009A4A1D" w:rsidRDefault="009A4A1D">
            <w:r w:rsidRPr="009A4A1D">
              <w:lastRenderedPageBreak/>
              <w:t>North American 1927</w:t>
            </w:r>
          </w:p>
        </w:tc>
        <w:tc>
          <w:tcPr>
            <w:tcW w:w="1253" w:type="dxa"/>
            <w:noWrap/>
            <w:hideMark/>
          </w:tcPr>
          <w:p w:rsidR="009A4A1D" w:rsidRPr="009A4A1D" w:rsidRDefault="009A4A1D">
            <w:r w:rsidRPr="009A4A1D">
              <w:t>Clarke 1866 </w:t>
            </w:r>
          </w:p>
        </w:tc>
        <w:tc>
          <w:tcPr>
            <w:tcW w:w="934" w:type="dxa"/>
            <w:noWrap/>
            <w:hideMark/>
          </w:tcPr>
          <w:p w:rsidR="009A4A1D" w:rsidRPr="009A4A1D" w:rsidRDefault="009A4A1D" w:rsidP="009A4A1D">
            <w:r w:rsidRPr="009A4A1D">
              <w:t>-12</w:t>
            </w:r>
          </w:p>
        </w:tc>
        <w:tc>
          <w:tcPr>
            <w:tcW w:w="347" w:type="dxa"/>
            <w:noWrap/>
            <w:hideMark/>
          </w:tcPr>
          <w:p w:rsidR="009A4A1D" w:rsidRPr="009A4A1D" w:rsidRDefault="009A4A1D" w:rsidP="009A4A1D">
            <w:r w:rsidRPr="009A4A1D">
              <w:t>130</w:t>
            </w:r>
          </w:p>
        </w:tc>
        <w:tc>
          <w:tcPr>
            <w:tcW w:w="658" w:type="dxa"/>
            <w:noWrap/>
            <w:hideMark/>
          </w:tcPr>
          <w:p w:rsidR="009A4A1D" w:rsidRPr="009A4A1D" w:rsidRDefault="009A4A1D">
            <w:r w:rsidRPr="009A4A1D">
              <w:t>190 </w:t>
            </w:r>
          </w:p>
        </w:tc>
        <w:tc>
          <w:tcPr>
            <w:tcW w:w="3034" w:type="dxa"/>
            <w:noWrap/>
            <w:hideMark/>
          </w:tcPr>
          <w:p w:rsidR="009A4A1D" w:rsidRPr="009A4A1D" w:rsidRDefault="009A4A1D">
            <w:r w:rsidRPr="009A4A1D">
              <w:t>Mexico</w:t>
            </w:r>
          </w:p>
        </w:tc>
        <w:tc>
          <w:tcPr>
            <w:tcW w:w="459" w:type="dxa"/>
            <w:noWrap/>
            <w:hideMark/>
          </w:tcPr>
          <w:p w:rsidR="009A4A1D" w:rsidRPr="009A4A1D" w:rsidRDefault="009A4A1D" w:rsidP="009A4A1D">
            <w:r w:rsidRPr="009A4A1D">
              <w:t>8</w:t>
            </w:r>
          </w:p>
        </w:tc>
        <w:tc>
          <w:tcPr>
            <w:tcW w:w="459" w:type="dxa"/>
            <w:noWrap/>
            <w:hideMark/>
          </w:tcPr>
          <w:p w:rsidR="009A4A1D" w:rsidRPr="009A4A1D" w:rsidRDefault="009A4A1D">
            <w:r w:rsidRPr="009A4A1D">
              <w:t>6 </w:t>
            </w:r>
          </w:p>
        </w:tc>
        <w:tc>
          <w:tcPr>
            <w:tcW w:w="453" w:type="dxa"/>
            <w:noWrap/>
            <w:hideMark/>
          </w:tcPr>
          <w:p w:rsidR="009A4A1D" w:rsidRPr="009A4A1D" w:rsidRDefault="009A4A1D" w:rsidP="009A4A1D">
            <w:r w:rsidRPr="009A4A1D">
              <w:t>6</w:t>
            </w:r>
          </w:p>
        </w:tc>
        <w:tc>
          <w:tcPr>
            <w:tcW w:w="514" w:type="dxa"/>
            <w:noWrap/>
            <w:hideMark/>
          </w:tcPr>
          <w:p w:rsidR="009A4A1D" w:rsidRPr="009A4A1D" w:rsidRDefault="009A4A1D" w:rsidP="009A4A1D">
            <w:r w:rsidRPr="009A4A1D">
              <w:t>22</w:t>
            </w:r>
          </w:p>
        </w:tc>
      </w:tr>
      <w:tr w:rsidR="009A4A1D" w:rsidRPr="009A4A1D" w:rsidTr="009A4A1D">
        <w:trPr>
          <w:trHeight w:val="300"/>
        </w:trPr>
        <w:tc>
          <w:tcPr>
            <w:tcW w:w="1465" w:type="dxa"/>
            <w:noWrap/>
            <w:hideMark/>
          </w:tcPr>
          <w:p w:rsidR="009A4A1D" w:rsidRPr="009A4A1D" w:rsidRDefault="009A4A1D">
            <w:r w:rsidRPr="009A4A1D">
              <w:t>North American 1983</w:t>
            </w:r>
          </w:p>
        </w:tc>
        <w:tc>
          <w:tcPr>
            <w:tcW w:w="1253" w:type="dxa"/>
            <w:noWrap/>
            <w:hideMark/>
          </w:tcPr>
          <w:p w:rsidR="009A4A1D" w:rsidRPr="009A4A1D" w:rsidRDefault="009A4A1D">
            <w:r w:rsidRPr="009A4A1D">
              <w:t>GRS 80 </w:t>
            </w:r>
          </w:p>
        </w:tc>
        <w:tc>
          <w:tcPr>
            <w:tcW w:w="934" w:type="dxa"/>
            <w:noWrap/>
            <w:hideMark/>
          </w:tcPr>
          <w:p w:rsidR="009A4A1D" w:rsidRPr="009A4A1D" w:rsidRDefault="009A4A1D" w:rsidP="009A4A1D">
            <w:r w:rsidRPr="009A4A1D">
              <w:t>0</w:t>
            </w:r>
          </w:p>
        </w:tc>
        <w:tc>
          <w:tcPr>
            <w:tcW w:w="347" w:type="dxa"/>
            <w:noWrap/>
            <w:hideMark/>
          </w:tcPr>
          <w:p w:rsidR="009A4A1D" w:rsidRPr="009A4A1D" w:rsidRDefault="009A4A1D" w:rsidP="009A4A1D">
            <w:r w:rsidRPr="009A4A1D">
              <w:t>0</w:t>
            </w:r>
          </w:p>
        </w:tc>
        <w:tc>
          <w:tcPr>
            <w:tcW w:w="658" w:type="dxa"/>
            <w:noWrap/>
            <w:hideMark/>
          </w:tcPr>
          <w:p w:rsidR="009A4A1D" w:rsidRPr="009A4A1D" w:rsidRDefault="009A4A1D" w:rsidP="009A4A1D">
            <w:r w:rsidRPr="009A4A1D">
              <w:t>0</w:t>
            </w:r>
          </w:p>
        </w:tc>
        <w:tc>
          <w:tcPr>
            <w:tcW w:w="3034" w:type="dxa"/>
            <w:noWrap/>
            <w:hideMark/>
          </w:tcPr>
          <w:p w:rsidR="009A4A1D" w:rsidRPr="009A4A1D" w:rsidRDefault="009A4A1D">
            <w:r w:rsidRPr="009A4A1D">
              <w:t>Alaska (Excluding Aleutian Ids)</w:t>
            </w:r>
          </w:p>
        </w:tc>
        <w:tc>
          <w:tcPr>
            <w:tcW w:w="459" w:type="dxa"/>
            <w:noWrap/>
            <w:hideMark/>
          </w:tcPr>
          <w:p w:rsidR="009A4A1D" w:rsidRPr="009A4A1D" w:rsidRDefault="009A4A1D">
            <w:r w:rsidRPr="009A4A1D">
              <w:t>2 </w:t>
            </w:r>
          </w:p>
        </w:tc>
        <w:tc>
          <w:tcPr>
            <w:tcW w:w="459" w:type="dxa"/>
            <w:noWrap/>
            <w:hideMark/>
          </w:tcPr>
          <w:p w:rsidR="009A4A1D" w:rsidRPr="009A4A1D" w:rsidRDefault="009A4A1D" w:rsidP="009A4A1D">
            <w:r w:rsidRPr="009A4A1D">
              <w:t>2</w:t>
            </w:r>
          </w:p>
        </w:tc>
        <w:tc>
          <w:tcPr>
            <w:tcW w:w="453" w:type="dxa"/>
            <w:noWrap/>
            <w:hideMark/>
          </w:tcPr>
          <w:p w:rsidR="009A4A1D" w:rsidRPr="009A4A1D" w:rsidRDefault="009A4A1D" w:rsidP="009A4A1D">
            <w:r w:rsidRPr="009A4A1D">
              <w:t>2</w:t>
            </w:r>
          </w:p>
        </w:tc>
        <w:tc>
          <w:tcPr>
            <w:tcW w:w="514" w:type="dxa"/>
            <w:noWrap/>
            <w:hideMark/>
          </w:tcPr>
          <w:p w:rsidR="009A4A1D" w:rsidRPr="009A4A1D" w:rsidRDefault="009A4A1D" w:rsidP="009A4A1D">
            <w:r w:rsidRPr="009A4A1D">
              <w:t>42</w:t>
            </w:r>
          </w:p>
        </w:tc>
      </w:tr>
      <w:tr w:rsidR="009A4A1D" w:rsidRPr="009A4A1D" w:rsidTr="009A4A1D">
        <w:trPr>
          <w:trHeight w:val="300"/>
        </w:trPr>
        <w:tc>
          <w:tcPr>
            <w:tcW w:w="1465" w:type="dxa"/>
            <w:noWrap/>
            <w:hideMark/>
          </w:tcPr>
          <w:p w:rsidR="009A4A1D" w:rsidRPr="009A4A1D" w:rsidRDefault="009A4A1D">
            <w:r w:rsidRPr="009A4A1D">
              <w:t>North American 1983</w:t>
            </w:r>
          </w:p>
        </w:tc>
        <w:tc>
          <w:tcPr>
            <w:tcW w:w="1253" w:type="dxa"/>
            <w:noWrap/>
            <w:hideMark/>
          </w:tcPr>
          <w:p w:rsidR="009A4A1D" w:rsidRPr="009A4A1D" w:rsidRDefault="009A4A1D">
            <w:r w:rsidRPr="009A4A1D">
              <w:t>GRS 80 </w:t>
            </w:r>
          </w:p>
        </w:tc>
        <w:tc>
          <w:tcPr>
            <w:tcW w:w="934" w:type="dxa"/>
            <w:noWrap/>
            <w:hideMark/>
          </w:tcPr>
          <w:p w:rsidR="009A4A1D" w:rsidRPr="009A4A1D" w:rsidRDefault="009A4A1D" w:rsidP="009A4A1D">
            <w:r w:rsidRPr="009A4A1D">
              <w:t>-2</w:t>
            </w:r>
          </w:p>
        </w:tc>
        <w:tc>
          <w:tcPr>
            <w:tcW w:w="347" w:type="dxa"/>
            <w:noWrap/>
            <w:hideMark/>
          </w:tcPr>
          <w:p w:rsidR="009A4A1D" w:rsidRPr="009A4A1D" w:rsidRDefault="009A4A1D" w:rsidP="009A4A1D">
            <w:r w:rsidRPr="009A4A1D">
              <w:t>0</w:t>
            </w:r>
          </w:p>
        </w:tc>
        <w:tc>
          <w:tcPr>
            <w:tcW w:w="658" w:type="dxa"/>
            <w:noWrap/>
            <w:hideMark/>
          </w:tcPr>
          <w:p w:rsidR="009A4A1D" w:rsidRPr="009A4A1D" w:rsidRDefault="009A4A1D" w:rsidP="009A4A1D">
            <w:r w:rsidRPr="009A4A1D">
              <w:t>4</w:t>
            </w:r>
          </w:p>
        </w:tc>
        <w:tc>
          <w:tcPr>
            <w:tcW w:w="3034" w:type="dxa"/>
            <w:noWrap/>
            <w:hideMark/>
          </w:tcPr>
          <w:p w:rsidR="009A4A1D" w:rsidRPr="009A4A1D" w:rsidRDefault="009A4A1D">
            <w:r w:rsidRPr="009A4A1D">
              <w:t>Aleutian Ids</w:t>
            </w:r>
          </w:p>
        </w:tc>
        <w:tc>
          <w:tcPr>
            <w:tcW w:w="459" w:type="dxa"/>
            <w:noWrap/>
            <w:hideMark/>
          </w:tcPr>
          <w:p w:rsidR="009A4A1D" w:rsidRPr="009A4A1D" w:rsidRDefault="009A4A1D" w:rsidP="009A4A1D">
            <w:r w:rsidRPr="009A4A1D">
              <w:t>5</w:t>
            </w:r>
          </w:p>
        </w:tc>
        <w:tc>
          <w:tcPr>
            <w:tcW w:w="459" w:type="dxa"/>
            <w:noWrap/>
            <w:hideMark/>
          </w:tcPr>
          <w:p w:rsidR="009A4A1D" w:rsidRPr="009A4A1D" w:rsidRDefault="009A4A1D">
            <w:r w:rsidRPr="009A4A1D">
              <w:t>2 </w:t>
            </w:r>
          </w:p>
        </w:tc>
        <w:tc>
          <w:tcPr>
            <w:tcW w:w="453" w:type="dxa"/>
            <w:noWrap/>
            <w:hideMark/>
          </w:tcPr>
          <w:p w:rsidR="009A4A1D" w:rsidRPr="009A4A1D" w:rsidRDefault="009A4A1D" w:rsidP="009A4A1D">
            <w:r w:rsidRPr="009A4A1D">
              <w:t>5</w:t>
            </w:r>
          </w:p>
        </w:tc>
        <w:tc>
          <w:tcPr>
            <w:tcW w:w="514" w:type="dxa"/>
            <w:noWrap/>
            <w:hideMark/>
          </w:tcPr>
          <w:p w:rsidR="009A4A1D" w:rsidRPr="009A4A1D" w:rsidRDefault="009A4A1D" w:rsidP="009A4A1D">
            <w:r w:rsidRPr="009A4A1D">
              <w:t>4</w:t>
            </w:r>
          </w:p>
        </w:tc>
      </w:tr>
      <w:tr w:rsidR="009A4A1D" w:rsidRPr="009A4A1D" w:rsidTr="009A4A1D">
        <w:trPr>
          <w:trHeight w:val="300"/>
        </w:trPr>
        <w:tc>
          <w:tcPr>
            <w:tcW w:w="1465" w:type="dxa"/>
            <w:noWrap/>
            <w:hideMark/>
          </w:tcPr>
          <w:p w:rsidR="009A4A1D" w:rsidRPr="009A4A1D" w:rsidRDefault="009A4A1D">
            <w:r w:rsidRPr="009A4A1D">
              <w:t>North American 1983</w:t>
            </w:r>
          </w:p>
        </w:tc>
        <w:tc>
          <w:tcPr>
            <w:tcW w:w="1253" w:type="dxa"/>
            <w:noWrap/>
            <w:hideMark/>
          </w:tcPr>
          <w:p w:rsidR="009A4A1D" w:rsidRPr="009A4A1D" w:rsidRDefault="009A4A1D">
            <w:r w:rsidRPr="009A4A1D">
              <w:t>GRS 80 </w:t>
            </w:r>
          </w:p>
        </w:tc>
        <w:tc>
          <w:tcPr>
            <w:tcW w:w="934" w:type="dxa"/>
            <w:noWrap/>
            <w:hideMark/>
          </w:tcPr>
          <w:p w:rsidR="009A4A1D" w:rsidRPr="009A4A1D" w:rsidRDefault="009A4A1D" w:rsidP="009A4A1D">
            <w:r w:rsidRPr="009A4A1D">
              <w:t>0</w:t>
            </w:r>
          </w:p>
        </w:tc>
        <w:tc>
          <w:tcPr>
            <w:tcW w:w="347" w:type="dxa"/>
            <w:noWrap/>
            <w:hideMark/>
          </w:tcPr>
          <w:p w:rsidR="009A4A1D" w:rsidRPr="009A4A1D" w:rsidRDefault="009A4A1D" w:rsidP="009A4A1D">
            <w:r w:rsidRPr="009A4A1D">
              <w:t>0</w:t>
            </w:r>
          </w:p>
        </w:tc>
        <w:tc>
          <w:tcPr>
            <w:tcW w:w="658" w:type="dxa"/>
            <w:noWrap/>
            <w:hideMark/>
          </w:tcPr>
          <w:p w:rsidR="009A4A1D" w:rsidRPr="009A4A1D" w:rsidRDefault="009A4A1D" w:rsidP="009A4A1D">
            <w:r w:rsidRPr="009A4A1D">
              <w:t>0</w:t>
            </w:r>
          </w:p>
        </w:tc>
        <w:tc>
          <w:tcPr>
            <w:tcW w:w="3034" w:type="dxa"/>
            <w:noWrap/>
            <w:hideMark/>
          </w:tcPr>
          <w:p w:rsidR="009A4A1D" w:rsidRPr="009A4A1D" w:rsidRDefault="009A4A1D">
            <w:r w:rsidRPr="009A4A1D">
              <w:t>Canada</w:t>
            </w:r>
          </w:p>
        </w:tc>
        <w:tc>
          <w:tcPr>
            <w:tcW w:w="459" w:type="dxa"/>
            <w:noWrap/>
            <w:hideMark/>
          </w:tcPr>
          <w:p w:rsidR="009A4A1D" w:rsidRPr="009A4A1D" w:rsidRDefault="009A4A1D" w:rsidP="009A4A1D">
            <w:r w:rsidRPr="009A4A1D">
              <w:t>2</w:t>
            </w:r>
          </w:p>
        </w:tc>
        <w:tc>
          <w:tcPr>
            <w:tcW w:w="459" w:type="dxa"/>
            <w:noWrap/>
            <w:hideMark/>
          </w:tcPr>
          <w:p w:rsidR="009A4A1D" w:rsidRPr="009A4A1D" w:rsidRDefault="009A4A1D" w:rsidP="009A4A1D">
            <w:r w:rsidRPr="009A4A1D">
              <w:t>2</w:t>
            </w:r>
          </w:p>
        </w:tc>
        <w:tc>
          <w:tcPr>
            <w:tcW w:w="453" w:type="dxa"/>
            <w:noWrap/>
            <w:hideMark/>
          </w:tcPr>
          <w:p w:rsidR="009A4A1D" w:rsidRPr="009A4A1D" w:rsidRDefault="009A4A1D" w:rsidP="009A4A1D">
            <w:r w:rsidRPr="009A4A1D">
              <w:t>2</w:t>
            </w:r>
          </w:p>
        </w:tc>
        <w:tc>
          <w:tcPr>
            <w:tcW w:w="514" w:type="dxa"/>
            <w:noWrap/>
            <w:hideMark/>
          </w:tcPr>
          <w:p w:rsidR="009A4A1D" w:rsidRPr="009A4A1D" w:rsidRDefault="009A4A1D" w:rsidP="009A4A1D">
            <w:r w:rsidRPr="009A4A1D">
              <w:t>96</w:t>
            </w:r>
          </w:p>
        </w:tc>
      </w:tr>
      <w:tr w:rsidR="009A4A1D" w:rsidRPr="009A4A1D" w:rsidTr="009A4A1D">
        <w:trPr>
          <w:trHeight w:val="300"/>
        </w:trPr>
        <w:tc>
          <w:tcPr>
            <w:tcW w:w="1465" w:type="dxa"/>
            <w:noWrap/>
            <w:hideMark/>
          </w:tcPr>
          <w:p w:rsidR="009A4A1D" w:rsidRPr="009A4A1D" w:rsidRDefault="009A4A1D">
            <w:r w:rsidRPr="009A4A1D">
              <w:t>North American 1983</w:t>
            </w:r>
          </w:p>
        </w:tc>
        <w:tc>
          <w:tcPr>
            <w:tcW w:w="1253" w:type="dxa"/>
            <w:noWrap/>
            <w:hideMark/>
          </w:tcPr>
          <w:p w:rsidR="009A4A1D" w:rsidRPr="009A4A1D" w:rsidRDefault="009A4A1D">
            <w:r w:rsidRPr="009A4A1D">
              <w:t>GRS 80 </w:t>
            </w:r>
          </w:p>
        </w:tc>
        <w:tc>
          <w:tcPr>
            <w:tcW w:w="934" w:type="dxa"/>
            <w:noWrap/>
            <w:hideMark/>
          </w:tcPr>
          <w:p w:rsidR="009A4A1D" w:rsidRPr="009A4A1D" w:rsidRDefault="009A4A1D" w:rsidP="009A4A1D">
            <w:r w:rsidRPr="009A4A1D">
              <w:t>0</w:t>
            </w:r>
          </w:p>
        </w:tc>
        <w:tc>
          <w:tcPr>
            <w:tcW w:w="347" w:type="dxa"/>
            <w:noWrap/>
            <w:hideMark/>
          </w:tcPr>
          <w:p w:rsidR="009A4A1D" w:rsidRPr="009A4A1D" w:rsidRDefault="009A4A1D" w:rsidP="009A4A1D">
            <w:r w:rsidRPr="009A4A1D">
              <w:t>0</w:t>
            </w:r>
          </w:p>
        </w:tc>
        <w:tc>
          <w:tcPr>
            <w:tcW w:w="658" w:type="dxa"/>
            <w:noWrap/>
            <w:hideMark/>
          </w:tcPr>
          <w:p w:rsidR="009A4A1D" w:rsidRPr="009A4A1D" w:rsidRDefault="009A4A1D" w:rsidP="009A4A1D">
            <w:r w:rsidRPr="009A4A1D">
              <w:t>0</w:t>
            </w:r>
          </w:p>
        </w:tc>
        <w:tc>
          <w:tcPr>
            <w:tcW w:w="3034" w:type="dxa"/>
            <w:noWrap/>
            <w:hideMark/>
          </w:tcPr>
          <w:p w:rsidR="009A4A1D" w:rsidRPr="009A4A1D" w:rsidRDefault="009A4A1D">
            <w:r w:rsidRPr="009A4A1D">
              <w:t>CONUS</w:t>
            </w:r>
          </w:p>
        </w:tc>
        <w:tc>
          <w:tcPr>
            <w:tcW w:w="459" w:type="dxa"/>
            <w:noWrap/>
            <w:hideMark/>
          </w:tcPr>
          <w:p w:rsidR="009A4A1D" w:rsidRPr="009A4A1D" w:rsidRDefault="009A4A1D" w:rsidP="009A4A1D">
            <w:r w:rsidRPr="009A4A1D">
              <w:t>2</w:t>
            </w:r>
          </w:p>
        </w:tc>
        <w:tc>
          <w:tcPr>
            <w:tcW w:w="459" w:type="dxa"/>
            <w:noWrap/>
            <w:hideMark/>
          </w:tcPr>
          <w:p w:rsidR="009A4A1D" w:rsidRPr="009A4A1D" w:rsidRDefault="009A4A1D" w:rsidP="009A4A1D">
            <w:r w:rsidRPr="009A4A1D">
              <w:t>2</w:t>
            </w:r>
          </w:p>
        </w:tc>
        <w:tc>
          <w:tcPr>
            <w:tcW w:w="453" w:type="dxa"/>
            <w:noWrap/>
            <w:hideMark/>
          </w:tcPr>
          <w:p w:rsidR="009A4A1D" w:rsidRPr="009A4A1D" w:rsidRDefault="009A4A1D" w:rsidP="009A4A1D">
            <w:r w:rsidRPr="009A4A1D">
              <w:t>2</w:t>
            </w:r>
          </w:p>
        </w:tc>
        <w:tc>
          <w:tcPr>
            <w:tcW w:w="514" w:type="dxa"/>
            <w:noWrap/>
            <w:hideMark/>
          </w:tcPr>
          <w:p w:rsidR="009A4A1D" w:rsidRPr="009A4A1D" w:rsidRDefault="009A4A1D" w:rsidP="009A4A1D">
            <w:r w:rsidRPr="009A4A1D">
              <w:t>216</w:t>
            </w:r>
          </w:p>
        </w:tc>
      </w:tr>
      <w:tr w:rsidR="009A4A1D" w:rsidRPr="009A4A1D" w:rsidTr="009A4A1D">
        <w:trPr>
          <w:trHeight w:val="300"/>
        </w:trPr>
        <w:tc>
          <w:tcPr>
            <w:tcW w:w="1465" w:type="dxa"/>
            <w:noWrap/>
            <w:hideMark/>
          </w:tcPr>
          <w:p w:rsidR="009A4A1D" w:rsidRPr="009A4A1D" w:rsidRDefault="009A4A1D">
            <w:r w:rsidRPr="009A4A1D">
              <w:t>North American 1983</w:t>
            </w:r>
          </w:p>
        </w:tc>
        <w:tc>
          <w:tcPr>
            <w:tcW w:w="1253" w:type="dxa"/>
            <w:noWrap/>
            <w:hideMark/>
          </w:tcPr>
          <w:p w:rsidR="009A4A1D" w:rsidRPr="009A4A1D" w:rsidRDefault="009A4A1D">
            <w:r w:rsidRPr="009A4A1D">
              <w:t>GRS 80 </w:t>
            </w:r>
          </w:p>
        </w:tc>
        <w:tc>
          <w:tcPr>
            <w:tcW w:w="934" w:type="dxa"/>
            <w:noWrap/>
            <w:hideMark/>
          </w:tcPr>
          <w:p w:rsidR="009A4A1D" w:rsidRPr="009A4A1D" w:rsidRDefault="009A4A1D" w:rsidP="009A4A1D">
            <w:r w:rsidRPr="009A4A1D">
              <w:t>1</w:t>
            </w:r>
          </w:p>
        </w:tc>
        <w:tc>
          <w:tcPr>
            <w:tcW w:w="347" w:type="dxa"/>
            <w:noWrap/>
            <w:hideMark/>
          </w:tcPr>
          <w:p w:rsidR="009A4A1D" w:rsidRPr="009A4A1D" w:rsidRDefault="009A4A1D" w:rsidP="009A4A1D">
            <w:r w:rsidRPr="009A4A1D">
              <w:t>1</w:t>
            </w:r>
          </w:p>
        </w:tc>
        <w:tc>
          <w:tcPr>
            <w:tcW w:w="658" w:type="dxa"/>
            <w:noWrap/>
            <w:hideMark/>
          </w:tcPr>
          <w:p w:rsidR="009A4A1D" w:rsidRPr="009A4A1D" w:rsidRDefault="009A4A1D" w:rsidP="009A4A1D">
            <w:r w:rsidRPr="009A4A1D">
              <w:t>-1</w:t>
            </w:r>
          </w:p>
        </w:tc>
        <w:tc>
          <w:tcPr>
            <w:tcW w:w="3034" w:type="dxa"/>
            <w:noWrap/>
            <w:hideMark/>
          </w:tcPr>
          <w:p w:rsidR="009A4A1D" w:rsidRPr="009A4A1D" w:rsidRDefault="009A4A1D">
            <w:r w:rsidRPr="009A4A1D">
              <w:t>Hawaii</w:t>
            </w:r>
          </w:p>
        </w:tc>
        <w:tc>
          <w:tcPr>
            <w:tcW w:w="459" w:type="dxa"/>
            <w:noWrap/>
            <w:hideMark/>
          </w:tcPr>
          <w:p w:rsidR="009A4A1D" w:rsidRPr="009A4A1D" w:rsidRDefault="009A4A1D" w:rsidP="009A4A1D">
            <w:r w:rsidRPr="009A4A1D">
              <w:t>2</w:t>
            </w:r>
          </w:p>
        </w:tc>
        <w:tc>
          <w:tcPr>
            <w:tcW w:w="459" w:type="dxa"/>
            <w:noWrap/>
            <w:hideMark/>
          </w:tcPr>
          <w:p w:rsidR="009A4A1D" w:rsidRPr="009A4A1D" w:rsidRDefault="009A4A1D" w:rsidP="009A4A1D">
            <w:r w:rsidRPr="009A4A1D">
              <w:t>2</w:t>
            </w:r>
          </w:p>
        </w:tc>
        <w:tc>
          <w:tcPr>
            <w:tcW w:w="453" w:type="dxa"/>
            <w:noWrap/>
            <w:hideMark/>
          </w:tcPr>
          <w:p w:rsidR="009A4A1D" w:rsidRPr="009A4A1D" w:rsidRDefault="009A4A1D" w:rsidP="009A4A1D">
            <w:r w:rsidRPr="009A4A1D">
              <w:t>2</w:t>
            </w:r>
          </w:p>
        </w:tc>
        <w:tc>
          <w:tcPr>
            <w:tcW w:w="514" w:type="dxa"/>
            <w:noWrap/>
            <w:hideMark/>
          </w:tcPr>
          <w:p w:rsidR="009A4A1D" w:rsidRPr="009A4A1D" w:rsidRDefault="009A4A1D" w:rsidP="009A4A1D">
            <w:r w:rsidRPr="009A4A1D">
              <w:t>6</w:t>
            </w:r>
          </w:p>
        </w:tc>
      </w:tr>
      <w:tr w:rsidR="009A4A1D" w:rsidRPr="009A4A1D" w:rsidTr="009A4A1D">
        <w:trPr>
          <w:trHeight w:val="300"/>
        </w:trPr>
        <w:tc>
          <w:tcPr>
            <w:tcW w:w="1465" w:type="dxa"/>
            <w:noWrap/>
            <w:hideMark/>
          </w:tcPr>
          <w:p w:rsidR="009A4A1D" w:rsidRPr="009A4A1D" w:rsidRDefault="009A4A1D">
            <w:r w:rsidRPr="009A4A1D">
              <w:t>North American 1983</w:t>
            </w:r>
          </w:p>
        </w:tc>
        <w:tc>
          <w:tcPr>
            <w:tcW w:w="1253" w:type="dxa"/>
            <w:noWrap/>
            <w:hideMark/>
          </w:tcPr>
          <w:p w:rsidR="009A4A1D" w:rsidRPr="009A4A1D" w:rsidRDefault="009A4A1D">
            <w:r w:rsidRPr="009A4A1D">
              <w:t>GRS 80 </w:t>
            </w:r>
          </w:p>
        </w:tc>
        <w:tc>
          <w:tcPr>
            <w:tcW w:w="934" w:type="dxa"/>
            <w:noWrap/>
            <w:hideMark/>
          </w:tcPr>
          <w:p w:rsidR="009A4A1D" w:rsidRPr="009A4A1D" w:rsidRDefault="009A4A1D" w:rsidP="009A4A1D">
            <w:r w:rsidRPr="009A4A1D">
              <w:t>0</w:t>
            </w:r>
          </w:p>
        </w:tc>
        <w:tc>
          <w:tcPr>
            <w:tcW w:w="347" w:type="dxa"/>
            <w:noWrap/>
            <w:hideMark/>
          </w:tcPr>
          <w:p w:rsidR="009A4A1D" w:rsidRPr="009A4A1D" w:rsidRDefault="009A4A1D" w:rsidP="009A4A1D">
            <w:r w:rsidRPr="009A4A1D">
              <w:t>0</w:t>
            </w:r>
          </w:p>
        </w:tc>
        <w:tc>
          <w:tcPr>
            <w:tcW w:w="658" w:type="dxa"/>
            <w:noWrap/>
            <w:hideMark/>
          </w:tcPr>
          <w:p w:rsidR="009A4A1D" w:rsidRPr="009A4A1D" w:rsidRDefault="009A4A1D" w:rsidP="009A4A1D">
            <w:r w:rsidRPr="009A4A1D">
              <w:t>0</w:t>
            </w:r>
          </w:p>
        </w:tc>
        <w:tc>
          <w:tcPr>
            <w:tcW w:w="3034" w:type="dxa"/>
            <w:noWrap/>
            <w:hideMark/>
          </w:tcPr>
          <w:p w:rsidR="009A4A1D" w:rsidRPr="009A4A1D" w:rsidRDefault="009A4A1D">
            <w:r w:rsidRPr="009A4A1D">
              <w:t>Mexico; Central America</w:t>
            </w:r>
          </w:p>
        </w:tc>
        <w:tc>
          <w:tcPr>
            <w:tcW w:w="459" w:type="dxa"/>
            <w:noWrap/>
            <w:hideMark/>
          </w:tcPr>
          <w:p w:rsidR="009A4A1D" w:rsidRPr="009A4A1D" w:rsidRDefault="009A4A1D" w:rsidP="009A4A1D">
            <w:r w:rsidRPr="009A4A1D">
              <w:t>2</w:t>
            </w:r>
          </w:p>
        </w:tc>
        <w:tc>
          <w:tcPr>
            <w:tcW w:w="459" w:type="dxa"/>
            <w:noWrap/>
            <w:hideMark/>
          </w:tcPr>
          <w:p w:rsidR="009A4A1D" w:rsidRPr="009A4A1D" w:rsidRDefault="009A4A1D">
            <w:r w:rsidRPr="009A4A1D">
              <w:t>2 </w:t>
            </w:r>
          </w:p>
        </w:tc>
        <w:tc>
          <w:tcPr>
            <w:tcW w:w="453" w:type="dxa"/>
            <w:noWrap/>
            <w:hideMark/>
          </w:tcPr>
          <w:p w:rsidR="009A4A1D" w:rsidRPr="009A4A1D" w:rsidRDefault="009A4A1D" w:rsidP="009A4A1D">
            <w:r w:rsidRPr="009A4A1D">
              <w:t>2</w:t>
            </w:r>
          </w:p>
        </w:tc>
        <w:tc>
          <w:tcPr>
            <w:tcW w:w="514" w:type="dxa"/>
            <w:noWrap/>
            <w:hideMark/>
          </w:tcPr>
          <w:p w:rsidR="009A4A1D" w:rsidRPr="009A4A1D" w:rsidRDefault="009A4A1D" w:rsidP="009A4A1D">
            <w:r w:rsidRPr="009A4A1D">
              <w:t>25</w:t>
            </w:r>
          </w:p>
        </w:tc>
      </w:tr>
      <w:tr w:rsidR="009A4A1D" w:rsidRPr="009A4A1D" w:rsidTr="009A4A1D">
        <w:trPr>
          <w:trHeight w:val="300"/>
        </w:trPr>
        <w:tc>
          <w:tcPr>
            <w:tcW w:w="1465" w:type="dxa"/>
            <w:noWrap/>
            <w:hideMark/>
          </w:tcPr>
          <w:p w:rsidR="009A4A1D" w:rsidRPr="009A4A1D" w:rsidRDefault="009A4A1D">
            <w:r w:rsidRPr="009A4A1D">
              <w:t>North Sahara 1959</w:t>
            </w:r>
          </w:p>
        </w:tc>
        <w:tc>
          <w:tcPr>
            <w:tcW w:w="1253" w:type="dxa"/>
            <w:noWrap/>
            <w:hideMark/>
          </w:tcPr>
          <w:p w:rsidR="009A4A1D" w:rsidRPr="009A4A1D" w:rsidRDefault="009A4A1D">
            <w:r w:rsidRPr="009A4A1D">
              <w:t>Clarke 1880 </w:t>
            </w:r>
          </w:p>
        </w:tc>
        <w:tc>
          <w:tcPr>
            <w:tcW w:w="934" w:type="dxa"/>
            <w:noWrap/>
            <w:hideMark/>
          </w:tcPr>
          <w:p w:rsidR="009A4A1D" w:rsidRPr="009A4A1D" w:rsidRDefault="009A4A1D" w:rsidP="009A4A1D">
            <w:r w:rsidRPr="009A4A1D">
              <w:t>-186</w:t>
            </w:r>
          </w:p>
        </w:tc>
        <w:tc>
          <w:tcPr>
            <w:tcW w:w="347" w:type="dxa"/>
            <w:noWrap/>
            <w:hideMark/>
          </w:tcPr>
          <w:p w:rsidR="009A4A1D" w:rsidRPr="009A4A1D" w:rsidRDefault="009A4A1D" w:rsidP="009A4A1D">
            <w:r w:rsidRPr="009A4A1D">
              <w:t>-93</w:t>
            </w:r>
          </w:p>
        </w:tc>
        <w:tc>
          <w:tcPr>
            <w:tcW w:w="658" w:type="dxa"/>
            <w:noWrap/>
            <w:hideMark/>
          </w:tcPr>
          <w:p w:rsidR="009A4A1D" w:rsidRPr="009A4A1D" w:rsidRDefault="009A4A1D">
            <w:r w:rsidRPr="009A4A1D">
              <w:t>310 </w:t>
            </w:r>
          </w:p>
        </w:tc>
        <w:tc>
          <w:tcPr>
            <w:tcW w:w="3034" w:type="dxa"/>
            <w:noWrap/>
            <w:hideMark/>
          </w:tcPr>
          <w:p w:rsidR="009A4A1D" w:rsidRPr="009A4A1D" w:rsidRDefault="009A4A1D">
            <w:r w:rsidRPr="009A4A1D">
              <w:t>Algeria</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 w:rsidRPr="009A4A1D">
              <w:t>25 </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3</w:t>
            </w:r>
          </w:p>
        </w:tc>
      </w:tr>
      <w:tr w:rsidR="009A4A1D" w:rsidRPr="009A4A1D" w:rsidTr="009A4A1D">
        <w:trPr>
          <w:trHeight w:val="300"/>
        </w:trPr>
        <w:tc>
          <w:tcPr>
            <w:tcW w:w="1465" w:type="dxa"/>
            <w:noWrap/>
            <w:hideMark/>
          </w:tcPr>
          <w:p w:rsidR="009A4A1D" w:rsidRPr="009A4A1D" w:rsidRDefault="009A4A1D">
            <w:proofErr w:type="spellStart"/>
            <w:r w:rsidRPr="009A4A1D">
              <w:t>Observatorio</w:t>
            </w:r>
            <w:proofErr w:type="spellEnd"/>
            <w:r w:rsidRPr="009A4A1D">
              <w:t xml:space="preserve"> </w:t>
            </w:r>
            <w:proofErr w:type="spellStart"/>
            <w:r w:rsidRPr="009A4A1D">
              <w:t>Meteorologico</w:t>
            </w:r>
            <w:proofErr w:type="spellEnd"/>
            <w:r w:rsidRPr="009A4A1D">
              <w:t xml:space="preserve"> 1939</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425</w:t>
            </w:r>
          </w:p>
        </w:tc>
        <w:tc>
          <w:tcPr>
            <w:tcW w:w="347" w:type="dxa"/>
            <w:noWrap/>
            <w:hideMark/>
          </w:tcPr>
          <w:p w:rsidR="009A4A1D" w:rsidRPr="009A4A1D" w:rsidRDefault="009A4A1D" w:rsidP="009A4A1D">
            <w:r w:rsidRPr="009A4A1D">
              <w:t>-169</w:t>
            </w:r>
          </w:p>
        </w:tc>
        <w:tc>
          <w:tcPr>
            <w:tcW w:w="658" w:type="dxa"/>
            <w:noWrap/>
            <w:hideMark/>
          </w:tcPr>
          <w:p w:rsidR="009A4A1D" w:rsidRPr="009A4A1D" w:rsidRDefault="009A4A1D">
            <w:r w:rsidRPr="009A4A1D">
              <w:t>81 </w:t>
            </w:r>
          </w:p>
        </w:tc>
        <w:tc>
          <w:tcPr>
            <w:tcW w:w="3034" w:type="dxa"/>
            <w:noWrap/>
            <w:hideMark/>
          </w:tcPr>
          <w:p w:rsidR="009A4A1D" w:rsidRPr="009A4A1D" w:rsidRDefault="009A4A1D">
            <w:r w:rsidRPr="009A4A1D">
              <w:t>Azores (</w:t>
            </w:r>
            <w:proofErr w:type="spellStart"/>
            <w:r w:rsidRPr="009A4A1D">
              <w:t>Corvo</w:t>
            </w:r>
            <w:proofErr w:type="spellEnd"/>
            <w:r w:rsidRPr="009A4A1D">
              <w:t xml:space="preserve"> &amp; Flores Islands)</w:t>
            </w:r>
          </w:p>
        </w:tc>
        <w:tc>
          <w:tcPr>
            <w:tcW w:w="459" w:type="dxa"/>
            <w:noWrap/>
            <w:hideMark/>
          </w:tcPr>
          <w:p w:rsidR="009A4A1D" w:rsidRPr="009A4A1D" w:rsidRDefault="009A4A1D">
            <w:r w:rsidRPr="009A4A1D">
              <w:t>20 </w:t>
            </w:r>
          </w:p>
        </w:tc>
        <w:tc>
          <w:tcPr>
            <w:tcW w:w="459" w:type="dxa"/>
            <w:noWrap/>
            <w:hideMark/>
          </w:tcPr>
          <w:p w:rsidR="009A4A1D" w:rsidRPr="009A4A1D" w:rsidRDefault="009A4A1D" w:rsidP="009A4A1D">
            <w:r w:rsidRPr="009A4A1D">
              <w:t>20</w:t>
            </w:r>
          </w:p>
        </w:tc>
        <w:tc>
          <w:tcPr>
            <w:tcW w:w="453" w:type="dxa"/>
            <w:noWrap/>
            <w:hideMark/>
          </w:tcPr>
          <w:p w:rsidR="009A4A1D" w:rsidRPr="009A4A1D" w:rsidRDefault="009A4A1D" w:rsidP="009A4A1D">
            <w:r w:rsidRPr="009A4A1D">
              <w:t>20</w:t>
            </w:r>
          </w:p>
        </w:tc>
        <w:tc>
          <w:tcPr>
            <w:tcW w:w="514" w:type="dxa"/>
            <w:noWrap/>
            <w:hideMark/>
          </w:tcPr>
          <w:p w:rsidR="009A4A1D" w:rsidRPr="009A4A1D" w:rsidRDefault="009A4A1D" w:rsidP="009A4A1D">
            <w:r w:rsidRPr="009A4A1D">
              <w:t>3</w:t>
            </w:r>
          </w:p>
        </w:tc>
      </w:tr>
      <w:tr w:rsidR="009A4A1D" w:rsidRPr="009A4A1D" w:rsidTr="009A4A1D">
        <w:trPr>
          <w:trHeight w:val="300"/>
        </w:trPr>
        <w:tc>
          <w:tcPr>
            <w:tcW w:w="1465" w:type="dxa"/>
            <w:noWrap/>
            <w:hideMark/>
          </w:tcPr>
          <w:p w:rsidR="009A4A1D" w:rsidRPr="009A4A1D" w:rsidRDefault="009A4A1D">
            <w:r w:rsidRPr="009A4A1D">
              <w:t>Old Egyptian 1907</w:t>
            </w:r>
          </w:p>
        </w:tc>
        <w:tc>
          <w:tcPr>
            <w:tcW w:w="1253" w:type="dxa"/>
            <w:noWrap/>
            <w:hideMark/>
          </w:tcPr>
          <w:p w:rsidR="009A4A1D" w:rsidRPr="009A4A1D" w:rsidRDefault="009A4A1D">
            <w:proofErr w:type="spellStart"/>
            <w:r w:rsidRPr="009A4A1D">
              <w:t>Helmert</w:t>
            </w:r>
            <w:proofErr w:type="spellEnd"/>
            <w:r w:rsidRPr="009A4A1D">
              <w:t xml:space="preserve"> 1906 </w:t>
            </w:r>
          </w:p>
        </w:tc>
        <w:tc>
          <w:tcPr>
            <w:tcW w:w="934" w:type="dxa"/>
            <w:noWrap/>
            <w:hideMark/>
          </w:tcPr>
          <w:p w:rsidR="009A4A1D" w:rsidRPr="009A4A1D" w:rsidRDefault="009A4A1D" w:rsidP="009A4A1D">
            <w:r w:rsidRPr="009A4A1D">
              <w:t>-130</w:t>
            </w:r>
          </w:p>
        </w:tc>
        <w:tc>
          <w:tcPr>
            <w:tcW w:w="347" w:type="dxa"/>
            <w:noWrap/>
            <w:hideMark/>
          </w:tcPr>
          <w:p w:rsidR="009A4A1D" w:rsidRPr="009A4A1D" w:rsidRDefault="009A4A1D" w:rsidP="009A4A1D">
            <w:r w:rsidRPr="009A4A1D">
              <w:t>110</w:t>
            </w:r>
          </w:p>
        </w:tc>
        <w:tc>
          <w:tcPr>
            <w:tcW w:w="658" w:type="dxa"/>
            <w:noWrap/>
            <w:hideMark/>
          </w:tcPr>
          <w:p w:rsidR="009A4A1D" w:rsidRPr="009A4A1D" w:rsidRDefault="009A4A1D">
            <w:r w:rsidRPr="009A4A1D">
              <w:t>-13 </w:t>
            </w:r>
          </w:p>
        </w:tc>
        <w:tc>
          <w:tcPr>
            <w:tcW w:w="3034" w:type="dxa"/>
            <w:noWrap/>
            <w:hideMark/>
          </w:tcPr>
          <w:p w:rsidR="009A4A1D" w:rsidRPr="009A4A1D" w:rsidRDefault="009A4A1D">
            <w:r w:rsidRPr="009A4A1D">
              <w:t>Egypt</w:t>
            </w:r>
          </w:p>
        </w:tc>
        <w:tc>
          <w:tcPr>
            <w:tcW w:w="459" w:type="dxa"/>
            <w:noWrap/>
            <w:hideMark/>
          </w:tcPr>
          <w:p w:rsidR="009A4A1D" w:rsidRPr="009A4A1D" w:rsidRDefault="009A4A1D" w:rsidP="009A4A1D">
            <w:r w:rsidRPr="009A4A1D">
              <w:t>3</w:t>
            </w:r>
          </w:p>
        </w:tc>
        <w:tc>
          <w:tcPr>
            <w:tcW w:w="459" w:type="dxa"/>
            <w:noWrap/>
            <w:hideMark/>
          </w:tcPr>
          <w:p w:rsidR="009A4A1D" w:rsidRPr="009A4A1D" w:rsidRDefault="009A4A1D">
            <w:r w:rsidRPr="009A4A1D">
              <w:t>6 </w:t>
            </w:r>
          </w:p>
        </w:tc>
        <w:tc>
          <w:tcPr>
            <w:tcW w:w="453" w:type="dxa"/>
            <w:noWrap/>
            <w:hideMark/>
          </w:tcPr>
          <w:p w:rsidR="009A4A1D" w:rsidRPr="009A4A1D" w:rsidRDefault="009A4A1D" w:rsidP="009A4A1D">
            <w:r w:rsidRPr="009A4A1D">
              <w:t>8</w:t>
            </w:r>
          </w:p>
        </w:tc>
        <w:tc>
          <w:tcPr>
            <w:tcW w:w="514" w:type="dxa"/>
            <w:noWrap/>
            <w:hideMark/>
          </w:tcPr>
          <w:p w:rsidR="009A4A1D" w:rsidRPr="009A4A1D" w:rsidRDefault="009A4A1D" w:rsidP="009A4A1D">
            <w:r w:rsidRPr="009A4A1D">
              <w:t>14</w:t>
            </w:r>
          </w:p>
        </w:tc>
      </w:tr>
      <w:tr w:rsidR="009A4A1D" w:rsidRPr="009A4A1D" w:rsidTr="009A4A1D">
        <w:trPr>
          <w:trHeight w:val="300"/>
        </w:trPr>
        <w:tc>
          <w:tcPr>
            <w:tcW w:w="1465" w:type="dxa"/>
            <w:noWrap/>
            <w:hideMark/>
          </w:tcPr>
          <w:p w:rsidR="009A4A1D" w:rsidRPr="009A4A1D" w:rsidRDefault="009A4A1D">
            <w:r w:rsidRPr="009A4A1D">
              <w:t>Old Hawaiian</w:t>
            </w:r>
          </w:p>
        </w:tc>
        <w:tc>
          <w:tcPr>
            <w:tcW w:w="1253" w:type="dxa"/>
            <w:noWrap/>
            <w:hideMark/>
          </w:tcPr>
          <w:p w:rsidR="009A4A1D" w:rsidRPr="009A4A1D" w:rsidRDefault="009A4A1D">
            <w:r w:rsidRPr="009A4A1D">
              <w:t>Clarke 1866</w:t>
            </w:r>
          </w:p>
        </w:tc>
        <w:tc>
          <w:tcPr>
            <w:tcW w:w="934" w:type="dxa"/>
            <w:noWrap/>
            <w:hideMark/>
          </w:tcPr>
          <w:p w:rsidR="009A4A1D" w:rsidRPr="009A4A1D" w:rsidRDefault="009A4A1D" w:rsidP="009A4A1D">
            <w:r w:rsidRPr="009A4A1D">
              <w:t>89</w:t>
            </w:r>
          </w:p>
        </w:tc>
        <w:tc>
          <w:tcPr>
            <w:tcW w:w="347" w:type="dxa"/>
            <w:noWrap/>
            <w:hideMark/>
          </w:tcPr>
          <w:p w:rsidR="009A4A1D" w:rsidRPr="009A4A1D" w:rsidRDefault="009A4A1D" w:rsidP="009A4A1D">
            <w:r w:rsidRPr="009A4A1D">
              <w:t>-279</w:t>
            </w:r>
          </w:p>
        </w:tc>
        <w:tc>
          <w:tcPr>
            <w:tcW w:w="658" w:type="dxa"/>
            <w:noWrap/>
            <w:hideMark/>
          </w:tcPr>
          <w:p w:rsidR="009A4A1D" w:rsidRPr="009A4A1D" w:rsidRDefault="009A4A1D" w:rsidP="009A4A1D">
            <w:r w:rsidRPr="009A4A1D">
              <w:t>-183</w:t>
            </w:r>
          </w:p>
        </w:tc>
        <w:tc>
          <w:tcPr>
            <w:tcW w:w="3034" w:type="dxa"/>
            <w:noWrap/>
            <w:hideMark/>
          </w:tcPr>
          <w:p w:rsidR="009A4A1D" w:rsidRPr="009A4A1D" w:rsidRDefault="009A4A1D">
            <w:r w:rsidRPr="009A4A1D">
              <w:t>Hawaii</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sidP="009A4A1D">
            <w:r w:rsidRPr="009A4A1D">
              <w:t>25</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2</w:t>
            </w:r>
          </w:p>
        </w:tc>
      </w:tr>
      <w:tr w:rsidR="009A4A1D" w:rsidRPr="009A4A1D" w:rsidTr="009A4A1D">
        <w:trPr>
          <w:trHeight w:val="300"/>
        </w:trPr>
        <w:tc>
          <w:tcPr>
            <w:tcW w:w="1465" w:type="dxa"/>
            <w:noWrap/>
            <w:hideMark/>
          </w:tcPr>
          <w:p w:rsidR="009A4A1D" w:rsidRPr="009A4A1D" w:rsidRDefault="009A4A1D">
            <w:r w:rsidRPr="009A4A1D">
              <w:t>Old Hawaiian</w:t>
            </w:r>
          </w:p>
        </w:tc>
        <w:tc>
          <w:tcPr>
            <w:tcW w:w="1253" w:type="dxa"/>
            <w:noWrap/>
            <w:hideMark/>
          </w:tcPr>
          <w:p w:rsidR="009A4A1D" w:rsidRPr="009A4A1D" w:rsidRDefault="009A4A1D">
            <w:r w:rsidRPr="009A4A1D">
              <w:t>Clarke 1866</w:t>
            </w:r>
          </w:p>
        </w:tc>
        <w:tc>
          <w:tcPr>
            <w:tcW w:w="934" w:type="dxa"/>
            <w:noWrap/>
            <w:hideMark/>
          </w:tcPr>
          <w:p w:rsidR="009A4A1D" w:rsidRPr="009A4A1D" w:rsidRDefault="009A4A1D" w:rsidP="009A4A1D">
            <w:r w:rsidRPr="009A4A1D">
              <w:t>45</w:t>
            </w:r>
          </w:p>
        </w:tc>
        <w:tc>
          <w:tcPr>
            <w:tcW w:w="347" w:type="dxa"/>
            <w:noWrap/>
            <w:hideMark/>
          </w:tcPr>
          <w:p w:rsidR="009A4A1D" w:rsidRPr="009A4A1D" w:rsidRDefault="009A4A1D" w:rsidP="009A4A1D">
            <w:r w:rsidRPr="009A4A1D">
              <w:t>-290</w:t>
            </w:r>
          </w:p>
        </w:tc>
        <w:tc>
          <w:tcPr>
            <w:tcW w:w="658" w:type="dxa"/>
            <w:noWrap/>
            <w:hideMark/>
          </w:tcPr>
          <w:p w:rsidR="009A4A1D" w:rsidRPr="009A4A1D" w:rsidRDefault="009A4A1D" w:rsidP="009A4A1D">
            <w:r w:rsidRPr="009A4A1D">
              <w:t>-172</w:t>
            </w:r>
          </w:p>
        </w:tc>
        <w:tc>
          <w:tcPr>
            <w:tcW w:w="3034" w:type="dxa"/>
            <w:noWrap/>
            <w:hideMark/>
          </w:tcPr>
          <w:p w:rsidR="009A4A1D" w:rsidRPr="009A4A1D" w:rsidRDefault="009A4A1D">
            <w:r w:rsidRPr="009A4A1D">
              <w:t>Kauai</w:t>
            </w:r>
          </w:p>
        </w:tc>
        <w:tc>
          <w:tcPr>
            <w:tcW w:w="459" w:type="dxa"/>
            <w:noWrap/>
            <w:hideMark/>
          </w:tcPr>
          <w:p w:rsidR="009A4A1D" w:rsidRPr="009A4A1D" w:rsidRDefault="009A4A1D" w:rsidP="009A4A1D">
            <w:r w:rsidRPr="009A4A1D">
              <w:t>20</w:t>
            </w:r>
          </w:p>
        </w:tc>
        <w:tc>
          <w:tcPr>
            <w:tcW w:w="459" w:type="dxa"/>
            <w:noWrap/>
            <w:hideMark/>
          </w:tcPr>
          <w:p w:rsidR="009A4A1D" w:rsidRPr="009A4A1D" w:rsidRDefault="009A4A1D" w:rsidP="009A4A1D">
            <w:r w:rsidRPr="009A4A1D">
              <w:t>20</w:t>
            </w:r>
          </w:p>
        </w:tc>
        <w:tc>
          <w:tcPr>
            <w:tcW w:w="453" w:type="dxa"/>
            <w:noWrap/>
            <w:hideMark/>
          </w:tcPr>
          <w:p w:rsidR="009A4A1D" w:rsidRPr="009A4A1D" w:rsidRDefault="009A4A1D" w:rsidP="009A4A1D">
            <w:r w:rsidRPr="009A4A1D">
              <w:t>20</w:t>
            </w:r>
          </w:p>
        </w:tc>
        <w:tc>
          <w:tcPr>
            <w:tcW w:w="514" w:type="dxa"/>
            <w:noWrap/>
            <w:hideMark/>
          </w:tcPr>
          <w:p w:rsidR="009A4A1D" w:rsidRPr="009A4A1D" w:rsidRDefault="009A4A1D" w:rsidP="009A4A1D">
            <w:r w:rsidRPr="009A4A1D">
              <w:t>3</w:t>
            </w:r>
          </w:p>
        </w:tc>
      </w:tr>
      <w:tr w:rsidR="009A4A1D" w:rsidRPr="009A4A1D" w:rsidTr="009A4A1D">
        <w:trPr>
          <w:trHeight w:val="300"/>
        </w:trPr>
        <w:tc>
          <w:tcPr>
            <w:tcW w:w="1465" w:type="dxa"/>
            <w:noWrap/>
            <w:hideMark/>
          </w:tcPr>
          <w:p w:rsidR="009A4A1D" w:rsidRPr="009A4A1D" w:rsidRDefault="009A4A1D">
            <w:r w:rsidRPr="009A4A1D">
              <w:t>Old Hawaiian</w:t>
            </w:r>
          </w:p>
        </w:tc>
        <w:tc>
          <w:tcPr>
            <w:tcW w:w="1253" w:type="dxa"/>
            <w:noWrap/>
            <w:hideMark/>
          </w:tcPr>
          <w:p w:rsidR="009A4A1D" w:rsidRPr="009A4A1D" w:rsidRDefault="009A4A1D">
            <w:r w:rsidRPr="009A4A1D">
              <w:t>Clarke 1866</w:t>
            </w:r>
          </w:p>
        </w:tc>
        <w:tc>
          <w:tcPr>
            <w:tcW w:w="934" w:type="dxa"/>
            <w:noWrap/>
            <w:hideMark/>
          </w:tcPr>
          <w:p w:rsidR="009A4A1D" w:rsidRPr="009A4A1D" w:rsidRDefault="009A4A1D" w:rsidP="009A4A1D">
            <w:r w:rsidRPr="009A4A1D">
              <w:t>65</w:t>
            </w:r>
          </w:p>
        </w:tc>
        <w:tc>
          <w:tcPr>
            <w:tcW w:w="347" w:type="dxa"/>
            <w:noWrap/>
            <w:hideMark/>
          </w:tcPr>
          <w:p w:rsidR="009A4A1D" w:rsidRPr="009A4A1D" w:rsidRDefault="009A4A1D" w:rsidP="009A4A1D">
            <w:r w:rsidRPr="009A4A1D">
              <w:t>-290</w:t>
            </w:r>
          </w:p>
        </w:tc>
        <w:tc>
          <w:tcPr>
            <w:tcW w:w="658" w:type="dxa"/>
            <w:noWrap/>
            <w:hideMark/>
          </w:tcPr>
          <w:p w:rsidR="009A4A1D" w:rsidRPr="009A4A1D" w:rsidRDefault="009A4A1D" w:rsidP="009A4A1D">
            <w:r w:rsidRPr="009A4A1D">
              <w:t>-190</w:t>
            </w:r>
          </w:p>
        </w:tc>
        <w:tc>
          <w:tcPr>
            <w:tcW w:w="3034" w:type="dxa"/>
            <w:noWrap/>
            <w:hideMark/>
          </w:tcPr>
          <w:p w:rsidR="009A4A1D" w:rsidRPr="009A4A1D" w:rsidRDefault="009A4A1D">
            <w:r w:rsidRPr="009A4A1D">
              <w:t>Maui</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sidP="009A4A1D">
            <w:r w:rsidRPr="009A4A1D">
              <w:t>25</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2</w:t>
            </w:r>
          </w:p>
        </w:tc>
      </w:tr>
      <w:tr w:rsidR="009A4A1D" w:rsidRPr="009A4A1D" w:rsidTr="009A4A1D">
        <w:trPr>
          <w:trHeight w:val="300"/>
        </w:trPr>
        <w:tc>
          <w:tcPr>
            <w:tcW w:w="1465" w:type="dxa"/>
            <w:noWrap/>
            <w:hideMark/>
          </w:tcPr>
          <w:p w:rsidR="009A4A1D" w:rsidRPr="009A4A1D" w:rsidRDefault="009A4A1D">
            <w:r w:rsidRPr="009A4A1D">
              <w:t>Old Hawaiian</w:t>
            </w:r>
          </w:p>
        </w:tc>
        <w:tc>
          <w:tcPr>
            <w:tcW w:w="1253" w:type="dxa"/>
            <w:noWrap/>
            <w:hideMark/>
          </w:tcPr>
          <w:p w:rsidR="009A4A1D" w:rsidRPr="009A4A1D" w:rsidRDefault="009A4A1D">
            <w:r w:rsidRPr="009A4A1D">
              <w:t>Clarke 1866</w:t>
            </w:r>
          </w:p>
        </w:tc>
        <w:tc>
          <w:tcPr>
            <w:tcW w:w="934" w:type="dxa"/>
            <w:noWrap/>
            <w:hideMark/>
          </w:tcPr>
          <w:p w:rsidR="009A4A1D" w:rsidRPr="009A4A1D" w:rsidRDefault="009A4A1D" w:rsidP="009A4A1D">
            <w:r w:rsidRPr="009A4A1D">
              <w:t>61</w:t>
            </w:r>
          </w:p>
        </w:tc>
        <w:tc>
          <w:tcPr>
            <w:tcW w:w="347" w:type="dxa"/>
            <w:noWrap/>
            <w:hideMark/>
          </w:tcPr>
          <w:p w:rsidR="009A4A1D" w:rsidRPr="009A4A1D" w:rsidRDefault="009A4A1D" w:rsidP="009A4A1D">
            <w:r w:rsidRPr="009A4A1D">
              <w:t>-285</w:t>
            </w:r>
          </w:p>
        </w:tc>
        <w:tc>
          <w:tcPr>
            <w:tcW w:w="658" w:type="dxa"/>
            <w:noWrap/>
            <w:hideMark/>
          </w:tcPr>
          <w:p w:rsidR="009A4A1D" w:rsidRPr="009A4A1D" w:rsidRDefault="009A4A1D" w:rsidP="009A4A1D">
            <w:r w:rsidRPr="009A4A1D">
              <w:t>-181</w:t>
            </w:r>
          </w:p>
        </w:tc>
        <w:tc>
          <w:tcPr>
            <w:tcW w:w="3034" w:type="dxa"/>
            <w:noWrap/>
            <w:hideMark/>
          </w:tcPr>
          <w:p w:rsidR="009A4A1D" w:rsidRPr="009A4A1D" w:rsidRDefault="009A4A1D">
            <w:r w:rsidRPr="009A4A1D">
              <w:t>MEAN FOR Hawaii; Kauai; Maui; Oahu</w:t>
            </w:r>
          </w:p>
        </w:tc>
        <w:tc>
          <w:tcPr>
            <w:tcW w:w="459" w:type="dxa"/>
            <w:noWrap/>
            <w:hideMark/>
          </w:tcPr>
          <w:p w:rsidR="009A4A1D" w:rsidRPr="009A4A1D" w:rsidRDefault="009A4A1D">
            <w:r w:rsidRPr="009A4A1D">
              <w:t>25 </w:t>
            </w:r>
          </w:p>
        </w:tc>
        <w:tc>
          <w:tcPr>
            <w:tcW w:w="459" w:type="dxa"/>
            <w:noWrap/>
            <w:hideMark/>
          </w:tcPr>
          <w:p w:rsidR="009A4A1D" w:rsidRPr="009A4A1D" w:rsidRDefault="009A4A1D" w:rsidP="009A4A1D">
            <w:r w:rsidRPr="009A4A1D">
              <w:t>20</w:t>
            </w:r>
          </w:p>
        </w:tc>
        <w:tc>
          <w:tcPr>
            <w:tcW w:w="453" w:type="dxa"/>
            <w:noWrap/>
            <w:hideMark/>
          </w:tcPr>
          <w:p w:rsidR="009A4A1D" w:rsidRPr="009A4A1D" w:rsidRDefault="009A4A1D" w:rsidP="009A4A1D">
            <w:r w:rsidRPr="009A4A1D">
              <w:t>20</w:t>
            </w:r>
          </w:p>
        </w:tc>
        <w:tc>
          <w:tcPr>
            <w:tcW w:w="514" w:type="dxa"/>
            <w:noWrap/>
            <w:hideMark/>
          </w:tcPr>
          <w:p w:rsidR="009A4A1D" w:rsidRPr="009A4A1D" w:rsidRDefault="009A4A1D" w:rsidP="009A4A1D">
            <w:r w:rsidRPr="009A4A1D">
              <w:t>15</w:t>
            </w:r>
          </w:p>
        </w:tc>
      </w:tr>
      <w:tr w:rsidR="009A4A1D" w:rsidRPr="009A4A1D" w:rsidTr="009A4A1D">
        <w:trPr>
          <w:trHeight w:val="300"/>
        </w:trPr>
        <w:tc>
          <w:tcPr>
            <w:tcW w:w="1465" w:type="dxa"/>
            <w:noWrap/>
            <w:hideMark/>
          </w:tcPr>
          <w:p w:rsidR="009A4A1D" w:rsidRPr="009A4A1D" w:rsidRDefault="009A4A1D">
            <w:r w:rsidRPr="009A4A1D">
              <w:t>Old Hawaiian</w:t>
            </w:r>
          </w:p>
        </w:tc>
        <w:tc>
          <w:tcPr>
            <w:tcW w:w="1253" w:type="dxa"/>
            <w:noWrap/>
            <w:hideMark/>
          </w:tcPr>
          <w:p w:rsidR="009A4A1D" w:rsidRPr="009A4A1D" w:rsidRDefault="009A4A1D">
            <w:r w:rsidRPr="009A4A1D">
              <w:t>Clarke 1866</w:t>
            </w:r>
          </w:p>
        </w:tc>
        <w:tc>
          <w:tcPr>
            <w:tcW w:w="934" w:type="dxa"/>
            <w:noWrap/>
            <w:hideMark/>
          </w:tcPr>
          <w:p w:rsidR="009A4A1D" w:rsidRPr="009A4A1D" w:rsidRDefault="009A4A1D" w:rsidP="009A4A1D">
            <w:r w:rsidRPr="009A4A1D">
              <w:t>58</w:t>
            </w:r>
          </w:p>
        </w:tc>
        <w:tc>
          <w:tcPr>
            <w:tcW w:w="347" w:type="dxa"/>
            <w:noWrap/>
            <w:hideMark/>
          </w:tcPr>
          <w:p w:rsidR="009A4A1D" w:rsidRPr="009A4A1D" w:rsidRDefault="009A4A1D" w:rsidP="009A4A1D">
            <w:r w:rsidRPr="009A4A1D">
              <w:t>-283</w:t>
            </w:r>
          </w:p>
        </w:tc>
        <w:tc>
          <w:tcPr>
            <w:tcW w:w="658" w:type="dxa"/>
            <w:noWrap/>
            <w:hideMark/>
          </w:tcPr>
          <w:p w:rsidR="009A4A1D" w:rsidRPr="009A4A1D" w:rsidRDefault="009A4A1D" w:rsidP="009A4A1D">
            <w:r w:rsidRPr="009A4A1D">
              <w:t>-182</w:t>
            </w:r>
          </w:p>
        </w:tc>
        <w:tc>
          <w:tcPr>
            <w:tcW w:w="3034" w:type="dxa"/>
            <w:noWrap/>
            <w:hideMark/>
          </w:tcPr>
          <w:p w:rsidR="009A4A1D" w:rsidRPr="009A4A1D" w:rsidRDefault="009A4A1D">
            <w:r w:rsidRPr="009A4A1D">
              <w:t>Oahu</w:t>
            </w:r>
          </w:p>
        </w:tc>
        <w:tc>
          <w:tcPr>
            <w:tcW w:w="459" w:type="dxa"/>
            <w:noWrap/>
            <w:hideMark/>
          </w:tcPr>
          <w:p w:rsidR="009A4A1D" w:rsidRPr="009A4A1D" w:rsidRDefault="009A4A1D" w:rsidP="009A4A1D">
            <w:r w:rsidRPr="009A4A1D">
              <w:t>10</w:t>
            </w:r>
          </w:p>
        </w:tc>
        <w:tc>
          <w:tcPr>
            <w:tcW w:w="459" w:type="dxa"/>
            <w:noWrap/>
            <w:hideMark/>
          </w:tcPr>
          <w:p w:rsidR="009A4A1D" w:rsidRPr="009A4A1D" w:rsidRDefault="009A4A1D" w:rsidP="009A4A1D">
            <w:r w:rsidRPr="009A4A1D">
              <w:t>6</w:t>
            </w:r>
          </w:p>
        </w:tc>
        <w:tc>
          <w:tcPr>
            <w:tcW w:w="453" w:type="dxa"/>
            <w:noWrap/>
            <w:hideMark/>
          </w:tcPr>
          <w:p w:rsidR="009A4A1D" w:rsidRPr="009A4A1D" w:rsidRDefault="009A4A1D" w:rsidP="009A4A1D">
            <w:r w:rsidRPr="009A4A1D">
              <w:t>6</w:t>
            </w:r>
          </w:p>
        </w:tc>
        <w:tc>
          <w:tcPr>
            <w:tcW w:w="514" w:type="dxa"/>
            <w:noWrap/>
            <w:hideMark/>
          </w:tcPr>
          <w:p w:rsidR="009A4A1D" w:rsidRPr="009A4A1D" w:rsidRDefault="009A4A1D" w:rsidP="009A4A1D">
            <w:r w:rsidRPr="009A4A1D">
              <w:t>8</w:t>
            </w:r>
          </w:p>
        </w:tc>
      </w:tr>
      <w:tr w:rsidR="009A4A1D" w:rsidRPr="009A4A1D" w:rsidTr="009A4A1D">
        <w:trPr>
          <w:trHeight w:val="300"/>
        </w:trPr>
        <w:tc>
          <w:tcPr>
            <w:tcW w:w="1465" w:type="dxa"/>
            <w:noWrap/>
            <w:hideMark/>
          </w:tcPr>
          <w:p w:rsidR="009A4A1D" w:rsidRPr="009A4A1D" w:rsidRDefault="009A4A1D">
            <w:r w:rsidRPr="009A4A1D">
              <w:t>Oman</w:t>
            </w:r>
          </w:p>
        </w:tc>
        <w:tc>
          <w:tcPr>
            <w:tcW w:w="1253" w:type="dxa"/>
            <w:noWrap/>
            <w:hideMark/>
          </w:tcPr>
          <w:p w:rsidR="009A4A1D" w:rsidRPr="009A4A1D" w:rsidRDefault="009A4A1D">
            <w:r w:rsidRPr="009A4A1D">
              <w:t>Clarke 1880</w:t>
            </w:r>
          </w:p>
        </w:tc>
        <w:tc>
          <w:tcPr>
            <w:tcW w:w="934" w:type="dxa"/>
            <w:noWrap/>
            <w:hideMark/>
          </w:tcPr>
          <w:p w:rsidR="009A4A1D" w:rsidRPr="009A4A1D" w:rsidRDefault="009A4A1D">
            <w:r w:rsidRPr="009A4A1D">
              <w:t>-346 </w:t>
            </w:r>
          </w:p>
        </w:tc>
        <w:tc>
          <w:tcPr>
            <w:tcW w:w="347" w:type="dxa"/>
            <w:noWrap/>
            <w:hideMark/>
          </w:tcPr>
          <w:p w:rsidR="009A4A1D" w:rsidRPr="009A4A1D" w:rsidRDefault="009A4A1D" w:rsidP="009A4A1D">
            <w:r w:rsidRPr="009A4A1D">
              <w:t>-1</w:t>
            </w:r>
          </w:p>
        </w:tc>
        <w:tc>
          <w:tcPr>
            <w:tcW w:w="658" w:type="dxa"/>
            <w:noWrap/>
            <w:hideMark/>
          </w:tcPr>
          <w:p w:rsidR="009A4A1D" w:rsidRPr="009A4A1D" w:rsidRDefault="009A4A1D" w:rsidP="009A4A1D">
            <w:r w:rsidRPr="009A4A1D">
              <w:t>224</w:t>
            </w:r>
          </w:p>
        </w:tc>
        <w:tc>
          <w:tcPr>
            <w:tcW w:w="3034" w:type="dxa"/>
            <w:noWrap/>
            <w:hideMark/>
          </w:tcPr>
          <w:p w:rsidR="009A4A1D" w:rsidRPr="009A4A1D" w:rsidRDefault="009A4A1D">
            <w:r w:rsidRPr="009A4A1D">
              <w:t>Oman </w:t>
            </w:r>
          </w:p>
        </w:tc>
        <w:tc>
          <w:tcPr>
            <w:tcW w:w="459" w:type="dxa"/>
            <w:noWrap/>
            <w:hideMark/>
          </w:tcPr>
          <w:p w:rsidR="009A4A1D" w:rsidRPr="009A4A1D" w:rsidRDefault="009A4A1D" w:rsidP="009A4A1D">
            <w:r w:rsidRPr="009A4A1D">
              <w:t>3</w:t>
            </w:r>
          </w:p>
        </w:tc>
        <w:tc>
          <w:tcPr>
            <w:tcW w:w="459" w:type="dxa"/>
            <w:noWrap/>
            <w:hideMark/>
          </w:tcPr>
          <w:p w:rsidR="009A4A1D" w:rsidRPr="009A4A1D" w:rsidRDefault="009A4A1D" w:rsidP="009A4A1D">
            <w:r w:rsidRPr="009A4A1D">
              <w:t>3</w:t>
            </w:r>
          </w:p>
        </w:tc>
        <w:tc>
          <w:tcPr>
            <w:tcW w:w="453" w:type="dxa"/>
            <w:noWrap/>
            <w:hideMark/>
          </w:tcPr>
          <w:p w:rsidR="009A4A1D" w:rsidRPr="009A4A1D" w:rsidRDefault="009A4A1D" w:rsidP="009A4A1D">
            <w:r w:rsidRPr="009A4A1D">
              <w:t>9</w:t>
            </w:r>
          </w:p>
        </w:tc>
        <w:tc>
          <w:tcPr>
            <w:tcW w:w="514" w:type="dxa"/>
            <w:noWrap/>
            <w:hideMark/>
          </w:tcPr>
          <w:p w:rsidR="009A4A1D" w:rsidRPr="009A4A1D" w:rsidRDefault="009A4A1D" w:rsidP="009A4A1D">
            <w:r w:rsidRPr="009A4A1D">
              <w:t>7</w:t>
            </w:r>
          </w:p>
        </w:tc>
      </w:tr>
      <w:tr w:rsidR="009A4A1D" w:rsidRPr="009A4A1D" w:rsidTr="009A4A1D">
        <w:trPr>
          <w:trHeight w:val="300"/>
        </w:trPr>
        <w:tc>
          <w:tcPr>
            <w:tcW w:w="1465" w:type="dxa"/>
            <w:noWrap/>
            <w:hideMark/>
          </w:tcPr>
          <w:p w:rsidR="009A4A1D" w:rsidRPr="009A4A1D" w:rsidRDefault="009A4A1D">
            <w:r w:rsidRPr="009A4A1D">
              <w:t>Ordnance Survey Great Britain 1936</w:t>
            </w:r>
          </w:p>
        </w:tc>
        <w:tc>
          <w:tcPr>
            <w:tcW w:w="1253" w:type="dxa"/>
            <w:noWrap/>
            <w:hideMark/>
          </w:tcPr>
          <w:p w:rsidR="009A4A1D" w:rsidRPr="009A4A1D" w:rsidRDefault="009A4A1D">
            <w:r w:rsidRPr="009A4A1D">
              <w:t>Airy 1830 </w:t>
            </w:r>
          </w:p>
        </w:tc>
        <w:tc>
          <w:tcPr>
            <w:tcW w:w="934" w:type="dxa"/>
            <w:noWrap/>
            <w:hideMark/>
          </w:tcPr>
          <w:p w:rsidR="009A4A1D" w:rsidRPr="009A4A1D" w:rsidRDefault="009A4A1D" w:rsidP="009A4A1D">
            <w:r w:rsidRPr="009A4A1D">
              <w:t>371</w:t>
            </w:r>
          </w:p>
        </w:tc>
        <w:tc>
          <w:tcPr>
            <w:tcW w:w="347" w:type="dxa"/>
            <w:noWrap/>
            <w:hideMark/>
          </w:tcPr>
          <w:p w:rsidR="009A4A1D" w:rsidRPr="009A4A1D" w:rsidRDefault="009A4A1D" w:rsidP="009A4A1D">
            <w:r w:rsidRPr="009A4A1D">
              <w:t>-112</w:t>
            </w:r>
          </w:p>
        </w:tc>
        <w:tc>
          <w:tcPr>
            <w:tcW w:w="658" w:type="dxa"/>
            <w:noWrap/>
            <w:hideMark/>
          </w:tcPr>
          <w:p w:rsidR="009A4A1D" w:rsidRPr="009A4A1D" w:rsidRDefault="009A4A1D">
            <w:r w:rsidRPr="009A4A1D">
              <w:t>434 </w:t>
            </w:r>
          </w:p>
        </w:tc>
        <w:tc>
          <w:tcPr>
            <w:tcW w:w="3034" w:type="dxa"/>
            <w:noWrap/>
            <w:hideMark/>
          </w:tcPr>
          <w:p w:rsidR="009A4A1D" w:rsidRPr="009A4A1D" w:rsidRDefault="009A4A1D">
            <w:r w:rsidRPr="009A4A1D">
              <w:t>England</w:t>
            </w:r>
          </w:p>
        </w:tc>
        <w:tc>
          <w:tcPr>
            <w:tcW w:w="459" w:type="dxa"/>
            <w:noWrap/>
            <w:hideMark/>
          </w:tcPr>
          <w:p w:rsidR="009A4A1D" w:rsidRPr="009A4A1D" w:rsidRDefault="009A4A1D" w:rsidP="009A4A1D">
            <w:r w:rsidRPr="009A4A1D">
              <w:t>5</w:t>
            </w:r>
          </w:p>
        </w:tc>
        <w:tc>
          <w:tcPr>
            <w:tcW w:w="459" w:type="dxa"/>
            <w:noWrap/>
            <w:hideMark/>
          </w:tcPr>
          <w:p w:rsidR="009A4A1D" w:rsidRPr="009A4A1D" w:rsidRDefault="009A4A1D">
            <w:r w:rsidRPr="009A4A1D">
              <w:t>5 </w:t>
            </w:r>
          </w:p>
        </w:tc>
        <w:tc>
          <w:tcPr>
            <w:tcW w:w="453" w:type="dxa"/>
            <w:noWrap/>
            <w:hideMark/>
          </w:tcPr>
          <w:p w:rsidR="009A4A1D" w:rsidRPr="009A4A1D" w:rsidRDefault="009A4A1D" w:rsidP="009A4A1D">
            <w:r w:rsidRPr="009A4A1D">
              <w:t>6</w:t>
            </w:r>
          </w:p>
        </w:tc>
        <w:tc>
          <w:tcPr>
            <w:tcW w:w="514" w:type="dxa"/>
            <w:noWrap/>
            <w:hideMark/>
          </w:tcPr>
          <w:p w:rsidR="009A4A1D" w:rsidRPr="009A4A1D" w:rsidRDefault="009A4A1D" w:rsidP="009A4A1D">
            <w:r w:rsidRPr="009A4A1D">
              <w:t>21</w:t>
            </w:r>
          </w:p>
        </w:tc>
      </w:tr>
      <w:tr w:rsidR="009A4A1D" w:rsidRPr="009A4A1D" w:rsidTr="009A4A1D">
        <w:trPr>
          <w:trHeight w:val="300"/>
        </w:trPr>
        <w:tc>
          <w:tcPr>
            <w:tcW w:w="1465" w:type="dxa"/>
            <w:noWrap/>
            <w:hideMark/>
          </w:tcPr>
          <w:p w:rsidR="009A4A1D" w:rsidRPr="009A4A1D" w:rsidRDefault="009A4A1D">
            <w:r w:rsidRPr="009A4A1D">
              <w:t>Ordnance Survey Great Britain 1936</w:t>
            </w:r>
          </w:p>
        </w:tc>
        <w:tc>
          <w:tcPr>
            <w:tcW w:w="1253" w:type="dxa"/>
            <w:noWrap/>
            <w:hideMark/>
          </w:tcPr>
          <w:p w:rsidR="009A4A1D" w:rsidRPr="009A4A1D" w:rsidRDefault="009A4A1D">
            <w:r w:rsidRPr="009A4A1D">
              <w:t>Airy 1830 </w:t>
            </w:r>
          </w:p>
        </w:tc>
        <w:tc>
          <w:tcPr>
            <w:tcW w:w="934" w:type="dxa"/>
            <w:noWrap/>
            <w:hideMark/>
          </w:tcPr>
          <w:p w:rsidR="009A4A1D" w:rsidRPr="009A4A1D" w:rsidRDefault="009A4A1D" w:rsidP="009A4A1D">
            <w:r w:rsidRPr="009A4A1D">
              <w:t>371</w:t>
            </w:r>
          </w:p>
        </w:tc>
        <w:tc>
          <w:tcPr>
            <w:tcW w:w="347" w:type="dxa"/>
            <w:noWrap/>
            <w:hideMark/>
          </w:tcPr>
          <w:p w:rsidR="009A4A1D" w:rsidRPr="009A4A1D" w:rsidRDefault="009A4A1D" w:rsidP="009A4A1D">
            <w:r w:rsidRPr="009A4A1D">
              <w:t>-111</w:t>
            </w:r>
          </w:p>
        </w:tc>
        <w:tc>
          <w:tcPr>
            <w:tcW w:w="658" w:type="dxa"/>
            <w:noWrap/>
            <w:hideMark/>
          </w:tcPr>
          <w:p w:rsidR="009A4A1D" w:rsidRPr="009A4A1D" w:rsidRDefault="009A4A1D">
            <w:r w:rsidRPr="009A4A1D">
              <w:t>434 </w:t>
            </w:r>
          </w:p>
        </w:tc>
        <w:tc>
          <w:tcPr>
            <w:tcW w:w="3034" w:type="dxa"/>
            <w:noWrap/>
            <w:hideMark/>
          </w:tcPr>
          <w:p w:rsidR="009A4A1D" w:rsidRPr="009A4A1D" w:rsidRDefault="009A4A1D">
            <w:r w:rsidRPr="009A4A1D">
              <w:t>England; Isle of Man; Wales</w:t>
            </w:r>
          </w:p>
        </w:tc>
        <w:tc>
          <w:tcPr>
            <w:tcW w:w="459" w:type="dxa"/>
            <w:noWrap/>
            <w:hideMark/>
          </w:tcPr>
          <w:p w:rsidR="009A4A1D" w:rsidRPr="009A4A1D" w:rsidRDefault="009A4A1D">
            <w:r w:rsidRPr="009A4A1D">
              <w:t>10 </w:t>
            </w:r>
          </w:p>
        </w:tc>
        <w:tc>
          <w:tcPr>
            <w:tcW w:w="459" w:type="dxa"/>
            <w:noWrap/>
            <w:hideMark/>
          </w:tcPr>
          <w:p w:rsidR="009A4A1D" w:rsidRPr="009A4A1D" w:rsidRDefault="009A4A1D" w:rsidP="009A4A1D">
            <w:r w:rsidRPr="009A4A1D">
              <w:t>10</w:t>
            </w:r>
          </w:p>
        </w:tc>
        <w:tc>
          <w:tcPr>
            <w:tcW w:w="453" w:type="dxa"/>
            <w:noWrap/>
            <w:hideMark/>
          </w:tcPr>
          <w:p w:rsidR="009A4A1D" w:rsidRPr="009A4A1D" w:rsidRDefault="009A4A1D" w:rsidP="009A4A1D">
            <w:r w:rsidRPr="009A4A1D">
              <w:t>15</w:t>
            </w:r>
          </w:p>
        </w:tc>
        <w:tc>
          <w:tcPr>
            <w:tcW w:w="514" w:type="dxa"/>
            <w:noWrap/>
            <w:hideMark/>
          </w:tcPr>
          <w:p w:rsidR="009A4A1D" w:rsidRPr="009A4A1D" w:rsidRDefault="009A4A1D" w:rsidP="009A4A1D">
            <w:r w:rsidRPr="009A4A1D">
              <w:t>25</w:t>
            </w:r>
          </w:p>
        </w:tc>
      </w:tr>
      <w:tr w:rsidR="009A4A1D" w:rsidRPr="009A4A1D" w:rsidTr="009A4A1D">
        <w:trPr>
          <w:trHeight w:val="300"/>
        </w:trPr>
        <w:tc>
          <w:tcPr>
            <w:tcW w:w="1465" w:type="dxa"/>
            <w:noWrap/>
            <w:hideMark/>
          </w:tcPr>
          <w:p w:rsidR="009A4A1D" w:rsidRPr="009A4A1D" w:rsidRDefault="009A4A1D">
            <w:r w:rsidRPr="009A4A1D">
              <w:lastRenderedPageBreak/>
              <w:t>Ordnance Survey Great Britain 1936</w:t>
            </w:r>
          </w:p>
        </w:tc>
        <w:tc>
          <w:tcPr>
            <w:tcW w:w="1253" w:type="dxa"/>
            <w:noWrap/>
            <w:hideMark/>
          </w:tcPr>
          <w:p w:rsidR="009A4A1D" w:rsidRPr="009A4A1D" w:rsidRDefault="009A4A1D">
            <w:r w:rsidRPr="009A4A1D">
              <w:t>Airy 1830 </w:t>
            </w:r>
          </w:p>
        </w:tc>
        <w:tc>
          <w:tcPr>
            <w:tcW w:w="934" w:type="dxa"/>
            <w:noWrap/>
            <w:hideMark/>
          </w:tcPr>
          <w:p w:rsidR="009A4A1D" w:rsidRPr="009A4A1D" w:rsidRDefault="009A4A1D" w:rsidP="009A4A1D">
            <w:r w:rsidRPr="009A4A1D">
              <w:t>375</w:t>
            </w:r>
          </w:p>
        </w:tc>
        <w:tc>
          <w:tcPr>
            <w:tcW w:w="347" w:type="dxa"/>
            <w:noWrap/>
            <w:hideMark/>
          </w:tcPr>
          <w:p w:rsidR="009A4A1D" w:rsidRPr="009A4A1D" w:rsidRDefault="009A4A1D" w:rsidP="009A4A1D">
            <w:r w:rsidRPr="009A4A1D">
              <w:t>-111</w:t>
            </w:r>
          </w:p>
        </w:tc>
        <w:tc>
          <w:tcPr>
            <w:tcW w:w="658" w:type="dxa"/>
            <w:noWrap/>
            <w:hideMark/>
          </w:tcPr>
          <w:p w:rsidR="009A4A1D" w:rsidRPr="009A4A1D" w:rsidRDefault="009A4A1D">
            <w:r w:rsidRPr="009A4A1D">
              <w:t>431 </w:t>
            </w:r>
          </w:p>
        </w:tc>
        <w:tc>
          <w:tcPr>
            <w:tcW w:w="3034" w:type="dxa"/>
            <w:noWrap/>
            <w:hideMark/>
          </w:tcPr>
          <w:p w:rsidR="009A4A1D" w:rsidRPr="009A4A1D" w:rsidRDefault="009A4A1D">
            <w:r w:rsidRPr="009A4A1D">
              <w:t>MEAN FOR England; Isle of Man; Scotland; Shetland Islands; Wales </w:t>
            </w:r>
          </w:p>
        </w:tc>
        <w:tc>
          <w:tcPr>
            <w:tcW w:w="459" w:type="dxa"/>
            <w:noWrap/>
            <w:hideMark/>
          </w:tcPr>
          <w:p w:rsidR="009A4A1D" w:rsidRPr="009A4A1D" w:rsidRDefault="009A4A1D" w:rsidP="009A4A1D">
            <w:r w:rsidRPr="009A4A1D">
              <w:t>10</w:t>
            </w:r>
          </w:p>
        </w:tc>
        <w:tc>
          <w:tcPr>
            <w:tcW w:w="459" w:type="dxa"/>
            <w:noWrap/>
            <w:hideMark/>
          </w:tcPr>
          <w:p w:rsidR="009A4A1D" w:rsidRPr="009A4A1D" w:rsidRDefault="009A4A1D" w:rsidP="009A4A1D">
            <w:r w:rsidRPr="009A4A1D">
              <w:t>10</w:t>
            </w:r>
          </w:p>
        </w:tc>
        <w:tc>
          <w:tcPr>
            <w:tcW w:w="453" w:type="dxa"/>
            <w:noWrap/>
            <w:hideMark/>
          </w:tcPr>
          <w:p w:rsidR="009A4A1D" w:rsidRPr="009A4A1D" w:rsidRDefault="009A4A1D" w:rsidP="009A4A1D">
            <w:r w:rsidRPr="009A4A1D">
              <w:t>15</w:t>
            </w:r>
          </w:p>
        </w:tc>
        <w:tc>
          <w:tcPr>
            <w:tcW w:w="514" w:type="dxa"/>
            <w:noWrap/>
            <w:hideMark/>
          </w:tcPr>
          <w:p w:rsidR="009A4A1D" w:rsidRPr="009A4A1D" w:rsidRDefault="009A4A1D" w:rsidP="009A4A1D">
            <w:r w:rsidRPr="009A4A1D">
              <w:t>38</w:t>
            </w:r>
          </w:p>
        </w:tc>
      </w:tr>
      <w:tr w:rsidR="009A4A1D" w:rsidRPr="009A4A1D" w:rsidTr="009A4A1D">
        <w:trPr>
          <w:trHeight w:val="300"/>
        </w:trPr>
        <w:tc>
          <w:tcPr>
            <w:tcW w:w="1465" w:type="dxa"/>
            <w:noWrap/>
            <w:hideMark/>
          </w:tcPr>
          <w:p w:rsidR="009A4A1D" w:rsidRPr="009A4A1D" w:rsidRDefault="009A4A1D">
            <w:r w:rsidRPr="009A4A1D">
              <w:t>Ordnance Survey Great Britain 1936</w:t>
            </w:r>
          </w:p>
        </w:tc>
        <w:tc>
          <w:tcPr>
            <w:tcW w:w="1253" w:type="dxa"/>
            <w:noWrap/>
            <w:hideMark/>
          </w:tcPr>
          <w:p w:rsidR="009A4A1D" w:rsidRPr="009A4A1D" w:rsidRDefault="009A4A1D">
            <w:r w:rsidRPr="009A4A1D">
              <w:t>Airy 1830 </w:t>
            </w:r>
          </w:p>
        </w:tc>
        <w:tc>
          <w:tcPr>
            <w:tcW w:w="934" w:type="dxa"/>
            <w:noWrap/>
            <w:hideMark/>
          </w:tcPr>
          <w:p w:rsidR="009A4A1D" w:rsidRPr="009A4A1D" w:rsidRDefault="009A4A1D" w:rsidP="009A4A1D">
            <w:r w:rsidRPr="009A4A1D">
              <w:t>384</w:t>
            </w:r>
          </w:p>
        </w:tc>
        <w:tc>
          <w:tcPr>
            <w:tcW w:w="347" w:type="dxa"/>
            <w:noWrap/>
            <w:hideMark/>
          </w:tcPr>
          <w:p w:rsidR="009A4A1D" w:rsidRPr="009A4A1D" w:rsidRDefault="009A4A1D" w:rsidP="009A4A1D">
            <w:r w:rsidRPr="009A4A1D">
              <w:t>-111</w:t>
            </w:r>
          </w:p>
        </w:tc>
        <w:tc>
          <w:tcPr>
            <w:tcW w:w="658" w:type="dxa"/>
            <w:noWrap/>
            <w:hideMark/>
          </w:tcPr>
          <w:p w:rsidR="009A4A1D" w:rsidRPr="009A4A1D" w:rsidRDefault="009A4A1D">
            <w:r w:rsidRPr="009A4A1D">
              <w:t>425 </w:t>
            </w:r>
          </w:p>
        </w:tc>
        <w:tc>
          <w:tcPr>
            <w:tcW w:w="3034" w:type="dxa"/>
            <w:noWrap/>
            <w:hideMark/>
          </w:tcPr>
          <w:p w:rsidR="009A4A1D" w:rsidRPr="009A4A1D" w:rsidRDefault="009A4A1D">
            <w:r w:rsidRPr="009A4A1D">
              <w:t>Scotland; Shetland Islands</w:t>
            </w:r>
          </w:p>
        </w:tc>
        <w:tc>
          <w:tcPr>
            <w:tcW w:w="459" w:type="dxa"/>
            <w:noWrap/>
            <w:hideMark/>
          </w:tcPr>
          <w:p w:rsidR="009A4A1D" w:rsidRPr="009A4A1D" w:rsidRDefault="009A4A1D">
            <w:r w:rsidRPr="009A4A1D">
              <w:t>10 </w:t>
            </w:r>
          </w:p>
        </w:tc>
        <w:tc>
          <w:tcPr>
            <w:tcW w:w="459" w:type="dxa"/>
            <w:noWrap/>
            <w:hideMark/>
          </w:tcPr>
          <w:p w:rsidR="009A4A1D" w:rsidRPr="009A4A1D" w:rsidRDefault="009A4A1D" w:rsidP="009A4A1D">
            <w:r w:rsidRPr="009A4A1D">
              <w:t>10</w:t>
            </w:r>
          </w:p>
        </w:tc>
        <w:tc>
          <w:tcPr>
            <w:tcW w:w="453" w:type="dxa"/>
            <w:noWrap/>
            <w:hideMark/>
          </w:tcPr>
          <w:p w:rsidR="009A4A1D" w:rsidRPr="009A4A1D" w:rsidRDefault="009A4A1D" w:rsidP="009A4A1D">
            <w:r w:rsidRPr="009A4A1D">
              <w:t>10</w:t>
            </w:r>
          </w:p>
        </w:tc>
        <w:tc>
          <w:tcPr>
            <w:tcW w:w="514" w:type="dxa"/>
            <w:noWrap/>
            <w:hideMark/>
          </w:tcPr>
          <w:p w:rsidR="009A4A1D" w:rsidRPr="009A4A1D" w:rsidRDefault="009A4A1D" w:rsidP="009A4A1D">
            <w:r w:rsidRPr="009A4A1D">
              <w:t>13</w:t>
            </w:r>
          </w:p>
        </w:tc>
      </w:tr>
      <w:tr w:rsidR="009A4A1D" w:rsidRPr="009A4A1D" w:rsidTr="009A4A1D">
        <w:trPr>
          <w:trHeight w:val="300"/>
        </w:trPr>
        <w:tc>
          <w:tcPr>
            <w:tcW w:w="1465" w:type="dxa"/>
            <w:noWrap/>
            <w:hideMark/>
          </w:tcPr>
          <w:p w:rsidR="009A4A1D" w:rsidRPr="009A4A1D" w:rsidRDefault="009A4A1D">
            <w:r w:rsidRPr="009A4A1D">
              <w:t>Ordnance Survey Great Britain 1936</w:t>
            </w:r>
          </w:p>
        </w:tc>
        <w:tc>
          <w:tcPr>
            <w:tcW w:w="1253" w:type="dxa"/>
            <w:noWrap/>
            <w:hideMark/>
          </w:tcPr>
          <w:p w:rsidR="009A4A1D" w:rsidRPr="009A4A1D" w:rsidRDefault="009A4A1D">
            <w:r w:rsidRPr="009A4A1D">
              <w:t>Airy 1830 </w:t>
            </w:r>
          </w:p>
        </w:tc>
        <w:tc>
          <w:tcPr>
            <w:tcW w:w="934" w:type="dxa"/>
            <w:noWrap/>
            <w:hideMark/>
          </w:tcPr>
          <w:p w:rsidR="009A4A1D" w:rsidRPr="009A4A1D" w:rsidRDefault="009A4A1D" w:rsidP="009A4A1D">
            <w:r w:rsidRPr="009A4A1D">
              <w:t>370</w:t>
            </w:r>
          </w:p>
        </w:tc>
        <w:tc>
          <w:tcPr>
            <w:tcW w:w="347" w:type="dxa"/>
            <w:noWrap/>
            <w:hideMark/>
          </w:tcPr>
          <w:p w:rsidR="009A4A1D" w:rsidRPr="009A4A1D" w:rsidRDefault="009A4A1D" w:rsidP="009A4A1D">
            <w:r w:rsidRPr="009A4A1D">
              <w:t>-108</w:t>
            </w:r>
          </w:p>
        </w:tc>
        <w:tc>
          <w:tcPr>
            <w:tcW w:w="658" w:type="dxa"/>
            <w:noWrap/>
            <w:hideMark/>
          </w:tcPr>
          <w:p w:rsidR="009A4A1D" w:rsidRPr="009A4A1D" w:rsidRDefault="009A4A1D">
            <w:r w:rsidRPr="009A4A1D">
              <w:t>434 </w:t>
            </w:r>
          </w:p>
        </w:tc>
        <w:tc>
          <w:tcPr>
            <w:tcW w:w="3034" w:type="dxa"/>
            <w:noWrap/>
            <w:hideMark/>
          </w:tcPr>
          <w:p w:rsidR="009A4A1D" w:rsidRPr="009A4A1D" w:rsidRDefault="009A4A1D">
            <w:r w:rsidRPr="009A4A1D">
              <w:t>Wales</w:t>
            </w:r>
          </w:p>
        </w:tc>
        <w:tc>
          <w:tcPr>
            <w:tcW w:w="459" w:type="dxa"/>
            <w:noWrap/>
            <w:hideMark/>
          </w:tcPr>
          <w:p w:rsidR="009A4A1D" w:rsidRPr="009A4A1D" w:rsidRDefault="009A4A1D" w:rsidP="009A4A1D">
            <w:r w:rsidRPr="009A4A1D">
              <w:t>20</w:t>
            </w:r>
          </w:p>
        </w:tc>
        <w:tc>
          <w:tcPr>
            <w:tcW w:w="459" w:type="dxa"/>
            <w:noWrap/>
            <w:hideMark/>
          </w:tcPr>
          <w:p w:rsidR="009A4A1D" w:rsidRPr="009A4A1D" w:rsidRDefault="009A4A1D">
            <w:r w:rsidRPr="009A4A1D">
              <w:t>20 </w:t>
            </w:r>
          </w:p>
        </w:tc>
        <w:tc>
          <w:tcPr>
            <w:tcW w:w="453" w:type="dxa"/>
            <w:noWrap/>
            <w:hideMark/>
          </w:tcPr>
          <w:p w:rsidR="009A4A1D" w:rsidRPr="009A4A1D" w:rsidRDefault="009A4A1D" w:rsidP="009A4A1D">
            <w:r w:rsidRPr="009A4A1D">
              <w:t>20</w:t>
            </w:r>
          </w:p>
        </w:tc>
        <w:tc>
          <w:tcPr>
            <w:tcW w:w="514" w:type="dxa"/>
            <w:noWrap/>
            <w:hideMark/>
          </w:tcPr>
          <w:p w:rsidR="009A4A1D" w:rsidRPr="009A4A1D" w:rsidRDefault="009A4A1D" w:rsidP="009A4A1D">
            <w:r w:rsidRPr="009A4A1D">
              <w:t>3</w:t>
            </w:r>
          </w:p>
        </w:tc>
      </w:tr>
      <w:tr w:rsidR="009A4A1D" w:rsidRPr="009A4A1D" w:rsidTr="009A4A1D">
        <w:trPr>
          <w:trHeight w:val="300"/>
        </w:trPr>
        <w:tc>
          <w:tcPr>
            <w:tcW w:w="1465" w:type="dxa"/>
            <w:noWrap/>
            <w:hideMark/>
          </w:tcPr>
          <w:p w:rsidR="009A4A1D" w:rsidRPr="009A4A1D" w:rsidRDefault="009A4A1D">
            <w:r w:rsidRPr="009A4A1D">
              <w:t>Pico de las Nieves</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307</w:t>
            </w:r>
          </w:p>
        </w:tc>
        <w:tc>
          <w:tcPr>
            <w:tcW w:w="347" w:type="dxa"/>
            <w:noWrap/>
            <w:hideMark/>
          </w:tcPr>
          <w:p w:rsidR="009A4A1D" w:rsidRPr="009A4A1D" w:rsidRDefault="009A4A1D" w:rsidP="009A4A1D">
            <w:r w:rsidRPr="009A4A1D">
              <w:t>-92</w:t>
            </w:r>
          </w:p>
        </w:tc>
        <w:tc>
          <w:tcPr>
            <w:tcW w:w="658" w:type="dxa"/>
            <w:noWrap/>
            <w:hideMark/>
          </w:tcPr>
          <w:p w:rsidR="009A4A1D" w:rsidRPr="009A4A1D" w:rsidRDefault="009A4A1D">
            <w:r w:rsidRPr="009A4A1D">
              <w:t>127 </w:t>
            </w:r>
          </w:p>
        </w:tc>
        <w:tc>
          <w:tcPr>
            <w:tcW w:w="3034" w:type="dxa"/>
            <w:noWrap/>
            <w:hideMark/>
          </w:tcPr>
          <w:p w:rsidR="009A4A1D" w:rsidRPr="009A4A1D" w:rsidRDefault="009A4A1D">
            <w:r w:rsidRPr="009A4A1D">
              <w:t>Canary Islands</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 w:rsidRPr="009A4A1D">
              <w:t>25 </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r w:rsidRPr="009A4A1D">
              <w:t>Pitcairn Astro 1967</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185</w:t>
            </w:r>
          </w:p>
        </w:tc>
        <w:tc>
          <w:tcPr>
            <w:tcW w:w="347" w:type="dxa"/>
            <w:noWrap/>
            <w:hideMark/>
          </w:tcPr>
          <w:p w:rsidR="009A4A1D" w:rsidRPr="009A4A1D" w:rsidRDefault="009A4A1D" w:rsidP="009A4A1D">
            <w:r w:rsidRPr="009A4A1D">
              <w:t>165</w:t>
            </w:r>
          </w:p>
        </w:tc>
        <w:tc>
          <w:tcPr>
            <w:tcW w:w="658" w:type="dxa"/>
            <w:noWrap/>
            <w:hideMark/>
          </w:tcPr>
          <w:p w:rsidR="009A4A1D" w:rsidRPr="009A4A1D" w:rsidRDefault="009A4A1D">
            <w:r w:rsidRPr="009A4A1D">
              <w:t>42 </w:t>
            </w:r>
          </w:p>
        </w:tc>
        <w:tc>
          <w:tcPr>
            <w:tcW w:w="3034" w:type="dxa"/>
            <w:noWrap/>
            <w:hideMark/>
          </w:tcPr>
          <w:p w:rsidR="009A4A1D" w:rsidRPr="009A4A1D" w:rsidRDefault="009A4A1D">
            <w:r w:rsidRPr="009A4A1D">
              <w:t>Pitcairn Island</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 w:rsidRPr="009A4A1D">
              <w:t>25 </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r w:rsidRPr="009A4A1D">
              <w:t>Point 58</w:t>
            </w:r>
          </w:p>
        </w:tc>
        <w:tc>
          <w:tcPr>
            <w:tcW w:w="1253" w:type="dxa"/>
            <w:noWrap/>
            <w:hideMark/>
          </w:tcPr>
          <w:p w:rsidR="009A4A1D" w:rsidRPr="009A4A1D" w:rsidRDefault="009A4A1D">
            <w:r w:rsidRPr="009A4A1D">
              <w:t>Clarke 1880</w:t>
            </w:r>
          </w:p>
        </w:tc>
        <w:tc>
          <w:tcPr>
            <w:tcW w:w="934" w:type="dxa"/>
            <w:noWrap/>
            <w:hideMark/>
          </w:tcPr>
          <w:p w:rsidR="009A4A1D" w:rsidRPr="009A4A1D" w:rsidRDefault="009A4A1D" w:rsidP="009A4A1D">
            <w:r w:rsidRPr="009A4A1D">
              <w:t>-106</w:t>
            </w:r>
          </w:p>
        </w:tc>
        <w:tc>
          <w:tcPr>
            <w:tcW w:w="347" w:type="dxa"/>
            <w:noWrap/>
            <w:hideMark/>
          </w:tcPr>
          <w:p w:rsidR="009A4A1D" w:rsidRPr="009A4A1D" w:rsidRDefault="009A4A1D" w:rsidP="009A4A1D">
            <w:r w:rsidRPr="009A4A1D">
              <w:t>-129</w:t>
            </w:r>
          </w:p>
        </w:tc>
        <w:tc>
          <w:tcPr>
            <w:tcW w:w="658" w:type="dxa"/>
            <w:noWrap/>
            <w:hideMark/>
          </w:tcPr>
          <w:p w:rsidR="009A4A1D" w:rsidRPr="009A4A1D" w:rsidRDefault="009A4A1D" w:rsidP="009A4A1D">
            <w:r w:rsidRPr="009A4A1D">
              <w:t>165</w:t>
            </w:r>
          </w:p>
        </w:tc>
        <w:tc>
          <w:tcPr>
            <w:tcW w:w="3034" w:type="dxa"/>
            <w:noWrap/>
            <w:hideMark/>
          </w:tcPr>
          <w:p w:rsidR="009A4A1D" w:rsidRPr="009A4A1D" w:rsidRDefault="009A4A1D">
            <w:r w:rsidRPr="009A4A1D">
              <w:t>MEAN FOR Burkina Faso &amp; Niger</w:t>
            </w:r>
          </w:p>
        </w:tc>
        <w:tc>
          <w:tcPr>
            <w:tcW w:w="459" w:type="dxa"/>
            <w:noWrap/>
            <w:hideMark/>
          </w:tcPr>
          <w:p w:rsidR="009A4A1D" w:rsidRPr="009A4A1D" w:rsidRDefault="009A4A1D">
            <w:r w:rsidRPr="009A4A1D">
              <w:t>25 </w:t>
            </w:r>
          </w:p>
        </w:tc>
        <w:tc>
          <w:tcPr>
            <w:tcW w:w="459" w:type="dxa"/>
            <w:noWrap/>
            <w:hideMark/>
          </w:tcPr>
          <w:p w:rsidR="009A4A1D" w:rsidRPr="009A4A1D" w:rsidRDefault="009A4A1D" w:rsidP="009A4A1D">
            <w:r w:rsidRPr="009A4A1D">
              <w:t>25</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r w:rsidRPr="009A4A1D">
              <w:t>Pointe Noire 1948</w:t>
            </w:r>
          </w:p>
        </w:tc>
        <w:tc>
          <w:tcPr>
            <w:tcW w:w="1253" w:type="dxa"/>
            <w:noWrap/>
            <w:hideMark/>
          </w:tcPr>
          <w:p w:rsidR="009A4A1D" w:rsidRPr="009A4A1D" w:rsidRDefault="009A4A1D">
            <w:r w:rsidRPr="009A4A1D">
              <w:t>Clarke 1880 </w:t>
            </w:r>
          </w:p>
        </w:tc>
        <w:tc>
          <w:tcPr>
            <w:tcW w:w="934" w:type="dxa"/>
            <w:noWrap/>
            <w:hideMark/>
          </w:tcPr>
          <w:p w:rsidR="009A4A1D" w:rsidRPr="009A4A1D" w:rsidRDefault="009A4A1D" w:rsidP="009A4A1D">
            <w:r w:rsidRPr="009A4A1D">
              <w:t>-148</w:t>
            </w:r>
          </w:p>
        </w:tc>
        <w:tc>
          <w:tcPr>
            <w:tcW w:w="347" w:type="dxa"/>
            <w:noWrap/>
            <w:hideMark/>
          </w:tcPr>
          <w:p w:rsidR="009A4A1D" w:rsidRPr="009A4A1D" w:rsidRDefault="009A4A1D" w:rsidP="009A4A1D">
            <w:r w:rsidRPr="009A4A1D">
              <w:t>51</w:t>
            </w:r>
          </w:p>
        </w:tc>
        <w:tc>
          <w:tcPr>
            <w:tcW w:w="658" w:type="dxa"/>
            <w:noWrap/>
            <w:hideMark/>
          </w:tcPr>
          <w:p w:rsidR="009A4A1D" w:rsidRPr="009A4A1D" w:rsidRDefault="009A4A1D">
            <w:r w:rsidRPr="009A4A1D">
              <w:t>-291 </w:t>
            </w:r>
          </w:p>
        </w:tc>
        <w:tc>
          <w:tcPr>
            <w:tcW w:w="3034" w:type="dxa"/>
            <w:noWrap/>
            <w:hideMark/>
          </w:tcPr>
          <w:p w:rsidR="009A4A1D" w:rsidRPr="009A4A1D" w:rsidRDefault="009A4A1D">
            <w:r w:rsidRPr="009A4A1D">
              <w:t>Congo</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 w:rsidRPr="009A4A1D">
              <w:t>25 </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r w:rsidRPr="009A4A1D">
              <w:t>Porto Santo 1936</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499</w:t>
            </w:r>
          </w:p>
        </w:tc>
        <w:tc>
          <w:tcPr>
            <w:tcW w:w="347" w:type="dxa"/>
            <w:noWrap/>
            <w:hideMark/>
          </w:tcPr>
          <w:p w:rsidR="009A4A1D" w:rsidRPr="009A4A1D" w:rsidRDefault="009A4A1D" w:rsidP="009A4A1D">
            <w:r w:rsidRPr="009A4A1D">
              <w:t>-249</w:t>
            </w:r>
          </w:p>
        </w:tc>
        <w:tc>
          <w:tcPr>
            <w:tcW w:w="658" w:type="dxa"/>
            <w:noWrap/>
            <w:hideMark/>
          </w:tcPr>
          <w:p w:rsidR="009A4A1D" w:rsidRPr="009A4A1D" w:rsidRDefault="009A4A1D">
            <w:r w:rsidRPr="009A4A1D">
              <w:t>314 </w:t>
            </w:r>
          </w:p>
        </w:tc>
        <w:tc>
          <w:tcPr>
            <w:tcW w:w="3034" w:type="dxa"/>
            <w:noWrap/>
            <w:hideMark/>
          </w:tcPr>
          <w:p w:rsidR="009A4A1D" w:rsidRPr="009A4A1D" w:rsidRDefault="009A4A1D">
            <w:r w:rsidRPr="009A4A1D">
              <w:t>Porto Santo; Madeira Islands</w:t>
            </w:r>
          </w:p>
        </w:tc>
        <w:tc>
          <w:tcPr>
            <w:tcW w:w="459" w:type="dxa"/>
            <w:noWrap/>
            <w:hideMark/>
          </w:tcPr>
          <w:p w:rsidR="009A4A1D" w:rsidRPr="009A4A1D" w:rsidRDefault="009A4A1D">
            <w:r w:rsidRPr="009A4A1D">
              <w:t>25 </w:t>
            </w:r>
          </w:p>
        </w:tc>
        <w:tc>
          <w:tcPr>
            <w:tcW w:w="459" w:type="dxa"/>
            <w:noWrap/>
            <w:hideMark/>
          </w:tcPr>
          <w:p w:rsidR="009A4A1D" w:rsidRPr="009A4A1D" w:rsidRDefault="009A4A1D" w:rsidP="009A4A1D">
            <w:r w:rsidRPr="009A4A1D">
              <w:t>25</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2</w:t>
            </w:r>
          </w:p>
        </w:tc>
      </w:tr>
      <w:tr w:rsidR="009A4A1D" w:rsidRPr="009A4A1D" w:rsidTr="009A4A1D">
        <w:trPr>
          <w:trHeight w:val="300"/>
        </w:trPr>
        <w:tc>
          <w:tcPr>
            <w:tcW w:w="1465" w:type="dxa"/>
            <w:noWrap/>
            <w:hideMark/>
          </w:tcPr>
          <w:p w:rsidR="009A4A1D" w:rsidRPr="009A4A1D" w:rsidRDefault="009A4A1D">
            <w:r w:rsidRPr="009A4A1D">
              <w:t>Provisional South American 1956</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270</w:t>
            </w:r>
          </w:p>
        </w:tc>
        <w:tc>
          <w:tcPr>
            <w:tcW w:w="347" w:type="dxa"/>
            <w:noWrap/>
            <w:hideMark/>
          </w:tcPr>
          <w:p w:rsidR="009A4A1D" w:rsidRPr="009A4A1D" w:rsidRDefault="009A4A1D" w:rsidP="009A4A1D">
            <w:r w:rsidRPr="009A4A1D">
              <w:t>188</w:t>
            </w:r>
          </w:p>
        </w:tc>
        <w:tc>
          <w:tcPr>
            <w:tcW w:w="658" w:type="dxa"/>
            <w:noWrap/>
            <w:hideMark/>
          </w:tcPr>
          <w:p w:rsidR="009A4A1D" w:rsidRPr="009A4A1D" w:rsidRDefault="009A4A1D">
            <w:r w:rsidRPr="009A4A1D">
              <w:t>-388 </w:t>
            </w:r>
          </w:p>
        </w:tc>
        <w:tc>
          <w:tcPr>
            <w:tcW w:w="3034" w:type="dxa"/>
            <w:noWrap/>
            <w:hideMark/>
          </w:tcPr>
          <w:p w:rsidR="009A4A1D" w:rsidRPr="009A4A1D" w:rsidRDefault="009A4A1D">
            <w:r w:rsidRPr="009A4A1D">
              <w:t>Bolivia</w:t>
            </w:r>
          </w:p>
        </w:tc>
        <w:tc>
          <w:tcPr>
            <w:tcW w:w="459" w:type="dxa"/>
            <w:noWrap/>
            <w:hideMark/>
          </w:tcPr>
          <w:p w:rsidR="009A4A1D" w:rsidRPr="009A4A1D" w:rsidRDefault="009A4A1D" w:rsidP="009A4A1D">
            <w:r w:rsidRPr="009A4A1D">
              <w:t>5</w:t>
            </w:r>
          </w:p>
        </w:tc>
        <w:tc>
          <w:tcPr>
            <w:tcW w:w="459" w:type="dxa"/>
            <w:noWrap/>
            <w:hideMark/>
          </w:tcPr>
          <w:p w:rsidR="009A4A1D" w:rsidRPr="009A4A1D" w:rsidRDefault="009A4A1D">
            <w:r w:rsidRPr="009A4A1D">
              <w:t>11 </w:t>
            </w:r>
          </w:p>
        </w:tc>
        <w:tc>
          <w:tcPr>
            <w:tcW w:w="453" w:type="dxa"/>
            <w:noWrap/>
            <w:hideMark/>
          </w:tcPr>
          <w:p w:rsidR="009A4A1D" w:rsidRPr="009A4A1D" w:rsidRDefault="009A4A1D" w:rsidP="009A4A1D">
            <w:r w:rsidRPr="009A4A1D">
              <w:t>14</w:t>
            </w:r>
          </w:p>
        </w:tc>
        <w:tc>
          <w:tcPr>
            <w:tcW w:w="514" w:type="dxa"/>
            <w:noWrap/>
            <w:hideMark/>
          </w:tcPr>
          <w:p w:rsidR="009A4A1D" w:rsidRPr="009A4A1D" w:rsidRDefault="009A4A1D" w:rsidP="009A4A1D">
            <w:r w:rsidRPr="009A4A1D">
              <w:t>5</w:t>
            </w:r>
          </w:p>
        </w:tc>
      </w:tr>
      <w:tr w:rsidR="009A4A1D" w:rsidRPr="009A4A1D" w:rsidTr="009A4A1D">
        <w:trPr>
          <w:trHeight w:val="300"/>
        </w:trPr>
        <w:tc>
          <w:tcPr>
            <w:tcW w:w="1465" w:type="dxa"/>
            <w:noWrap/>
            <w:hideMark/>
          </w:tcPr>
          <w:p w:rsidR="009A4A1D" w:rsidRPr="009A4A1D" w:rsidRDefault="009A4A1D">
            <w:r w:rsidRPr="009A4A1D">
              <w:t>Provisional South American 1956</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270</w:t>
            </w:r>
          </w:p>
        </w:tc>
        <w:tc>
          <w:tcPr>
            <w:tcW w:w="347" w:type="dxa"/>
            <w:noWrap/>
            <w:hideMark/>
          </w:tcPr>
          <w:p w:rsidR="009A4A1D" w:rsidRPr="009A4A1D" w:rsidRDefault="009A4A1D" w:rsidP="009A4A1D">
            <w:r w:rsidRPr="009A4A1D">
              <w:t>183</w:t>
            </w:r>
          </w:p>
        </w:tc>
        <w:tc>
          <w:tcPr>
            <w:tcW w:w="658" w:type="dxa"/>
            <w:noWrap/>
            <w:hideMark/>
          </w:tcPr>
          <w:p w:rsidR="009A4A1D" w:rsidRPr="009A4A1D" w:rsidRDefault="009A4A1D">
            <w:r w:rsidRPr="009A4A1D">
              <w:t>-390 </w:t>
            </w:r>
          </w:p>
        </w:tc>
        <w:tc>
          <w:tcPr>
            <w:tcW w:w="3034" w:type="dxa"/>
            <w:noWrap/>
            <w:hideMark/>
          </w:tcPr>
          <w:p w:rsidR="009A4A1D" w:rsidRPr="009A4A1D" w:rsidRDefault="009A4A1D">
            <w:r w:rsidRPr="009A4A1D">
              <w:t>Chile (Northern; Near 19øS)</w:t>
            </w:r>
          </w:p>
        </w:tc>
        <w:tc>
          <w:tcPr>
            <w:tcW w:w="459" w:type="dxa"/>
            <w:noWrap/>
            <w:hideMark/>
          </w:tcPr>
          <w:p w:rsidR="009A4A1D" w:rsidRPr="009A4A1D" w:rsidRDefault="009A4A1D">
            <w:r w:rsidRPr="009A4A1D">
              <w:t>25 </w:t>
            </w:r>
          </w:p>
        </w:tc>
        <w:tc>
          <w:tcPr>
            <w:tcW w:w="459" w:type="dxa"/>
            <w:noWrap/>
            <w:hideMark/>
          </w:tcPr>
          <w:p w:rsidR="009A4A1D" w:rsidRPr="009A4A1D" w:rsidRDefault="009A4A1D" w:rsidP="009A4A1D">
            <w:r w:rsidRPr="009A4A1D">
              <w:t>25</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r w:rsidRPr="009A4A1D">
              <w:t>Provisional South American 1956</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305</w:t>
            </w:r>
          </w:p>
        </w:tc>
        <w:tc>
          <w:tcPr>
            <w:tcW w:w="347" w:type="dxa"/>
            <w:noWrap/>
            <w:hideMark/>
          </w:tcPr>
          <w:p w:rsidR="009A4A1D" w:rsidRPr="009A4A1D" w:rsidRDefault="009A4A1D" w:rsidP="009A4A1D">
            <w:r w:rsidRPr="009A4A1D">
              <w:t>243</w:t>
            </w:r>
          </w:p>
        </w:tc>
        <w:tc>
          <w:tcPr>
            <w:tcW w:w="658" w:type="dxa"/>
            <w:noWrap/>
            <w:hideMark/>
          </w:tcPr>
          <w:p w:rsidR="009A4A1D" w:rsidRPr="009A4A1D" w:rsidRDefault="009A4A1D">
            <w:r w:rsidRPr="009A4A1D">
              <w:t>-442 </w:t>
            </w:r>
          </w:p>
        </w:tc>
        <w:tc>
          <w:tcPr>
            <w:tcW w:w="3034" w:type="dxa"/>
            <w:noWrap/>
            <w:hideMark/>
          </w:tcPr>
          <w:p w:rsidR="009A4A1D" w:rsidRPr="009A4A1D" w:rsidRDefault="009A4A1D">
            <w:r w:rsidRPr="009A4A1D">
              <w:t>Chile (Southern; Near 43øS)</w:t>
            </w:r>
          </w:p>
        </w:tc>
        <w:tc>
          <w:tcPr>
            <w:tcW w:w="459" w:type="dxa"/>
            <w:noWrap/>
            <w:hideMark/>
          </w:tcPr>
          <w:p w:rsidR="009A4A1D" w:rsidRPr="009A4A1D" w:rsidRDefault="009A4A1D">
            <w:r w:rsidRPr="009A4A1D">
              <w:t>20 </w:t>
            </w:r>
          </w:p>
        </w:tc>
        <w:tc>
          <w:tcPr>
            <w:tcW w:w="459" w:type="dxa"/>
            <w:noWrap/>
            <w:hideMark/>
          </w:tcPr>
          <w:p w:rsidR="009A4A1D" w:rsidRPr="009A4A1D" w:rsidRDefault="009A4A1D" w:rsidP="009A4A1D">
            <w:r w:rsidRPr="009A4A1D">
              <w:t>20</w:t>
            </w:r>
          </w:p>
        </w:tc>
        <w:tc>
          <w:tcPr>
            <w:tcW w:w="453" w:type="dxa"/>
            <w:noWrap/>
            <w:hideMark/>
          </w:tcPr>
          <w:p w:rsidR="009A4A1D" w:rsidRPr="009A4A1D" w:rsidRDefault="009A4A1D" w:rsidP="009A4A1D">
            <w:r w:rsidRPr="009A4A1D">
              <w:t>20</w:t>
            </w:r>
          </w:p>
        </w:tc>
        <w:tc>
          <w:tcPr>
            <w:tcW w:w="514" w:type="dxa"/>
            <w:noWrap/>
            <w:hideMark/>
          </w:tcPr>
          <w:p w:rsidR="009A4A1D" w:rsidRPr="009A4A1D" w:rsidRDefault="009A4A1D" w:rsidP="009A4A1D">
            <w:r w:rsidRPr="009A4A1D">
              <w:t>3</w:t>
            </w:r>
          </w:p>
        </w:tc>
      </w:tr>
      <w:tr w:rsidR="009A4A1D" w:rsidRPr="009A4A1D" w:rsidTr="009A4A1D">
        <w:trPr>
          <w:trHeight w:val="300"/>
        </w:trPr>
        <w:tc>
          <w:tcPr>
            <w:tcW w:w="1465" w:type="dxa"/>
            <w:noWrap/>
            <w:hideMark/>
          </w:tcPr>
          <w:p w:rsidR="009A4A1D" w:rsidRPr="009A4A1D" w:rsidRDefault="009A4A1D">
            <w:r w:rsidRPr="009A4A1D">
              <w:t>Provisional South American 1956</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282</w:t>
            </w:r>
          </w:p>
        </w:tc>
        <w:tc>
          <w:tcPr>
            <w:tcW w:w="347" w:type="dxa"/>
            <w:noWrap/>
            <w:hideMark/>
          </w:tcPr>
          <w:p w:rsidR="009A4A1D" w:rsidRPr="009A4A1D" w:rsidRDefault="009A4A1D" w:rsidP="009A4A1D">
            <w:r w:rsidRPr="009A4A1D">
              <w:t>169</w:t>
            </w:r>
          </w:p>
        </w:tc>
        <w:tc>
          <w:tcPr>
            <w:tcW w:w="658" w:type="dxa"/>
            <w:noWrap/>
            <w:hideMark/>
          </w:tcPr>
          <w:p w:rsidR="009A4A1D" w:rsidRPr="009A4A1D" w:rsidRDefault="009A4A1D">
            <w:r w:rsidRPr="009A4A1D">
              <w:t>-371 </w:t>
            </w:r>
          </w:p>
        </w:tc>
        <w:tc>
          <w:tcPr>
            <w:tcW w:w="3034" w:type="dxa"/>
            <w:noWrap/>
            <w:hideMark/>
          </w:tcPr>
          <w:p w:rsidR="009A4A1D" w:rsidRPr="009A4A1D" w:rsidRDefault="009A4A1D">
            <w:r w:rsidRPr="009A4A1D">
              <w:t>Colombia</w:t>
            </w:r>
          </w:p>
        </w:tc>
        <w:tc>
          <w:tcPr>
            <w:tcW w:w="459" w:type="dxa"/>
            <w:noWrap/>
            <w:hideMark/>
          </w:tcPr>
          <w:p w:rsidR="009A4A1D" w:rsidRPr="009A4A1D" w:rsidRDefault="009A4A1D" w:rsidP="009A4A1D">
            <w:r w:rsidRPr="009A4A1D">
              <w:t>15</w:t>
            </w:r>
          </w:p>
        </w:tc>
        <w:tc>
          <w:tcPr>
            <w:tcW w:w="459" w:type="dxa"/>
            <w:noWrap/>
            <w:hideMark/>
          </w:tcPr>
          <w:p w:rsidR="009A4A1D" w:rsidRPr="009A4A1D" w:rsidRDefault="009A4A1D">
            <w:r w:rsidRPr="009A4A1D">
              <w:t>15 </w:t>
            </w:r>
          </w:p>
        </w:tc>
        <w:tc>
          <w:tcPr>
            <w:tcW w:w="453" w:type="dxa"/>
            <w:noWrap/>
            <w:hideMark/>
          </w:tcPr>
          <w:p w:rsidR="009A4A1D" w:rsidRPr="009A4A1D" w:rsidRDefault="009A4A1D" w:rsidP="009A4A1D">
            <w:r w:rsidRPr="009A4A1D">
              <w:t>15</w:t>
            </w:r>
          </w:p>
        </w:tc>
        <w:tc>
          <w:tcPr>
            <w:tcW w:w="514" w:type="dxa"/>
            <w:noWrap/>
            <w:hideMark/>
          </w:tcPr>
          <w:p w:rsidR="009A4A1D" w:rsidRPr="009A4A1D" w:rsidRDefault="009A4A1D" w:rsidP="009A4A1D">
            <w:r w:rsidRPr="009A4A1D">
              <w:t>4</w:t>
            </w:r>
          </w:p>
        </w:tc>
      </w:tr>
      <w:tr w:rsidR="009A4A1D" w:rsidRPr="009A4A1D" w:rsidTr="009A4A1D">
        <w:trPr>
          <w:trHeight w:val="300"/>
        </w:trPr>
        <w:tc>
          <w:tcPr>
            <w:tcW w:w="1465" w:type="dxa"/>
            <w:noWrap/>
            <w:hideMark/>
          </w:tcPr>
          <w:p w:rsidR="009A4A1D" w:rsidRPr="009A4A1D" w:rsidRDefault="009A4A1D">
            <w:r w:rsidRPr="009A4A1D">
              <w:t>Provisional South American 1956</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278</w:t>
            </w:r>
          </w:p>
        </w:tc>
        <w:tc>
          <w:tcPr>
            <w:tcW w:w="347" w:type="dxa"/>
            <w:noWrap/>
            <w:hideMark/>
          </w:tcPr>
          <w:p w:rsidR="009A4A1D" w:rsidRPr="009A4A1D" w:rsidRDefault="009A4A1D" w:rsidP="009A4A1D">
            <w:r w:rsidRPr="009A4A1D">
              <w:t>171</w:t>
            </w:r>
          </w:p>
        </w:tc>
        <w:tc>
          <w:tcPr>
            <w:tcW w:w="658" w:type="dxa"/>
            <w:noWrap/>
            <w:hideMark/>
          </w:tcPr>
          <w:p w:rsidR="009A4A1D" w:rsidRPr="009A4A1D" w:rsidRDefault="009A4A1D">
            <w:r w:rsidRPr="009A4A1D">
              <w:t>-367 </w:t>
            </w:r>
          </w:p>
        </w:tc>
        <w:tc>
          <w:tcPr>
            <w:tcW w:w="3034" w:type="dxa"/>
            <w:noWrap/>
            <w:hideMark/>
          </w:tcPr>
          <w:p w:rsidR="009A4A1D" w:rsidRPr="009A4A1D" w:rsidRDefault="009A4A1D">
            <w:r w:rsidRPr="009A4A1D">
              <w:t>Ecuador</w:t>
            </w:r>
          </w:p>
        </w:tc>
        <w:tc>
          <w:tcPr>
            <w:tcW w:w="459" w:type="dxa"/>
            <w:noWrap/>
            <w:hideMark/>
          </w:tcPr>
          <w:p w:rsidR="009A4A1D" w:rsidRPr="009A4A1D" w:rsidRDefault="009A4A1D" w:rsidP="009A4A1D">
            <w:r w:rsidRPr="009A4A1D">
              <w:t>3</w:t>
            </w:r>
          </w:p>
        </w:tc>
        <w:tc>
          <w:tcPr>
            <w:tcW w:w="459" w:type="dxa"/>
            <w:noWrap/>
            <w:hideMark/>
          </w:tcPr>
          <w:p w:rsidR="009A4A1D" w:rsidRPr="009A4A1D" w:rsidRDefault="009A4A1D">
            <w:r w:rsidRPr="009A4A1D">
              <w:t>5 </w:t>
            </w:r>
          </w:p>
        </w:tc>
        <w:tc>
          <w:tcPr>
            <w:tcW w:w="453" w:type="dxa"/>
            <w:noWrap/>
            <w:hideMark/>
          </w:tcPr>
          <w:p w:rsidR="009A4A1D" w:rsidRPr="009A4A1D" w:rsidRDefault="009A4A1D" w:rsidP="009A4A1D">
            <w:r w:rsidRPr="009A4A1D">
              <w:t>3</w:t>
            </w:r>
          </w:p>
        </w:tc>
        <w:tc>
          <w:tcPr>
            <w:tcW w:w="514" w:type="dxa"/>
            <w:noWrap/>
            <w:hideMark/>
          </w:tcPr>
          <w:p w:rsidR="009A4A1D" w:rsidRPr="009A4A1D" w:rsidRDefault="009A4A1D" w:rsidP="009A4A1D">
            <w:r w:rsidRPr="009A4A1D">
              <w:t>11</w:t>
            </w:r>
          </w:p>
        </w:tc>
      </w:tr>
      <w:tr w:rsidR="009A4A1D" w:rsidRPr="009A4A1D" w:rsidTr="009A4A1D">
        <w:trPr>
          <w:trHeight w:val="300"/>
        </w:trPr>
        <w:tc>
          <w:tcPr>
            <w:tcW w:w="1465" w:type="dxa"/>
            <w:noWrap/>
            <w:hideMark/>
          </w:tcPr>
          <w:p w:rsidR="009A4A1D" w:rsidRPr="009A4A1D" w:rsidRDefault="009A4A1D">
            <w:r w:rsidRPr="009A4A1D">
              <w:t>Provisional South American 1956</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298</w:t>
            </w:r>
          </w:p>
        </w:tc>
        <w:tc>
          <w:tcPr>
            <w:tcW w:w="347" w:type="dxa"/>
            <w:noWrap/>
            <w:hideMark/>
          </w:tcPr>
          <w:p w:rsidR="009A4A1D" w:rsidRPr="009A4A1D" w:rsidRDefault="009A4A1D" w:rsidP="009A4A1D">
            <w:r w:rsidRPr="009A4A1D">
              <w:t>159</w:t>
            </w:r>
          </w:p>
        </w:tc>
        <w:tc>
          <w:tcPr>
            <w:tcW w:w="658" w:type="dxa"/>
            <w:noWrap/>
            <w:hideMark/>
          </w:tcPr>
          <w:p w:rsidR="009A4A1D" w:rsidRPr="009A4A1D" w:rsidRDefault="009A4A1D">
            <w:r w:rsidRPr="009A4A1D">
              <w:t>-369 </w:t>
            </w:r>
          </w:p>
        </w:tc>
        <w:tc>
          <w:tcPr>
            <w:tcW w:w="3034" w:type="dxa"/>
            <w:noWrap/>
            <w:hideMark/>
          </w:tcPr>
          <w:p w:rsidR="009A4A1D" w:rsidRPr="009A4A1D" w:rsidRDefault="009A4A1D">
            <w:r w:rsidRPr="009A4A1D">
              <w:t>Guyana</w:t>
            </w:r>
          </w:p>
        </w:tc>
        <w:tc>
          <w:tcPr>
            <w:tcW w:w="459" w:type="dxa"/>
            <w:noWrap/>
            <w:hideMark/>
          </w:tcPr>
          <w:p w:rsidR="009A4A1D" w:rsidRPr="009A4A1D" w:rsidRDefault="009A4A1D" w:rsidP="009A4A1D">
            <w:r w:rsidRPr="009A4A1D">
              <w:t>6</w:t>
            </w:r>
          </w:p>
        </w:tc>
        <w:tc>
          <w:tcPr>
            <w:tcW w:w="459" w:type="dxa"/>
            <w:noWrap/>
            <w:hideMark/>
          </w:tcPr>
          <w:p w:rsidR="009A4A1D" w:rsidRPr="009A4A1D" w:rsidRDefault="009A4A1D">
            <w:r w:rsidRPr="009A4A1D">
              <w:t>14 </w:t>
            </w:r>
          </w:p>
        </w:tc>
        <w:tc>
          <w:tcPr>
            <w:tcW w:w="453" w:type="dxa"/>
            <w:noWrap/>
            <w:hideMark/>
          </w:tcPr>
          <w:p w:rsidR="009A4A1D" w:rsidRPr="009A4A1D" w:rsidRDefault="009A4A1D" w:rsidP="009A4A1D">
            <w:r w:rsidRPr="009A4A1D">
              <w:t>5</w:t>
            </w:r>
          </w:p>
        </w:tc>
        <w:tc>
          <w:tcPr>
            <w:tcW w:w="514" w:type="dxa"/>
            <w:noWrap/>
            <w:hideMark/>
          </w:tcPr>
          <w:p w:rsidR="009A4A1D" w:rsidRPr="009A4A1D" w:rsidRDefault="009A4A1D" w:rsidP="009A4A1D">
            <w:r w:rsidRPr="009A4A1D">
              <w:t>9</w:t>
            </w:r>
          </w:p>
        </w:tc>
      </w:tr>
      <w:tr w:rsidR="009A4A1D" w:rsidRPr="009A4A1D" w:rsidTr="009A4A1D">
        <w:trPr>
          <w:trHeight w:val="300"/>
        </w:trPr>
        <w:tc>
          <w:tcPr>
            <w:tcW w:w="1465" w:type="dxa"/>
            <w:noWrap/>
            <w:hideMark/>
          </w:tcPr>
          <w:p w:rsidR="009A4A1D" w:rsidRPr="009A4A1D" w:rsidRDefault="009A4A1D">
            <w:r w:rsidRPr="009A4A1D">
              <w:t>Provisional South American 1956</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288</w:t>
            </w:r>
          </w:p>
        </w:tc>
        <w:tc>
          <w:tcPr>
            <w:tcW w:w="347" w:type="dxa"/>
            <w:noWrap/>
            <w:hideMark/>
          </w:tcPr>
          <w:p w:rsidR="009A4A1D" w:rsidRPr="009A4A1D" w:rsidRDefault="009A4A1D" w:rsidP="009A4A1D">
            <w:r w:rsidRPr="009A4A1D">
              <w:t>175</w:t>
            </w:r>
          </w:p>
        </w:tc>
        <w:tc>
          <w:tcPr>
            <w:tcW w:w="658" w:type="dxa"/>
            <w:noWrap/>
            <w:hideMark/>
          </w:tcPr>
          <w:p w:rsidR="009A4A1D" w:rsidRPr="009A4A1D" w:rsidRDefault="009A4A1D">
            <w:r w:rsidRPr="009A4A1D">
              <w:t>-376 </w:t>
            </w:r>
          </w:p>
        </w:tc>
        <w:tc>
          <w:tcPr>
            <w:tcW w:w="3034" w:type="dxa"/>
            <w:noWrap/>
            <w:hideMark/>
          </w:tcPr>
          <w:p w:rsidR="009A4A1D" w:rsidRPr="009A4A1D" w:rsidRDefault="009A4A1D">
            <w:r w:rsidRPr="009A4A1D">
              <w:t>MEAN FOR Bolivia; Chile; Colombia; Ecuador; Guyana; Peru; Venezuela </w:t>
            </w:r>
          </w:p>
        </w:tc>
        <w:tc>
          <w:tcPr>
            <w:tcW w:w="459" w:type="dxa"/>
            <w:noWrap/>
            <w:hideMark/>
          </w:tcPr>
          <w:p w:rsidR="009A4A1D" w:rsidRPr="009A4A1D" w:rsidRDefault="009A4A1D" w:rsidP="009A4A1D">
            <w:r w:rsidRPr="009A4A1D">
              <w:t>17</w:t>
            </w:r>
          </w:p>
        </w:tc>
        <w:tc>
          <w:tcPr>
            <w:tcW w:w="459" w:type="dxa"/>
            <w:noWrap/>
            <w:hideMark/>
          </w:tcPr>
          <w:p w:rsidR="009A4A1D" w:rsidRPr="009A4A1D" w:rsidRDefault="009A4A1D" w:rsidP="009A4A1D">
            <w:r w:rsidRPr="009A4A1D">
              <w:t>27</w:t>
            </w:r>
          </w:p>
        </w:tc>
        <w:tc>
          <w:tcPr>
            <w:tcW w:w="453" w:type="dxa"/>
            <w:noWrap/>
            <w:hideMark/>
          </w:tcPr>
          <w:p w:rsidR="009A4A1D" w:rsidRPr="009A4A1D" w:rsidRDefault="009A4A1D" w:rsidP="009A4A1D">
            <w:r w:rsidRPr="009A4A1D">
              <w:t>27</w:t>
            </w:r>
          </w:p>
        </w:tc>
        <w:tc>
          <w:tcPr>
            <w:tcW w:w="514" w:type="dxa"/>
            <w:noWrap/>
            <w:hideMark/>
          </w:tcPr>
          <w:p w:rsidR="009A4A1D" w:rsidRPr="009A4A1D" w:rsidRDefault="009A4A1D" w:rsidP="009A4A1D">
            <w:r w:rsidRPr="009A4A1D">
              <w:t>63</w:t>
            </w:r>
          </w:p>
        </w:tc>
      </w:tr>
      <w:tr w:rsidR="009A4A1D" w:rsidRPr="009A4A1D" w:rsidTr="009A4A1D">
        <w:trPr>
          <w:trHeight w:val="300"/>
        </w:trPr>
        <w:tc>
          <w:tcPr>
            <w:tcW w:w="1465" w:type="dxa"/>
            <w:noWrap/>
            <w:hideMark/>
          </w:tcPr>
          <w:p w:rsidR="009A4A1D" w:rsidRPr="009A4A1D" w:rsidRDefault="009A4A1D">
            <w:r w:rsidRPr="009A4A1D">
              <w:lastRenderedPageBreak/>
              <w:t>Provisional South American 1956</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279</w:t>
            </w:r>
          </w:p>
        </w:tc>
        <w:tc>
          <w:tcPr>
            <w:tcW w:w="347" w:type="dxa"/>
            <w:noWrap/>
            <w:hideMark/>
          </w:tcPr>
          <w:p w:rsidR="009A4A1D" w:rsidRPr="009A4A1D" w:rsidRDefault="009A4A1D" w:rsidP="009A4A1D">
            <w:r w:rsidRPr="009A4A1D">
              <w:t>175</w:t>
            </w:r>
          </w:p>
        </w:tc>
        <w:tc>
          <w:tcPr>
            <w:tcW w:w="658" w:type="dxa"/>
            <w:noWrap/>
            <w:hideMark/>
          </w:tcPr>
          <w:p w:rsidR="009A4A1D" w:rsidRPr="009A4A1D" w:rsidRDefault="009A4A1D">
            <w:r w:rsidRPr="009A4A1D">
              <w:t>-379 </w:t>
            </w:r>
          </w:p>
        </w:tc>
        <w:tc>
          <w:tcPr>
            <w:tcW w:w="3034" w:type="dxa"/>
            <w:noWrap/>
            <w:hideMark/>
          </w:tcPr>
          <w:p w:rsidR="009A4A1D" w:rsidRPr="009A4A1D" w:rsidRDefault="009A4A1D">
            <w:r w:rsidRPr="009A4A1D">
              <w:t>Peru</w:t>
            </w:r>
          </w:p>
        </w:tc>
        <w:tc>
          <w:tcPr>
            <w:tcW w:w="459" w:type="dxa"/>
            <w:noWrap/>
            <w:hideMark/>
          </w:tcPr>
          <w:p w:rsidR="009A4A1D" w:rsidRPr="009A4A1D" w:rsidRDefault="009A4A1D" w:rsidP="009A4A1D">
            <w:r w:rsidRPr="009A4A1D">
              <w:t>6</w:t>
            </w:r>
          </w:p>
        </w:tc>
        <w:tc>
          <w:tcPr>
            <w:tcW w:w="459" w:type="dxa"/>
            <w:noWrap/>
            <w:hideMark/>
          </w:tcPr>
          <w:p w:rsidR="009A4A1D" w:rsidRPr="009A4A1D" w:rsidRDefault="009A4A1D" w:rsidP="009A4A1D">
            <w:r w:rsidRPr="009A4A1D">
              <w:t>8</w:t>
            </w:r>
          </w:p>
        </w:tc>
        <w:tc>
          <w:tcPr>
            <w:tcW w:w="453" w:type="dxa"/>
            <w:noWrap/>
            <w:hideMark/>
          </w:tcPr>
          <w:p w:rsidR="009A4A1D" w:rsidRPr="009A4A1D" w:rsidRDefault="009A4A1D" w:rsidP="009A4A1D">
            <w:r w:rsidRPr="009A4A1D">
              <w:t>12</w:t>
            </w:r>
          </w:p>
        </w:tc>
        <w:tc>
          <w:tcPr>
            <w:tcW w:w="514" w:type="dxa"/>
            <w:noWrap/>
            <w:hideMark/>
          </w:tcPr>
          <w:p w:rsidR="009A4A1D" w:rsidRPr="009A4A1D" w:rsidRDefault="009A4A1D" w:rsidP="009A4A1D">
            <w:r w:rsidRPr="009A4A1D">
              <w:t>6</w:t>
            </w:r>
          </w:p>
        </w:tc>
      </w:tr>
      <w:tr w:rsidR="009A4A1D" w:rsidRPr="009A4A1D" w:rsidTr="009A4A1D">
        <w:trPr>
          <w:trHeight w:val="300"/>
        </w:trPr>
        <w:tc>
          <w:tcPr>
            <w:tcW w:w="1465" w:type="dxa"/>
            <w:noWrap/>
            <w:hideMark/>
          </w:tcPr>
          <w:p w:rsidR="009A4A1D" w:rsidRPr="009A4A1D" w:rsidRDefault="009A4A1D">
            <w:r w:rsidRPr="009A4A1D">
              <w:t>Provisional South American 1956</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295</w:t>
            </w:r>
          </w:p>
        </w:tc>
        <w:tc>
          <w:tcPr>
            <w:tcW w:w="347" w:type="dxa"/>
            <w:noWrap/>
            <w:hideMark/>
          </w:tcPr>
          <w:p w:rsidR="009A4A1D" w:rsidRPr="009A4A1D" w:rsidRDefault="009A4A1D" w:rsidP="009A4A1D">
            <w:r w:rsidRPr="009A4A1D">
              <w:t>173</w:t>
            </w:r>
          </w:p>
        </w:tc>
        <w:tc>
          <w:tcPr>
            <w:tcW w:w="658" w:type="dxa"/>
            <w:noWrap/>
            <w:hideMark/>
          </w:tcPr>
          <w:p w:rsidR="009A4A1D" w:rsidRPr="009A4A1D" w:rsidRDefault="009A4A1D">
            <w:r w:rsidRPr="009A4A1D">
              <w:t>-371 </w:t>
            </w:r>
          </w:p>
        </w:tc>
        <w:tc>
          <w:tcPr>
            <w:tcW w:w="3034" w:type="dxa"/>
            <w:noWrap/>
            <w:hideMark/>
          </w:tcPr>
          <w:p w:rsidR="009A4A1D" w:rsidRPr="009A4A1D" w:rsidRDefault="009A4A1D">
            <w:r w:rsidRPr="009A4A1D">
              <w:t>Venezuela</w:t>
            </w:r>
          </w:p>
        </w:tc>
        <w:tc>
          <w:tcPr>
            <w:tcW w:w="459" w:type="dxa"/>
            <w:noWrap/>
            <w:hideMark/>
          </w:tcPr>
          <w:p w:rsidR="009A4A1D" w:rsidRPr="009A4A1D" w:rsidRDefault="009A4A1D" w:rsidP="009A4A1D">
            <w:r w:rsidRPr="009A4A1D">
              <w:t>9</w:t>
            </w:r>
          </w:p>
        </w:tc>
        <w:tc>
          <w:tcPr>
            <w:tcW w:w="459" w:type="dxa"/>
            <w:noWrap/>
            <w:hideMark/>
          </w:tcPr>
          <w:p w:rsidR="009A4A1D" w:rsidRPr="009A4A1D" w:rsidRDefault="009A4A1D">
            <w:r w:rsidRPr="009A4A1D">
              <w:t>14 </w:t>
            </w:r>
          </w:p>
        </w:tc>
        <w:tc>
          <w:tcPr>
            <w:tcW w:w="453" w:type="dxa"/>
            <w:noWrap/>
            <w:hideMark/>
          </w:tcPr>
          <w:p w:rsidR="009A4A1D" w:rsidRPr="009A4A1D" w:rsidRDefault="009A4A1D" w:rsidP="009A4A1D">
            <w:r w:rsidRPr="009A4A1D">
              <w:t>15</w:t>
            </w:r>
          </w:p>
        </w:tc>
        <w:tc>
          <w:tcPr>
            <w:tcW w:w="514" w:type="dxa"/>
            <w:noWrap/>
            <w:hideMark/>
          </w:tcPr>
          <w:p w:rsidR="009A4A1D" w:rsidRPr="009A4A1D" w:rsidRDefault="009A4A1D" w:rsidP="009A4A1D">
            <w:r w:rsidRPr="009A4A1D">
              <w:t>24</w:t>
            </w:r>
          </w:p>
        </w:tc>
      </w:tr>
      <w:tr w:rsidR="009A4A1D" w:rsidRPr="009A4A1D" w:rsidTr="009A4A1D">
        <w:trPr>
          <w:trHeight w:val="300"/>
        </w:trPr>
        <w:tc>
          <w:tcPr>
            <w:tcW w:w="1465" w:type="dxa"/>
            <w:noWrap/>
            <w:hideMark/>
          </w:tcPr>
          <w:p w:rsidR="009A4A1D" w:rsidRPr="009A4A1D" w:rsidRDefault="009A4A1D">
            <w:r w:rsidRPr="009A4A1D">
              <w:t>Provisional South Chilean 1963</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16</w:t>
            </w:r>
          </w:p>
        </w:tc>
        <w:tc>
          <w:tcPr>
            <w:tcW w:w="347" w:type="dxa"/>
            <w:noWrap/>
            <w:hideMark/>
          </w:tcPr>
          <w:p w:rsidR="009A4A1D" w:rsidRPr="009A4A1D" w:rsidRDefault="009A4A1D" w:rsidP="009A4A1D">
            <w:r w:rsidRPr="009A4A1D">
              <w:t>196</w:t>
            </w:r>
          </w:p>
        </w:tc>
        <w:tc>
          <w:tcPr>
            <w:tcW w:w="658" w:type="dxa"/>
            <w:noWrap/>
            <w:hideMark/>
          </w:tcPr>
          <w:p w:rsidR="009A4A1D" w:rsidRPr="009A4A1D" w:rsidRDefault="009A4A1D">
            <w:r w:rsidRPr="009A4A1D">
              <w:t>93 </w:t>
            </w:r>
          </w:p>
        </w:tc>
        <w:tc>
          <w:tcPr>
            <w:tcW w:w="3034" w:type="dxa"/>
            <w:noWrap/>
            <w:hideMark/>
          </w:tcPr>
          <w:p w:rsidR="009A4A1D" w:rsidRPr="009A4A1D" w:rsidRDefault="009A4A1D">
            <w:r w:rsidRPr="009A4A1D">
              <w:t>Chile (Near 53øS) (Hito XVIII)</w:t>
            </w:r>
          </w:p>
        </w:tc>
        <w:tc>
          <w:tcPr>
            <w:tcW w:w="459" w:type="dxa"/>
            <w:noWrap/>
            <w:hideMark/>
          </w:tcPr>
          <w:p w:rsidR="009A4A1D" w:rsidRPr="009A4A1D" w:rsidRDefault="009A4A1D">
            <w:r w:rsidRPr="009A4A1D">
              <w:t>25 </w:t>
            </w:r>
          </w:p>
        </w:tc>
        <w:tc>
          <w:tcPr>
            <w:tcW w:w="459" w:type="dxa"/>
            <w:noWrap/>
            <w:hideMark/>
          </w:tcPr>
          <w:p w:rsidR="009A4A1D" w:rsidRPr="009A4A1D" w:rsidRDefault="009A4A1D" w:rsidP="009A4A1D">
            <w:r w:rsidRPr="009A4A1D">
              <w:t>25</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2</w:t>
            </w:r>
          </w:p>
        </w:tc>
      </w:tr>
      <w:tr w:rsidR="009A4A1D" w:rsidRPr="009A4A1D" w:rsidTr="009A4A1D">
        <w:trPr>
          <w:trHeight w:val="300"/>
        </w:trPr>
        <w:tc>
          <w:tcPr>
            <w:tcW w:w="1465" w:type="dxa"/>
            <w:noWrap/>
            <w:hideMark/>
          </w:tcPr>
          <w:p w:rsidR="009A4A1D" w:rsidRPr="009A4A1D" w:rsidRDefault="009A4A1D">
            <w:r w:rsidRPr="009A4A1D">
              <w:t>Puerto Rico</w:t>
            </w:r>
          </w:p>
        </w:tc>
        <w:tc>
          <w:tcPr>
            <w:tcW w:w="1253" w:type="dxa"/>
            <w:noWrap/>
            <w:hideMark/>
          </w:tcPr>
          <w:p w:rsidR="009A4A1D" w:rsidRPr="009A4A1D" w:rsidRDefault="009A4A1D">
            <w:r w:rsidRPr="009A4A1D">
              <w:t>Clarke 1866</w:t>
            </w:r>
          </w:p>
        </w:tc>
        <w:tc>
          <w:tcPr>
            <w:tcW w:w="934" w:type="dxa"/>
            <w:noWrap/>
            <w:hideMark/>
          </w:tcPr>
          <w:p w:rsidR="009A4A1D" w:rsidRPr="009A4A1D" w:rsidRDefault="009A4A1D" w:rsidP="009A4A1D">
            <w:r w:rsidRPr="009A4A1D">
              <w:t>11</w:t>
            </w:r>
          </w:p>
        </w:tc>
        <w:tc>
          <w:tcPr>
            <w:tcW w:w="347" w:type="dxa"/>
            <w:noWrap/>
            <w:hideMark/>
          </w:tcPr>
          <w:p w:rsidR="009A4A1D" w:rsidRPr="009A4A1D" w:rsidRDefault="009A4A1D" w:rsidP="009A4A1D">
            <w:r w:rsidRPr="009A4A1D">
              <w:t>72</w:t>
            </w:r>
          </w:p>
        </w:tc>
        <w:tc>
          <w:tcPr>
            <w:tcW w:w="658" w:type="dxa"/>
            <w:noWrap/>
            <w:hideMark/>
          </w:tcPr>
          <w:p w:rsidR="009A4A1D" w:rsidRPr="009A4A1D" w:rsidRDefault="009A4A1D" w:rsidP="009A4A1D">
            <w:r w:rsidRPr="009A4A1D">
              <w:t>-101</w:t>
            </w:r>
          </w:p>
        </w:tc>
        <w:tc>
          <w:tcPr>
            <w:tcW w:w="3034" w:type="dxa"/>
            <w:noWrap/>
            <w:hideMark/>
          </w:tcPr>
          <w:p w:rsidR="009A4A1D" w:rsidRPr="009A4A1D" w:rsidRDefault="009A4A1D">
            <w:r w:rsidRPr="009A4A1D">
              <w:t>Puerto Rico; Virgin Islands</w:t>
            </w:r>
          </w:p>
        </w:tc>
        <w:tc>
          <w:tcPr>
            <w:tcW w:w="459" w:type="dxa"/>
            <w:noWrap/>
            <w:hideMark/>
          </w:tcPr>
          <w:p w:rsidR="009A4A1D" w:rsidRPr="009A4A1D" w:rsidRDefault="009A4A1D" w:rsidP="009A4A1D">
            <w:r w:rsidRPr="009A4A1D">
              <w:t>3</w:t>
            </w:r>
          </w:p>
        </w:tc>
        <w:tc>
          <w:tcPr>
            <w:tcW w:w="459" w:type="dxa"/>
            <w:noWrap/>
            <w:hideMark/>
          </w:tcPr>
          <w:p w:rsidR="009A4A1D" w:rsidRPr="009A4A1D" w:rsidRDefault="009A4A1D" w:rsidP="009A4A1D">
            <w:r w:rsidRPr="009A4A1D">
              <w:t>3</w:t>
            </w:r>
          </w:p>
        </w:tc>
        <w:tc>
          <w:tcPr>
            <w:tcW w:w="453" w:type="dxa"/>
            <w:noWrap/>
            <w:hideMark/>
          </w:tcPr>
          <w:p w:rsidR="009A4A1D" w:rsidRPr="009A4A1D" w:rsidRDefault="009A4A1D" w:rsidP="009A4A1D">
            <w:r w:rsidRPr="009A4A1D">
              <w:t>3</w:t>
            </w:r>
          </w:p>
        </w:tc>
        <w:tc>
          <w:tcPr>
            <w:tcW w:w="514" w:type="dxa"/>
            <w:noWrap/>
            <w:hideMark/>
          </w:tcPr>
          <w:p w:rsidR="009A4A1D" w:rsidRPr="009A4A1D" w:rsidRDefault="009A4A1D" w:rsidP="009A4A1D">
            <w:r w:rsidRPr="009A4A1D">
              <w:t>11</w:t>
            </w:r>
          </w:p>
        </w:tc>
      </w:tr>
      <w:tr w:rsidR="009A4A1D" w:rsidRPr="009A4A1D" w:rsidTr="009A4A1D">
        <w:trPr>
          <w:trHeight w:val="300"/>
        </w:trPr>
        <w:tc>
          <w:tcPr>
            <w:tcW w:w="1465" w:type="dxa"/>
            <w:noWrap/>
            <w:hideMark/>
          </w:tcPr>
          <w:p w:rsidR="009A4A1D" w:rsidRPr="009A4A1D" w:rsidRDefault="009A4A1D">
            <w:proofErr w:type="spellStart"/>
            <w:r w:rsidRPr="009A4A1D">
              <w:t>Pulkovo</w:t>
            </w:r>
            <w:proofErr w:type="spellEnd"/>
            <w:r w:rsidRPr="009A4A1D">
              <w:t xml:space="preserve"> 1942</w:t>
            </w:r>
          </w:p>
        </w:tc>
        <w:tc>
          <w:tcPr>
            <w:tcW w:w="1253" w:type="dxa"/>
            <w:noWrap/>
            <w:hideMark/>
          </w:tcPr>
          <w:p w:rsidR="009A4A1D" w:rsidRPr="009A4A1D" w:rsidRDefault="009A4A1D">
            <w:proofErr w:type="spellStart"/>
            <w:r w:rsidRPr="009A4A1D">
              <w:t>Krassovsky</w:t>
            </w:r>
            <w:proofErr w:type="spellEnd"/>
            <w:r w:rsidRPr="009A4A1D">
              <w:t xml:space="preserve"> 1940 </w:t>
            </w:r>
          </w:p>
        </w:tc>
        <w:tc>
          <w:tcPr>
            <w:tcW w:w="934" w:type="dxa"/>
            <w:noWrap/>
            <w:hideMark/>
          </w:tcPr>
          <w:p w:rsidR="009A4A1D" w:rsidRPr="009A4A1D" w:rsidRDefault="009A4A1D" w:rsidP="009A4A1D">
            <w:r w:rsidRPr="009A4A1D">
              <w:t>28</w:t>
            </w:r>
          </w:p>
        </w:tc>
        <w:tc>
          <w:tcPr>
            <w:tcW w:w="347" w:type="dxa"/>
            <w:noWrap/>
            <w:hideMark/>
          </w:tcPr>
          <w:p w:rsidR="009A4A1D" w:rsidRPr="009A4A1D" w:rsidRDefault="009A4A1D" w:rsidP="009A4A1D">
            <w:r w:rsidRPr="009A4A1D">
              <w:t>-130</w:t>
            </w:r>
          </w:p>
        </w:tc>
        <w:tc>
          <w:tcPr>
            <w:tcW w:w="658" w:type="dxa"/>
            <w:noWrap/>
            <w:hideMark/>
          </w:tcPr>
          <w:p w:rsidR="009A4A1D" w:rsidRPr="009A4A1D" w:rsidRDefault="009A4A1D">
            <w:r w:rsidRPr="009A4A1D">
              <w:t>-95 </w:t>
            </w:r>
          </w:p>
        </w:tc>
        <w:tc>
          <w:tcPr>
            <w:tcW w:w="3034" w:type="dxa"/>
            <w:noWrap/>
            <w:hideMark/>
          </w:tcPr>
          <w:p w:rsidR="009A4A1D" w:rsidRPr="009A4A1D" w:rsidRDefault="009A4A1D">
            <w:r w:rsidRPr="009A4A1D">
              <w:t>Russia</w:t>
            </w:r>
          </w:p>
        </w:tc>
        <w:tc>
          <w:tcPr>
            <w:tcW w:w="459" w:type="dxa"/>
            <w:noWrap/>
            <w:hideMark/>
          </w:tcPr>
          <w:p w:rsidR="009A4A1D" w:rsidRPr="009A4A1D" w:rsidRDefault="009A4A1D" w:rsidP="009A4A1D">
            <w:r w:rsidRPr="009A4A1D">
              <w:t>-1</w:t>
            </w:r>
          </w:p>
        </w:tc>
        <w:tc>
          <w:tcPr>
            <w:tcW w:w="459" w:type="dxa"/>
            <w:noWrap/>
            <w:hideMark/>
          </w:tcPr>
          <w:p w:rsidR="009A4A1D" w:rsidRPr="009A4A1D" w:rsidRDefault="009A4A1D">
            <w:r w:rsidRPr="009A4A1D">
              <w:t>-1 </w:t>
            </w:r>
          </w:p>
        </w:tc>
        <w:tc>
          <w:tcPr>
            <w:tcW w:w="453" w:type="dxa"/>
            <w:noWrap/>
            <w:hideMark/>
          </w:tcPr>
          <w:p w:rsidR="009A4A1D" w:rsidRPr="009A4A1D" w:rsidRDefault="009A4A1D" w:rsidP="009A4A1D">
            <w:r w:rsidRPr="009A4A1D">
              <w:t>-1</w:t>
            </w:r>
          </w:p>
        </w:tc>
        <w:tc>
          <w:tcPr>
            <w:tcW w:w="514" w:type="dxa"/>
            <w:noWrap/>
            <w:hideMark/>
          </w:tcPr>
          <w:p w:rsidR="009A4A1D" w:rsidRPr="009A4A1D" w:rsidRDefault="009A4A1D" w:rsidP="009A4A1D">
            <w:r w:rsidRPr="009A4A1D">
              <w:t>0</w:t>
            </w:r>
          </w:p>
        </w:tc>
      </w:tr>
      <w:tr w:rsidR="009A4A1D" w:rsidRPr="009A4A1D" w:rsidTr="009A4A1D">
        <w:trPr>
          <w:trHeight w:val="300"/>
        </w:trPr>
        <w:tc>
          <w:tcPr>
            <w:tcW w:w="1465" w:type="dxa"/>
            <w:noWrap/>
            <w:hideMark/>
          </w:tcPr>
          <w:p w:rsidR="009A4A1D" w:rsidRPr="009A4A1D" w:rsidRDefault="009A4A1D">
            <w:r w:rsidRPr="009A4A1D">
              <w:t>Qatar National</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128</w:t>
            </w:r>
          </w:p>
        </w:tc>
        <w:tc>
          <w:tcPr>
            <w:tcW w:w="347" w:type="dxa"/>
            <w:noWrap/>
            <w:hideMark/>
          </w:tcPr>
          <w:p w:rsidR="009A4A1D" w:rsidRPr="009A4A1D" w:rsidRDefault="009A4A1D" w:rsidP="009A4A1D">
            <w:r w:rsidRPr="009A4A1D">
              <w:t>-283</w:t>
            </w:r>
          </w:p>
        </w:tc>
        <w:tc>
          <w:tcPr>
            <w:tcW w:w="658" w:type="dxa"/>
            <w:noWrap/>
            <w:hideMark/>
          </w:tcPr>
          <w:p w:rsidR="009A4A1D" w:rsidRPr="009A4A1D" w:rsidRDefault="009A4A1D">
            <w:r w:rsidRPr="009A4A1D">
              <w:t>22 </w:t>
            </w:r>
          </w:p>
        </w:tc>
        <w:tc>
          <w:tcPr>
            <w:tcW w:w="3034" w:type="dxa"/>
            <w:noWrap/>
            <w:hideMark/>
          </w:tcPr>
          <w:p w:rsidR="009A4A1D" w:rsidRPr="009A4A1D" w:rsidRDefault="009A4A1D">
            <w:r w:rsidRPr="009A4A1D">
              <w:t>Qatar</w:t>
            </w:r>
          </w:p>
        </w:tc>
        <w:tc>
          <w:tcPr>
            <w:tcW w:w="459" w:type="dxa"/>
            <w:noWrap/>
            <w:hideMark/>
          </w:tcPr>
          <w:p w:rsidR="009A4A1D" w:rsidRPr="009A4A1D" w:rsidRDefault="009A4A1D" w:rsidP="009A4A1D">
            <w:r w:rsidRPr="009A4A1D">
              <w:t>20</w:t>
            </w:r>
          </w:p>
        </w:tc>
        <w:tc>
          <w:tcPr>
            <w:tcW w:w="459" w:type="dxa"/>
            <w:noWrap/>
            <w:hideMark/>
          </w:tcPr>
          <w:p w:rsidR="009A4A1D" w:rsidRPr="009A4A1D" w:rsidRDefault="009A4A1D">
            <w:r w:rsidRPr="009A4A1D">
              <w:t>20 </w:t>
            </w:r>
          </w:p>
        </w:tc>
        <w:tc>
          <w:tcPr>
            <w:tcW w:w="453" w:type="dxa"/>
            <w:noWrap/>
            <w:hideMark/>
          </w:tcPr>
          <w:p w:rsidR="009A4A1D" w:rsidRPr="009A4A1D" w:rsidRDefault="009A4A1D" w:rsidP="009A4A1D">
            <w:r w:rsidRPr="009A4A1D">
              <w:t>20</w:t>
            </w:r>
          </w:p>
        </w:tc>
        <w:tc>
          <w:tcPr>
            <w:tcW w:w="514" w:type="dxa"/>
            <w:noWrap/>
            <w:hideMark/>
          </w:tcPr>
          <w:p w:rsidR="009A4A1D" w:rsidRPr="009A4A1D" w:rsidRDefault="009A4A1D" w:rsidP="009A4A1D">
            <w:r w:rsidRPr="009A4A1D">
              <w:t>3</w:t>
            </w:r>
          </w:p>
        </w:tc>
      </w:tr>
      <w:tr w:rsidR="009A4A1D" w:rsidRPr="009A4A1D" w:rsidTr="009A4A1D">
        <w:trPr>
          <w:trHeight w:val="300"/>
        </w:trPr>
        <w:tc>
          <w:tcPr>
            <w:tcW w:w="1465" w:type="dxa"/>
            <w:noWrap/>
            <w:hideMark/>
          </w:tcPr>
          <w:p w:rsidR="009A4A1D" w:rsidRPr="009A4A1D" w:rsidRDefault="009A4A1D">
            <w:proofErr w:type="spellStart"/>
            <w:r w:rsidRPr="009A4A1D">
              <w:t>Qornoq</w:t>
            </w:r>
            <w:proofErr w:type="spellEnd"/>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164</w:t>
            </w:r>
          </w:p>
        </w:tc>
        <w:tc>
          <w:tcPr>
            <w:tcW w:w="347" w:type="dxa"/>
            <w:noWrap/>
            <w:hideMark/>
          </w:tcPr>
          <w:p w:rsidR="009A4A1D" w:rsidRPr="009A4A1D" w:rsidRDefault="009A4A1D" w:rsidP="009A4A1D">
            <w:r w:rsidRPr="009A4A1D">
              <w:t>138</w:t>
            </w:r>
          </w:p>
        </w:tc>
        <w:tc>
          <w:tcPr>
            <w:tcW w:w="658" w:type="dxa"/>
            <w:noWrap/>
            <w:hideMark/>
          </w:tcPr>
          <w:p w:rsidR="009A4A1D" w:rsidRPr="009A4A1D" w:rsidRDefault="009A4A1D">
            <w:r w:rsidRPr="009A4A1D">
              <w:t>-189 </w:t>
            </w:r>
          </w:p>
        </w:tc>
        <w:tc>
          <w:tcPr>
            <w:tcW w:w="3034" w:type="dxa"/>
            <w:noWrap/>
            <w:hideMark/>
          </w:tcPr>
          <w:p w:rsidR="009A4A1D" w:rsidRPr="009A4A1D" w:rsidRDefault="009A4A1D">
            <w:r w:rsidRPr="009A4A1D">
              <w:t>Greenland (South)</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 w:rsidRPr="009A4A1D">
              <w:t>25 </w:t>
            </w:r>
          </w:p>
        </w:tc>
        <w:tc>
          <w:tcPr>
            <w:tcW w:w="453" w:type="dxa"/>
            <w:noWrap/>
            <w:hideMark/>
          </w:tcPr>
          <w:p w:rsidR="009A4A1D" w:rsidRPr="009A4A1D" w:rsidRDefault="009A4A1D" w:rsidP="009A4A1D">
            <w:r w:rsidRPr="009A4A1D">
              <w:t>32</w:t>
            </w:r>
          </w:p>
        </w:tc>
        <w:tc>
          <w:tcPr>
            <w:tcW w:w="514" w:type="dxa"/>
            <w:noWrap/>
            <w:hideMark/>
          </w:tcPr>
          <w:p w:rsidR="009A4A1D" w:rsidRPr="009A4A1D" w:rsidRDefault="009A4A1D" w:rsidP="009A4A1D">
            <w:r w:rsidRPr="009A4A1D">
              <w:t>2</w:t>
            </w:r>
          </w:p>
        </w:tc>
      </w:tr>
      <w:tr w:rsidR="009A4A1D" w:rsidRPr="009A4A1D" w:rsidTr="009A4A1D">
        <w:trPr>
          <w:trHeight w:val="300"/>
        </w:trPr>
        <w:tc>
          <w:tcPr>
            <w:tcW w:w="1465" w:type="dxa"/>
            <w:noWrap/>
            <w:hideMark/>
          </w:tcPr>
          <w:p w:rsidR="009A4A1D" w:rsidRPr="009A4A1D" w:rsidRDefault="009A4A1D">
            <w:r w:rsidRPr="009A4A1D">
              <w:t>Reunion</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94</w:t>
            </w:r>
          </w:p>
        </w:tc>
        <w:tc>
          <w:tcPr>
            <w:tcW w:w="347" w:type="dxa"/>
            <w:noWrap/>
            <w:hideMark/>
          </w:tcPr>
          <w:p w:rsidR="009A4A1D" w:rsidRPr="009A4A1D" w:rsidRDefault="009A4A1D" w:rsidP="009A4A1D">
            <w:r w:rsidRPr="009A4A1D">
              <w:t>-948</w:t>
            </w:r>
          </w:p>
        </w:tc>
        <w:tc>
          <w:tcPr>
            <w:tcW w:w="658" w:type="dxa"/>
            <w:noWrap/>
            <w:hideMark/>
          </w:tcPr>
          <w:p w:rsidR="009A4A1D" w:rsidRPr="009A4A1D" w:rsidRDefault="009A4A1D">
            <w:r w:rsidRPr="009A4A1D">
              <w:t>-1262 </w:t>
            </w:r>
          </w:p>
        </w:tc>
        <w:tc>
          <w:tcPr>
            <w:tcW w:w="3034" w:type="dxa"/>
            <w:noWrap/>
            <w:hideMark/>
          </w:tcPr>
          <w:p w:rsidR="009A4A1D" w:rsidRPr="009A4A1D" w:rsidRDefault="009A4A1D">
            <w:r w:rsidRPr="009A4A1D">
              <w:t>Mascarene Islands</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 w:rsidRPr="009A4A1D">
              <w:t>25 </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r w:rsidRPr="009A4A1D">
              <w:t>Rome 1940</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225</w:t>
            </w:r>
          </w:p>
        </w:tc>
        <w:tc>
          <w:tcPr>
            <w:tcW w:w="347" w:type="dxa"/>
            <w:noWrap/>
            <w:hideMark/>
          </w:tcPr>
          <w:p w:rsidR="009A4A1D" w:rsidRPr="009A4A1D" w:rsidRDefault="009A4A1D" w:rsidP="009A4A1D">
            <w:r w:rsidRPr="009A4A1D">
              <w:t>-65</w:t>
            </w:r>
          </w:p>
        </w:tc>
        <w:tc>
          <w:tcPr>
            <w:tcW w:w="658" w:type="dxa"/>
            <w:noWrap/>
            <w:hideMark/>
          </w:tcPr>
          <w:p w:rsidR="009A4A1D" w:rsidRPr="009A4A1D" w:rsidRDefault="009A4A1D">
            <w:r w:rsidRPr="009A4A1D">
              <w:t>9 </w:t>
            </w:r>
          </w:p>
        </w:tc>
        <w:tc>
          <w:tcPr>
            <w:tcW w:w="3034" w:type="dxa"/>
            <w:noWrap/>
            <w:hideMark/>
          </w:tcPr>
          <w:p w:rsidR="009A4A1D" w:rsidRPr="009A4A1D" w:rsidRDefault="009A4A1D">
            <w:r w:rsidRPr="009A4A1D">
              <w:t>Italy (Sardinia)</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 w:rsidRPr="009A4A1D">
              <w:t>25 </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r w:rsidRPr="009A4A1D">
              <w:t>S-42 (</w:t>
            </w:r>
            <w:proofErr w:type="spellStart"/>
            <w:r w:rsidRPr="009A4A1D">
              <w:t>Pulkovo</w:t>
            </w:r>
            <w:proofErr w:type="spellEnd"/>
            <w:r w:rsidRPr="009A4A1D">
              <w:t xml:space="preserve"> 1942)</w:t>
            </w:r>
          </w:p>
        </w:tc>
        <w:tc>
          <w:tcPr>
            <w:tcW w:w="1253" w:type="dxa"/>
            <w:noWrap/>
            <w:hideMark/>
          </w:tcPr>
          <w:p w:rsidR="009A4A1D" w:rsidRPr="009A4A1D" w:rsidRDefault="009A4A1D">
            <w:proofErr w:type="spellStart"/>
            <w:r w:rsidRPr="009A4A1D">
              <w:t>Krassovsky</w:t>
            </w:r>
            <w:proofErr w:type="spellEnd"/>
            <w:r w:rsidRPr="009A4A1D">
              <w:t xml:space="preserve"> 1940 </w:t>
            </w:r>
          </w:p>
        </w:tc>
        <w:tc>
          <w:tcPr>
            <w:tcW w:w="934" w:type="dxa"/>
            <w:noWrap/>
            <w:hideMark/>
          </w:tcPr>
          <w:p w:rsidR="009A4A1D" w:rsidRPr="009A4A1D" w:rsidRDefault="009A4A1D" w:rsidP="009A4A1D">
            <w:r w:rsidRPr="009A4A1D">
              <w:t>28</w:t>
            </w:r>
          </w:p>
        </w:tc>
        <w:tc>
          <w:tcPr>
            <w:tcW w:w="347" w:type="dxa"/>
            <w:noWrap/>
            <w:hideMark/>
          </w:tcPr>
          <w:p w:rsidR="009A4A1D" w:rsidRPr="009A4A1D" w:rsidRDefault="009A4A1D" w:rsidP="009A4A1D">
            <w:r w:rsidRPr="009A4A1D">
              <w:t>-121</w:t>
            </w:r>
          </w:p>
        </w:tc>
        <w:tc>
          <w:tcPr>
            <w:tcW w:w="658" w:type="dxa"/>
            <w:noWrap/>
            <w:hideMark/>
          </w:tcPr>
          <w:p w:rsidR="009A4A1D" w:rsidRPr="009A4A1D" w:rsidRDefault="009A4A1D">
            <w:r w:rsidRPr="009A4A1D">
              <w:t>-77 </w:t>
            </w:r>
          </w:p>
        </w:tc>
        <w:tc>
          <w:tcPr>
            <w:tcW w:w="3034" w:type="dxa"/>
            <w:noWrap/>
            <w:hideMark/>
          </w:tcPr>
          <w:p w:rsidR="009A4A1D" w:rsidRPr="009A4A1D" w:rsidRDefault="009A4A1D">
            <w:r w:rsidRPr="009A4A1D">
              <w:t>Hungary</w:t>
            </w:r>
          </w:p>
        </w:tc>
        <w:tc>
          <w:tcPr>
            <w:tcW w:w="459" w:type="dxa"/>
            <w:noWrap/>
            <w:hideMark/>
          </w:tcPr>
          <w:p w:rsidR="009A4A1D" w:rsidRPr="009A4A1D" w:rsidRDefault="009A4A1D" w:rsidP="009A4A1D">
            <w:r w:rsidRPr="009A4A1D">
              <w:t>2</w:t>
            </w:r>
          </w:p>
        </w:tc>
        <w:tc>
          <w:tcPr>
            <w:tcW w:w="459" w:type="dxa"/>
            <w:noWrap/>
            <w:hideMark/>
          </w:tcPr>
          <w:p w:rsidR="009A4A1D" w:rsidRPr="009A4A1D" w:rsidRDefault="009A4A1D">
            <w:r w:rsidRPr="009A4A1D">
              <w:t>2 </w:t>
            </w:r>
          </w:p>
        </w:tc>
        <w:tc>
          <w:tcPr>
            <w:tcW w:w="453" w:type="dxa"/>
            <w:noWrap/>
            <w:hideMark/>
          </w:tcPr>
          <w:p w:rsidR="009A4A1D" w:rsidRPr="009A4A1D" w:rsidRDefault="009A4A1D" w:rsidP="009A4A1D">
            <w:r w:rsidRPr="009A4A1D">
              <w:t>2</w:t>
            </w:r>
          </w:p>
        </w:tc>
        <w:tc>
          <w:tcPr>
            <w:tcW w:w="514" w:type="dxa"/>
            <w:noWrap/>
            <w:hideMark/>
          </w:tcPr>
          <w:p w:rsidR="009A4A1D" w:rsidRPr="009A4A1D" w:rsidRDefault="009A4A1D" w:rsidP="009A4A1D">
            <w:r w:rsidRPr="009A4A1D">
              <w:t>5</w:t>
            </w:r>
          </w:p>
        </w:tc>
      </w:tr>
      <w:tr w:rsidR="009A4A1D" w:rsidRPr="009A4A1D" w:rsidTr="009A4A1D">
        <w:trPr>
          <w:trHeight w:val="300"/>
        </w:trPr>
        <w:tc>
          <w:tcPr>
            <w:tcW w:w="1465" w:type="dxa"/>
            <w:noWrap/>
            <w:hideMark/>
          </w:tcPr>
          <w:p w:rsidR="009A4A1D" w:rsidRPr="009A4A1D" w:rsidRDefault="009A4A1D">
            <w:r w:rsidRPr="009A4A1D">
              <w:t>S-42 (</w:t>
            </w:r>
            <w:proofErr w:type="spellStart"/>
            <w:r w:rsidRPr="009A4A1D">
              <w:t>Pulkovo</w:t>
            </w:r>
            <w:proofErr w:type="spellEnd"/>
            <w:r w:rsidRPr="009A4A1D">
              <w:t xml:space="preserve"> 1942)</w:t>
            </w:r>
          </w:p>
        </w:tc>
        <w:tc>
          <w:tcPr>
            <w:tcW w:w="1253" w:type="dxa"/>
            <w:noWrap/>
            <w:hideMark/>
          </w:tcPr>
          <w:p w:rsidR="009A4A1D" w:rsidRPr="009A4A1D" w:rsidRDefault="009A4A1D">
            <w:proofErr w:type="spellStart"/>
            <w:r w:rsidRPr="009A4A1D">
              <w:t>Krassovsky</w:t>
            </w:r>
            <w:proofErr w:type="spellEnd"/>
            <w:r w:rsidRPr="009A4A1D">
              <w:t xml:space="preserve"> 1940 </w:t>
            </w:r>
          </w:p>
        </w:tc>
        <w:tc>
          <w:tcPr>
            <w:tcW w:w="934" w:type="dxa"/>
            <w:noWrap/>
            <w:hideMark/>
          </w:tcPr>
          <w:p w:rsidR="009A4A1D" w:rsidRPr="009A4A1D" w:rsidRDefault="009A4A1D" w:rsidP="009A4A1D">
            <w:r w:rsidRPr="009A4A1D">
              <w:t>23</w:t>
            </w:r>
          </w:p>
        </w:tc>
        <w:tc>
          <w:tcPr>
            <w:tcW w:w="347" w:type="dxa"/>
            <w:noWrap/>
            <w:hideMark/>
          </w:tcPr>
          <w:p w:rsidR="009A4A1D" w:rsidRPr="009A4A1D" w:rsidRDefault="009A4A1D" w:rsidP="009A4A1D">
            <w:r w:rsidRPr="009A4A1D">
              <w:t>-124</w:t>
            </w:r>
          </w:p>
        </w:tc>
        <w:tc>
          <w:tcPr>
            <w:tcW w:w="658" w:type="dxa"/>
            <w:noWrap/>
            <w:hideMark/>
          </w:tcPr>
          <w:p w:rsidR="009A4A1D" w:rsidRPr="009A4A1D" w:rsidRDefault="009A4A1D">
            <w:r w:rsidRPr="009A4A1D">
              <w:t>-82 </w:t>
            </w:r>
          </w:p>
        </w:tc>
        <w:tc>
          <w:tcPr>
            <w:tcW w:w="3034" w:type="dxa"/>
            <w:noWrap/>
            <w:hideMark/>
          </w:tcPr>
          <w:p w:rsidR="009A4A1D" w:rsidRPr="009A4A1D" w:rsidRDefault="009A4A1D">
            <w:r w:rsidRPr="009A4A1D">
              <w:t>Poland</w:t>
            </w:r>
          </w:p>
        </w:tc>
        <w:tc>
          <w:tcPr>
            <w:tcW w:w="459" w:type="dxa"/>
            <w:noWrap/>
            <w:hideMark/>
          </w:tcPr>
          <w:p w:rsidR="009A4A1D" w:rsidRPr="009A4A1D" w:rsidRDefault="009A4A1D" w:rsidP="009A4A1D">
            <w:r w:rsidRPr="009A4A1D">
              <w:t>4</w:t>
            </w:r>
          </w:p>
        </w:tc>
        <w:tc>
          <w:tcPr>
            <w:tcW w:w="459" w:type="dxa"/>
            <w:noWrap/>
            <w:hideMark/>
          </w:tcPr>
          <w:p w:rsidR="009A4A1D" w:rsidRPr="009A4A1D" w:rsidRDefault="009A4A1D">
            <w:r w:rsidRPr="009A4A1D">
              <w:t>2 </w:t>
            </w:r>
          </w:p>
        </w:tc>
        <w:tc>
          <w:tcPr>
            <w:tcW w:w="453" w:type="dxa"/>
            <w:noWrap/>
            <w:hideMark/>
          </w:tcPr>
          <w:p w:rsidR="009A4A1D" w:rsidRPr="009A4A1D" w:rsidRDefault="009A4A1D" w:rsidP="009A4A1D">
            <w:r w:rsidRPr="009A4A1D">
              <w:t>4</w:t>
            </w:r>
          </w:p>
        </w:tc>
        <w:tc>
          <w:tcPr>
            <w:tcW w:w="514" w:type="dxa"/>
            <w:noWrap/>
            <w:hideMark/>
          </w:tcPr>
          <w:p w:rsidR="009A4A1D" w:rsidRPr="009A4A1D" w:rsidRDefault="009A4A1D" w:rsidP="009A4A1D">
            <w:r w:rsidRPr="009A4A1D">
              <w:t>11</w:t>
            </w:r>
          </w:p>
        </w:tc>
      </w:tr>
      <w:tr w:rsidR="009A4A1D" w:rsidRPr="009A4A1D" w:rsidTr="009A4A1D">
        <w:trPr>
          <w:trHeight w:val="300"/>
        </w:trPr>
        <w:tc>
          <w:tcPr>
            <w:tcW w:w="1465" w:type="dxa"/>
            <w:noWrap/>
            <w:hideMark/>
          </w:tcPr>
          <w:p w:rsidR="009A4A1D" w:rsidRPr="009A4A1D" w:rsidRDefault="009A4A1D">
            <w:r w:rsidRPr="009A4A1D">
              <w:t>S-42 (</w:t>
            </w:r>
            <w:proofErr w:type="spellStart"/>
            <w:r w:rsidRPr="009A4A1D">
              <w:t>Pulkovo</w:t>
            </w:r>
            <w:proofErr w:type="spellEnd"/>
            <w:r w:rsidRPr="009A4A1D">
              <w:t xml:space="preserve"> 1942)</w:t>
            </w:r>
          </w:p>
        </w:tc>
        <w:tc>
          <w:tcPr>
            <w:tcW w:w="1253" w:type="dxa"/>
            <w:noWrap/>
            <w:hideMark/>
          </w:tcPr>
          <w:p w:rsidR="009A4A1D" w:rsidRPr="009A4A1D" w:rsidRDefault="009A4A1D">
            <w:proofErr w:type="spellStart"/>
            <w:r w:rsidRPr="009A4A1D">
              <w:t>Krassovsky</w:t>
            </w:r>
            <w:proofErr w:type="spellEnd"/>
            <w:r w:rsidRPr="009A4A1D">
              <w:t xml:space="preserve"> 1940 </w:t>
            </w:r>
          </w:p>
        </w:tc>
        <w:tc>
          <w:tcPr>
            <w:tcW w:w="934" w:type="dxa"/>
            <w:noWrap/>
            <w:hideMark/>
          </w:tcPr>
          <w:p w:rsidR="009A4A1D" w:rsidRPr="009A4A1D" w:rsidRDefault="009A4A1D" w:rsidP="009A4A1D">
            <w:r w:rsidRPr="009A4A1D">
              <w:t>26</w:t>
            </w:r>
          </w:p>
        </w:tc>
        <w:tc>
          <w:tcPr>
            <w:tcW w:w="347" w:type="dxa"/>
            <w:noWrap/>
            <w:hideMark/>
          </w:tcPr>
          <w:p w:rsidR="009A4A1D" w:rsidRPr="009A4A1D" w:rsidRDefault="009A4A1D" w:rsidP="009A4A1D">
            <w:r w:rsidRPr="009A4A1D">
              <w:t>-121</w:t>
            </w:r>
          </w:p>
        </w:tc>
        <w:tc>
          <w:tcPr>
            <w:tcW w:w="658" w:type="dxa"/>
            <w:noWrap/>
            <w:hideMark/>
          </w:tcPr>
          <w:p w:rsidR="009A4A1D" w:rsidRPr="009A4A1D" w:rsidRDefault="009A4A1D">
            <w:r w:rsidRPr="009A4A1D">
              <w:t>-78 </w:t>
            </w:r>
          </w:p>
        </w:tc>
        <w:tc>
          <w:tcPr>
            <w:tcW w:w="3034" w:type="dxa"/>
            <w:noWrap/>
            <w:hideMark/>
          </w:tcPr>
          <w:p w:rsidR="009A4A1D" w:rsidRPr="009A4A1D" w:rsidRDefault="009A4A1D">
            <w:proofErr w:type="spellStart"/>
            <w:r w:rsidRPr="009A4A1D">
              <w:t>Czechoslavakia</w:t>
            </w:r>
            <w:proofErr w:type="spellEnd"/>
          </w:p>
        </w:tc>
        <w:tc>
          <w:tcPr>
            <w:tcW w:w="459" w:type="dxa"/>
            <w:noWrap/>
            <w:hideMark/>
          </w:tcPr>
          <w:p w:rsidR="009A4A1D" w:rsidRPr="009A4A1D" w:rsidRDefault="009A4A1D" w:rsidP="009A4A1D">
            <w:r w:rsidRPr="009A4A1D">
              <w:t>3</w:t>
            </w:r>
          </w:p>
        </w:tc>
        <w:tc>
          <w:tcPr>
            <w:tcW w:w="459" w:type="dxa"/>
            <w:noWrap/>
            <w:hideMark/>
          </w:tcPr>
          <w:p w:rsidR="009A4A1D" w:rsidRPr="009A4A1D" w:rsidRDefault="009A4A1D">
            <w:r w:rsidRPr="009A4A1D">
              <w:t>3 </w:t>
            </w:r>
          </w:p>
        </w:tc>
        <w:tc>
          <w:tcPr>
            <w:tcW w:w="453" w:type="dxa"/>
            <w:noWrap/>
            <w:hideMark/>
          </w:tcPr>
          <w:p w:rsidR="009A4A1D" w:rsidRPr="009A4A1D" w:rsidRDefault="009A4A1D" w:rsidP="009A4A1D">
            <w:r w:rsidRPr="009A4A1D">
              <w:t>2</w:t>
            </w:r>
          </w:p>
        </w:tc>
        <w:tc>
          <w:tcPr>
            <w:tcW w:w="514" w:type="dxa"/>
            <w:noWrap/>
            <w:hideMark/>
          </w:tcPr>
          <w:p w:rsidR="009A4A1D" w:rsidRPr="009A4A1D" w:rsidRDefault="009A4A1D" w:rsidP="009A4A1D">
            <w:r w:rsidRPr="009A4A1D">
              <w:t>6</w:t>
            </w:r>
          </w:p>
        </w:tc>
      </w:tr>
      <w:tr w:rsidR="009A4A1D" w:rsidRPr="009A4A1D" w:rsidTr="009A4A1D">
        <w:trPr>
          <w:trHeight w:val="300"/>
        </w:trPr>
        <w:tc>
          <w:tcPr>
            <w:tcW w:w="1465" w:type="dxa"/>
            <w:noWrap/>
            <w:hideMark/>
          </w:tcPr>
          <w:p w:rsidR="009A4A1D" w:rsidRPr="009A4A1D" w:rsidRDefault="009A4A1D">
            <w:r w:rsidRPr="009A4A1D">
              <w:t>S-42 (</w:t>
            </w:r>
            <w:proofErr w:type="spellStart"/>
            <w:r w:rsidRPr="009A4A1D">
              <w:t>Pulkovo</w:t>
            </w:r>
            <w:proofErr w:type="spellEnd"/>
            <w:r w:rsidRPr="009A4A1D">
              <w:t xml:space="preserve"> 1942)</w:t>
            </w:r>
          </w:p>
        </w:tc>
        <w:tc>
          <w:tcPr>
            <w:tcW w:w="1253" w:type="dxa"/>
            <w:noWrap/>
            <w:hideMark/>
          </w:tcPr>
          <w:p w:rsidR="009A4A1D" w:rsidRPr="009A4A1D" w:rsidRDefault="009A4A1D">
            <w:proofErr w:type="spellStart"/>
            <w:r w:rsidRPr="009A4A1D">
              <w:t>Krassovsky</w:t>
            </w:r>
            <w:proofErr w:type="spellEnd"/>
            <w:r w:rsidRPr="009A4A1D">
              <w:t xml:space="preserve"> 1940 </w:t>
            </w:r>
          </w:p>
        </w:tc>
        <w:tc>
          <w:tcPr>
            <w:tcW w:w="934" w:type="dxa"/>
            <w:noWrap/>
            <w:hideMark/>
          </w:tcPr>
          <w:p w:rsidR="009A4A1D" w:rsidRPr="009A4A1D" w:rsidRDefault="009A4A1D" w:rsidP="009A4A1D">
            <w:r w:rsidRPr="009A4A1D">
              <w:t>24</w:t>
            </w:r>
          </w:p>
        </w:tc>
        <w:tc>
          <w:tcPr>
            <w:tcW w:w="347" w:type="dxa"/>
            <w:noWrap/>
            <w:hideMark/>
          </w:tcPr>
          <w:p w:rsidR="009A4A1D" w:rsidRPr="009A4A1D" w:rsidRDefault="009A4A1D" w:rsidP="009A4A1D">
            <w:r w:rsidRPr="009A4A1D">
              <w:t>-124</w:t>
            </w:r>
          </w:p>
        </w:tc>
        <w:tc>
          <w:tcPr>
            <w:tcW w:w="658" w:type="dxa"/>
            <w:noWrap/>
            <w:hideMark/>
          </w:tcPr>
          <w:p w:rsidR="009A4A1D" w:rsidRPr="009A4A1D" w:rsidRDefault="009A4A1D">
            <w:r w:rsidRPr="009A4A1D">
              <w:t>-82 </w:t>
            </w:r>
          </w:p>
        </w:tc>
        <w:tc>
          <w:tcPr>
            <w:tcW w:w="3034" w:type="dxa"/>
            <w:noWrap/>
            <w:hideMark/>
          </w:tcPr>
          <w:p w:rsidR="009A4A1D" w:rsidRPr="009A4A1D" w:rsidRDefault="009A4A1D">
            <w:r w:rsidRPr="009A4A1D">
              <w:t>Latvia</w:t>
            </w:r>
          </w:p>
        </w:tc>
        <w:tc>
          <w:tcPr>
            <w:tcW w:w="459" w:type="dxa"/>
            <w:noWrap/>
            <w:hideMark/>
          </w:tcPr>
          <w:p w:rsidR="009A4A1D" w:rsidRPr="009A4A1D" w:rsidRDefault="009A4A1D" w:rsidP="009A4A1D">
            <w:r w:rsidRPr="009A4A1D">
              <w:t>2</w:t>
            </w:r>
          </w:p>
        </w:tc>
        <w:tc>
          <w:tcPr>
            <w:tcW w:w="459" w:type="dxa"/>
            <w:noWrap/>
            <w:hideMark/>
          </w:tcPr>
          <w:p w:rsidR="009A4A1D" w:rsidRPr="009A4A1D" w:rsidRDefault="009A4A1D">
            <w:r w:rsidRPr="009A4A1D">
              <w:t>2 </w:t>
            </w:r>
          </w:p>
        </w:tc>
        <w:tc>
          <w:tcPr>
            <w:tcW w:w="453" w:type="dxa"/>
            <w:noWrap/>
            <w:hideMark/>
          </w:tcPr>
          <w:p w:rsidR="009A4A1D" w:rsidRPr="009A4A1D" w:rsidRDefault="009A4A1D" w:rsidP="009A4A1D">
            <w:r w:rsidRPr="009A4A1D">
              <w:t>2</w:t>
            </w:r>
          </w:p>
        </w:tc>
        <w:tc>
          <w:tcPr>
            <w:tcW w:w="514" w:type="dxa"/>
            <w:noWrap/>
            <w:hideMark/>
          </w:tcPr>
          <w:p w:rsidR="009A4A1D" w:rsidRPr="009A4A1D" w:rsidRDefault="009A4A1D" w:rsidP="009A4A1D">
            <w:r w:rsidRPr="009A4A1D">
              <w:t>5</w:t>
            </w:r>
          </w:p>
        </w:tc>
      </w:tr>
      <w:tr w:rsidR="009A4A1D" w:rsidRPr="009A4A1D" w:rsidTr="009A4A1D">
        <w:trPr>
          <w:trHeight w:val="300"/>
        </w:trPr>
        <w:tc>
          <w:tcPr>
            <w:tcW w:w="1465" w:type="dxa"/>
            <w:noWrap/>
            <w:hideMark/>
          </w:tcPr>
          <w:p w:rsidR="009A4A1D" w:rsidRPr="009A4A1D" w:rsidRDefault="009A4A1D">
            <w:r w:rsidRPr="009A4A1D">
              <w:t>S-42 (</w:t>
            </w:r>
            <w:proofErr w:type="spellStart"/>
            <w:r w:rsidRPr="009A4A1D">
              <w:t>Pulkovo</w:t>
            </w:r>
            <w:proofErr w:type="spellEnd"/>
            <w:r w:rsidRPr="009A4A1D">
              <w:t xml:space="preserve"> 1942)</w:t>
            </w:r>
          </w:p>
        </w:tc>
        <w:tc>
          <w:tcPr>
            <w:tcW w:w="1253" w:type="dxa"/>
            <w:noWrap/>
            <w:hideMark/>
          </w:tcPr>
          <w:p w:rsidR="009A4A1D" w:rsidRPr="009A4A1D" w:rsidRDefault="009A4A1D">
            <w:proofErr w:type="spellStart"/>
            <w:r w:rsidRPr="009A4A1D">
              <w:t>Krassovsky</w:t>
            </w:r>
            <w:proofErr w:type="spellEnd"/>
            <w:r w:rsidRPr="009A4A1D">
              <w:t xml:space="preserve"> 1940 </w:t>
            </w:r>
          </w:p>
        </w:tc>
        <w:tc>
          <w:tcPr>
            <w:tcW w:w="934" w:type="dxa"/>
            <w:noWrap/>
            <w:hideMark/>
          </w:tcPr>
          <w:p w:rsidR="009A4A1D" w:rsidRPr="009A4A1D" w:rsidRDefault="009A4A1D" w:rsidP="009A4A1D">
            <w:r w:rsidRPr="009A4A1D">
              <w:t>15</w:t>
            </w:r>
          </w:p>
        </w:tc>
        <w:tc>
          <w:tcPr>
            <w:tcW w:w="347" w:type="dxa"/>
            <w:noWrap/>
            <w:hideMark/>
          </w:tcPr>
          <w:p w:rsidR="009A4A1D" w:rsidRPr="009A4A1D" w:rsidRDefault="009A4A1D" w:rsidP="009A4A1D">
            <w:r w:rsidRPr="009A4A1D">
              <w:t>-130</w:t>
            </w:r>
          </w:p>
        </w:tc>
        <w:tc>
          <w:tcPr>
            <w:tcW w:w="658" w:type="dxa"/>
            <w:noWrap/>
            <w:hideMark/>
          </w:tcPr>
          <w:p w:rsidR="009A4A1D" w:rsidRPr="009A4A1D" w:rsidRDefault="009A4A1D">
            <w:r w:rsidRPr="009A4A1D">
              <w:t>-84 </w:t>
            </w:r>
          </w:p>
        </w:tc>
        <w:tc>
          <w:tcPr>
            <w:tcW w:w="3034" w:type="dxa"/>
            <w:noWrap/>
            <w:hideMark/>
          </w:tcPr>
          <w:p w:rsidR="009A4A1D" w:rsidRPr="009A4A1D" w:rsidRDefault="009A4A1D">
            <w:r w:rsidRPr="009A4A1D">
              <w:t>Kazakhstan</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 w:rsidRPr="009A4A1D">
              <w:t>25 </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2</w:t>
            </w:r>
          </w:p>
        </w:tc>
      </w:tr>
      <w:tr w:rsidR="009A4A1D" w:rsidRPr="009A4A1D" w:rsidTr="009A4A1D">
        <w:trPr>
          <w:trHeight w:val="300"/>
        </w:trPr>
        <w:tc>
          <w:tcPr>
            <w:tcW w:w="1465" w:type="dxa"/>
            <w:noWrap/>
            <w:hideMark/>
          </w:tcPr>
          <w:p w:rsidR="009A4A1D" w:rsidRPr="009A4A1D" w:rsidRDefault="009A4A1D">
            <w:r w:rsidRPr="009A4A1D">
              <w:t>S-42 (</w:t>
            </w:r>
            <w:proofErr w:type="spellStart"/>
            <w:r w:rsidRPr="009A4A1D">
              <w:t>Pulkovo</w:t>
            </w:r>
            <w:proofErr w:type="spellEnd"/>
            <w:r w:rsidRPr="009A4A1D">
              <w:t xml:space="preserve"> 1942)</w:t>
            </w:r>
          </w:p>
        </w:tc>
        <w:tc>
          <w:tcPr>
            <w:tcW w:w="1253" w:type="dxa"/>
            <w:noWrap/>
            <w:hideMark/>
          </w:tcPr>
          <w:p w:rsidR="009A4A1D" w:rsidRPr="009A4A1D" w:rsidRDefault="009A4A1D">
            <w:proofErr w:type="spellStart"/>
            <w:r w:rsidRPr="009A4A1D">
              <w:t>Krassovsky</w:t>
            </w:r>
            <w:proofErr w:type="spellEnd"/>
            <w:r w:rsidRPr="009A4A1D">
              <w:t xml:space="preserve"> 1940 </w:t>
            </w:r>
          </w:p>
        </w:tc>
        <w:tc>
          <w:tcPr>
            <w:tcW w:w="934" w:type="dxa"/>
            <w:noWrap/>
            <w:hideMark/>
          </w:tcPr>
          <w:p w:rsidR="009A4A1D" w:rsidRPr="009A4A1D" w:rsidRDefault="009A4A1D" w:rsidP="009A4A1D">
            <w:r w:rsidRPr="009A4A1D">
              <w:t>24</w:t>
            </w:r>
          </w:p>
        </w:tc>
        <w:tc>
          <w:tcPr>
            <w:tcW w:w="347" w:type="dxa"/>
            <w:noWrap/>
            <w:hideMark/>
          </w:tcPr>
          <w:p w:rsidR="009A4A1D" w:rsidRPr="009A4A1D" w:rsidRDefault="009A4A1D" w:rsidP="009A4A1D">
            <w:r w:rsidRPr="009A4A1D">
              <w:t>-130</w:t>
            </w:r>
          </w:p>
        </w:tc>
        <w:tc>
          <w:tcPr>
            <w:tcW w:w="658" w:type="dxa"/>
            <w:noWrap/>
            <w:hideMark/>
          </w:tcPr>
          <w:p w:rsidR="009A4A1D" w:rsidRPr="009A4A1D" w:rsidRDefault="009A4A1D">
            <w:r w:rsidRPr="009A4A1D">
              <w:t>-92 </w:t>
            </w:r>
          </w:p>
        </w:tc>
        <w:tc>
          <w:tcPr>
            <w:tcW w:w="3034" w:type="dxa"/>
            <w:noWrap/>
            <w:hideMark/>
          </w:tcPr>
          <w:p w:rsidR="009A4A1D" w:rsidRPr="009A4A1D" w:rsidRDefault="009A4A1D">
            <w:r w:rsidRPr="009A4A1D">
              <w:t>Albania</w:t>
            </w:r>
          </w:p>
        </w:tc>
        <w:tc>
          <w:tcPr>
            <w:tcW w:w="459" w:type="dxa"/>
            <w:noWrap/>
            <w:hideMark/>
          </w:tcPr>
          <w:p w:rsidR="009A4A1D" w:rsidRPr="009A4A1D" w:rsidRDefault="009A4A1D" w:rsidP="009A4A1D">
            <w:r w:rsidRPr="009A4A1D">
              <w:t>3</w:t>
            </w:r>
          </w:p>
        </w:tc>
        <w:tc>
          <w:tcPr>
            <w:tcW w:w="459" w:type="dxa"/>
            <w:noWrap/>
            <w:hideMark/>
          </w:tcPr>
          <w:p w:rsidR="009A4A1D" w:rsidRPr="009A4A1D" w:rsidRDefault="009A4A1D">
            <w:r w:rsidRPr="009A4A1D">
              <w:t>3 </w:t>
            </w:r>
          </w:p>
        </w:tc>
        <w:tc>
          <w:tcPr>
            <w:tcW w:w="453" w:type="dxa"/>
            <w:noWrap/>
            <w:hideMark/>
          </w:tcPr>
          <w:p w:rsidR="009A4A1D" w:rsidRPr="009A4A1D" w:rsidRDefault="009A4A1D" w:rsidP="009A4A1D">
            <w:r w:rsidRPr="009A4A1D">
              <w:t>3</w:t>
            </w:r>
          </w:p>
        </w:tc>
        <w:tc>
          <w:tcPr>
            <w:tcW w:w="514" w:type="dxa"/>
            <w:noWrap/>
            <w:hideMark/>
          </w:tcPr>
          <w:p w:rsidR="009A4A1D" w:rsidRPr="009A4A1D" w:rsidRDefault="009A4A1D" w:rsidP="009A4A1D">
            <w:r w:rsidRPr="009A4A1D">
              <w:t>7</w:t>
            </w:r>
          </w:p>
        </w:tc>
      </w:tr>
      <w:tr w:rsidR="009A4A1D" w:rsidRPr="009A4A1D" w:rsidTr="009A4A1D">
        <w:trPr>
          <w:trHeight w:val="300"/>
        </w:trPr>
        <w:tc>
          <w:tcPr>
            <w:tcW w:w="1465" w:type="dxa"/>
            <w:noWrap/>
            <w:hideMark/>
          </w:tcPr>
          <w:p w:rsidR="009A4A1D" w:rsidRPr="009A4A1D" w:rsidRDefault="009A4A1D">
            <w:r w:rsidRPr="009A4A1D">
              <w:t>S-42 (</w:t>
            </w:r>
            <w:proofErr w:type="spellStart"/>
            <w:r w:rsidRPr="009A4A1D">
              <w:t>Pulkovo</w:t>
            </w:r>
            <w:proofErr w:type="spellEnd"/>
            <w:r w:rsidRPr="009A4A1D">
              <w:t xml:space="preserve"> 1942)</w:t>
            </w:r>
          </w:p>
        </w:tc>
        <w:tc>
          <w:tcPr>
            <w:tcW w:w="1253" w:type="dxa"/>
            <w:noWrap/>
            <w:hideMark/>
          </w:tcPr>
          <w:p w:rsidR="009A4A1D" w:rsidRPr="009A4A1D" w:rsidRDefault="009A4A1D">
            <w:proofErr w:type="spellStart"/>
            <w:r w:rsidRPr="009A4A1D">
              <w:t>Krassovsky</w:t>
            </w:r>
            <w:proofErr w:type="spellEnd"/>
            <w:r w:rsidRPr="009A4A1D">
              <w:t xml:space="preserve"> 1940 </w:t>
            </w:r>
          </w:p>
        </w:tc>
        <w:tc>
          <w:tcPr>
            <w:tcW w:w="934" w:type="dxa"/>
            <w:noWrap/>
            <w:hideMark/>
          </w:tcPr>
          <w:p w:rsidR="009A4A1D" w:rsidRPr="009A4A1D" w:rsidRDefault="009A4A1D" w:rsidP="009A4A1D">
            <w:r w:rsidRPr="009A4A1D">
              <w:t>28</w:t>
            </w:r>
          </w:p>
        </w:tc>
        <w:tc>
          <w:tcPr>
            <w:tcW w:w="347" w:type="dxa"/>
            <w:noWrap/>
            <w:hideMark/>
          </w:tcPr>
          <w:p w:rsidR="009A4A1D" w:rsidRPr="009A4A1D" w:rsidRDefault="009A4A1D" w:rsidP="009A4A1D">
            <w:r w:rsidRPr="009A4A1D">
              <w:t>-121</w:t>
            </w:r>
          </w:p>
        </w:tc>
        <w:tc>
          <w:tcPr>
            <w:tcW w:w="658" w:type="dxa"/>
            <w:noWrap/>
            <w:hideMark/>
          </w:tcPr>
          <w:p w:rsidR="009A4A1D" w:rsidRPr="009A4A1D" w:rsidRDefault="009A4A1D">
            <w:r w:rsidRPr="009A4A1D">
              <w:t>-77 </w:t>
            </w:r>
          </w:p>
        </w:tc>
        <w:tc>
          <w:tcPr>
            <w:tcW w:w="3034" w:type="dxa"/>
            <w:noWrap/>
            <w:hideMark/>
          </w:tcPr>
          <w:p w:rsidR="009A4A1D" w:rsidRPr="009A4A1D" w:rsidRDefault="009A4A1D">
            <w:r w:rsidRPr="009A4A1D">
              <w:t>Romania</w:t>
            </w:r>
          </w:p>
        </w:tc>
        <w:tc>
          <w:tcPr>
            <w:tcW w:w="459" w:type="dxa"/>
            <w:noWrap/>
            <w:hideMark/>
          </w:tcPr>
          <w:p w:rsidR="009A4A1D" w:rsidRPr="009A4A1D" w:rsidRDefault="009A4A1D" w:rsidP="009A4A1D">
            <w:r w:rsidRPr="009A4A1D">
              <w:t>3</w:t>
            </w:r>
          </w:p>
        </w:tc>
        <w:tc>
          <w:tcPr>
            <w:tcW w:w="459" w:type="dxa"/>
            <w:noWrap/>
            <w:hideMark/>
          </w:tcPr>
          <w:p w:rsidR="009A4A1D" w:rsidRPr="009A4A1D" w:rsidRDefault="009A4A1D">
            <w:r w:rsidRPr="009A4A1D">
              <w:t>5 </w:t>
            </w:r>
          </w:p>
        </w:tc>
        <w:tc>
          <w:tcPr>
            <w:tcW w:w="453" w:type="dxa"/>
            <w:noWrap/>
            <w:hideMark/>
          </w:tcPr>
          <w:p w:rsidR="009A4A1D" w:rsidRPr="009A4A1D" w:rsidRDefault="009A4A1D" w:rsidP="009A4A1D">
            <w:r w:rsidRPr="009A4A1D">
              <w:t>3</w:t>
            </w:r>
          </w:p>
        </w:tc>
        <w:tc>
          <w:tcPr>
            <w:tcW w:w="514" w:type="dxa"/>
            <w:noWrap/>
            <w:hideMark/>
          </w:tcPr>
          <w:p w:rsidR="009A4A1D" w:rsidRPr="009A4A1D" w:rsidRDefault="009A4A1D" w:rsidP="009A4A1D">
            <w:r w:rsidRPr="009A4A1D">
              <w:t>4</w:t>
            </w:r>
          </w:p>
        </w:tc>
      </w:tr>
      <w:tr w:rsidR="009A4A1D" w:rsidRPr="009A4A1D" w:rsidTr="009A4A1D">
        <w:trPr>
          <w:trHeight w:val="300"/>
        </w:trPr>
        <w:tc>
          <w:tcPr>
            <w:tcW w:w="1465" w:type="dxa"/>
            <w:noWrap/>
            <w:hideMark/>
          </w:tcPr>
          <w:p w:rsidR="009A4A1D" w:rsidRPr="009A4A1D" w:rsidRDefault="009A4A1D">
            <w:r w:rsidRPr="009A4A1D">
              <w:t>S-JTSK</w:t>
            </w:r>
          </w:p>
        </w:tc>
        <w:tc>
          <w:tcPr>
            <w:tcW w:w="1253" w:type="dxa"/>
            <w:noWrap/>
            <w:hideMark/>
          </w:tcPr>
          <w:p w:rsidR="009A4A1D" w:rsidRPr="009A4A1D" w:rsidRDefault="009A4A1D">
            <w:r w:rsidRPr="009A4A1D">
              <w:t>Bessel 1841</w:t>
            </w:r>
          </w:p>
        </w:tc>
        <w:tc>
          <w:tcPr>
            <w:tcW w:w="934" w:type="dxa"/>
            <w:noWrap/>
            <w:hideMark/>
          </w:tcPr>
          <w:p w:rsidR="009A4A1D" w:rsidRPr="009A4A1D" w:rsidRDefault="009A4A1D">
            <w:r w:rsidRPr="009A4A1D">
              <w:t>589 </w:t>
            </w:r>
          </w:p>
        </w:tc>
        <w:tc>
          <w:tcPr>
            <w:tcW w:w="347" w:type="dxa"/>
            <w:noWrap/>
            <w:hideMark/>
          </w:tcPr>
          <w:p w:rsidR="009A4A1D" w:rsidRPr="009A4A1D" w:rsidRDefault="009A4A1D" w:rsidP="009A4A1D">
            <w:r w:rsidRPr="009A4A1D">
              <w:t>76</w:t>
            </w:r>
          </w:p>
        </w:tc>
        <w:tc>
          <w:tcPr>
            <w:tcW w:w="658" w:type="dxa"/>
            <w:noWrap/>
            <w:hideMark/>
          </w:tcPr>
          <w:p w:rsidR="009A4A1D" w:rsidRPr="009A4A1D" w:rsidRDefault="009A4A1D" w:rsidP="009A4A1D">
            <w:r w:rsidRPr="009A4A1D">
              <w:t>480</w:t>
            </w:r>
          </w:p>
        </w:tc>
        <w:tc>
          <w:tcPr>
            <w:tcW w:w="3034" w:type="dxa"/>
            <w:noWrap/>
            <w:hideMark/>
          </w:tcPr>
          <w:p w:rsidR="009A4A1D" w:rsidRPr="009A4A1D" w:rsidRDefault="009A4A1D">
            <w:proofErr w:type="spellStart"/>
            <w:r w:rsidRPr="009A4A1D">
              <w:t>Czechoslavakia</w:t>
            </w:r>
            <w:proofErr w:type="spellEnd"/>
            <w:r w:rsidRPr="009A4A1D">
              <w:t xml:space="preserve"> (Prior 1 JAN 1993) </w:t>
            </w:r>
          </w:p>
        </w:tc>
        <w:tc>
          <w:tcPr>
            <w:tcW w:w="459" w:type="dxa"/>
            <w:noWrap/>
            <w:hideMark/>
          </w:tcPr>
          <w:p w:rsidR="009A4A1D" w:rsidRPr="009A4A1D" w:rsidRDefault="009A4A1D" w:rsidP="009A4A1D">
            <w:r w:rsidRPr="009A4A1D">
              <w:t>4</w:t>
            </w:r>
          </w:p>
        </w:tc>
        <w:tc>
          <w:tcPr>
            <w:tcW w:w="459" w:type="dxa"/>
            <w:noWrap/>
            <w:hideMark/>
          </w:tcPr>
          <w:p w:rsidR="009A4A1D" w:rsidRPr="009A4A1D" w:rsidRDefault="009A4A1D" w:rsidP="009A4A1D">
            <w:r w:rsidRPr="009A4A1D">
              <w:t>2</w:t>
            </w:r>
          </w:p>
        </w:tc>
        <w:tc>
          <w:tcPr>
            <w:tcW w:w="453" w:type="dxa"/>
            <w:noWrap/>
            <w:hideMark/>
          </w:tcPr>
          <w:p w:rsidR="009A4A1D" w:rsidRPr="009A4A1D" w:rsidRDefault="009A4A1D" w:rsidP="009A4A1D">
            <w:r w:rsidRPr="009A4A1D">
              <w:t>3</w:t>
            </w:r>
          </w:p>
        </w:tc>
        <w:tc>
          <w:tcPr>
            <w:tcW w:w="514" w:type="dxa"/>
            <w:noWrap/>
            <w:hideMark/>
          </w:tcPr>
          <w:p w:rsidR="009A4A1D" w:rsidRPr="009A4A1D" w:rsidRDefault="009A4A1D" w:rsidP="009A4A1D">
            <w:r w:rsidRPr="009A4A1D">
              <w:t>6</w:t>
            </w:r>
          </w:p>
        </w:tc>
      </w:tr>
      <w:tr w:rsidR="009A4A1D" w:rsidRPr="009A4A1D" w:rsidTr="009A4A1D">
        <w:trPr>
          <w:trHeight w:val="300"/>
        </w:trPr>
        <w:tc>
          <w:tcPr>
            <w:tcW w:w="1465" w:type="dxa"/>
            <w:noWrap/>
            <w:hideMark/>
          </w:tcPr>
          <w:p w:rsidR="009A4A1D" w:rsidRPr="009A4A1D" w:rsidRDefault="009A4A1D">
            <w:r w:rsidRPr="009A4A1D">
              <w:t>Santo (DOS) 1965</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170</w:t>
            </w:r>
          </w:p>
        </w:tc>
        <w:tc>
          <w:tcPr>
            <w:tcW w:w="347" w:type="dxa"/>
            <w:noWrap/>
            <w:hideMark/>
          </w:tcPr>
          <w:p w:rsidR="009A4A1D" w:rsidRPr="009A4A1D" w:rsidRDefault="009A4A1D" w:rsidP="009A4A1D">
            <w:r w:rsidRPr="009A4A1D">
              <w:t>42</w:t>
            </w:r>
          </w:p>
        </w:tc>
        <w:tc>
          <w:tcPr>
            <w:tcW w:w="658" w:type="dxa"/>
            <w:noWrap/>
            <w:hideMark/>
          </w:tcPr>
          <w:p w:rsidR="009A4A1D" w:rsidRPr="009A4A1D" w:rsidRDefault="009A4A1D">
            <w:r w:rsidRPr="009A4A1D">
              <w:t>84 </w:t>
            </w:r>
          </w:p>
        </w:tc>
        <w:tc>
          <w:tcPr>
            <w:tcW w:w="3034" w:type="dxa"/>
            <w:noWrap/>
            <w:hideMark/>
          </w:tcPr>
          <w:p w:rsidR="009A4A1D" w:rsidRPr="009A4A1D" w:rsidRDefault="009A4A1D">
            <w:proofErr w:type="spellStart"/>
            <w:r w:rsidRPr="009A4A1D">
              <w:t>Espirito</w:t>
            </w:r>
            <w:proofErr w:type="spellEnd"/>
            <w:r w:rsidRPr="009A4A1D">
              <w:t xml:space="preserve"> Santo Island</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sidP="009A4A1D">
            <w:r w:rsidRPr="009A4A1D">
              <w:t>25</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r w:rsidRPr="009A4A1D">
              <w:t xml:space="preserve">Sao </w:t>
            </w:r>
            <w:proofErr w:type="spellStart"/>
            <w:r w:rsidRPr="009A4A1D">
              <w:t>Braz</w:t>
            </w:r>
            <w:proofErr w:type="spellEnd"/>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203</w:t>
            </w:r>
          </w:p>
        </w:tc>
        <w:tc>
          <w:tcPr>
            <w:tcW w:w="347" w:type="dxa"/>
            <w:noWrap/>
            <w:hideMark/>
          </w:tcPr>
          <w:p w:rsidR="009A4A1D" w:rsidRPr="009A4A1D" w:rsidRDefault="009A4A1D" w:rsidP="009A4A1D">
            <w:r w:rsidRPr="009A4A1D">
              <w:t>141</w:t>
            </w:r>
          </w:p>
        </w:tc>
        <w:tc>
          <w:tcPr>
            <w:tcW w:w="658" w:type="dxa"/>
            <w:noWrap/>
            <w:hideMark/>
          </w:tcPr>
          <w:p w:rsidR="009A4A1D" w:rsidRPr="009A4A1D" w:rsidRDefault="009A4A1D">
            <w:r w:rsidRPr="009A4A1D">
              <w:t>53 </w:t>
            </w:r>
          </w:p>
        </w:tc>
        <w:tc>
          <w:tcPr>
            <w:tcW w:w="3034" w:type="dxa"/>
            <w:noWrap/>
            <w:hideMark/>
          </w:tcPr>
          <w:p w:rsidR="009A4A1D" w:rsidRPr="009A4A1D" w:rsidRDefault="009A4A1D">
            <w:r w:rsidRPr="009A4A1D">
              <w:t>Azores (Sao Miguel; Santa Maria Ids)</w:t>
            </w:r>
          </w:p>
        </w:tc>
        <w:tc>
          <w:tcPr>
            <w:tcW w:w="459" w:type="dxa"/>
            <w:noWrap/>
            <w:hideMark/>
          </w:tcPr>
          <w:p w:rsidR="009A4A1D" w:rsidRPr="009A4A1D" w:rsidRDefault="009A4A1D">
            <w:r w:rsidRPr="009A4A1D">
              <w:t>25 </w:t>
            </w:r>
          </w:p>
        </w:tc>
        <w:tc>
          <w:tcPr>
            <w:tcW w:w="459" w:type="dxa"/>
            <w:noWrap/>
            <w:hideMark/>
          </w:tcPr>
          <w:p w:rsidR="009A4A1D" w:rsidRPr="009A4A1D" w:rsidRDefault="009A4A1D" w:rsidP="009A4A1D">
            <w:r w:rsidRPr="009A4A1D">
              <w:t>25</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2</w:t>
            </w:r>
          </w:p>
        </w:tc>
      </w:tr>
      <w:tr w:rsidR="009A4A1D" w:rsidRPr="009A4A1D" w:rsidTr="009A4A1D">
        <w:trPr>
          <w:trHeight w:val="300"/>
        </w:trPr>
        <w:tc>
          <w:tcPr>
            <w:tcW w:w="1465" w:type="dxa"/>
            <w:noWrap/>
            <w:hideMark/>
          </w:tcPr>
          <w:p w:rsidR="009A4A1D" w:rsidRPr="009A4A1D" w:rsidRDefault="009A4A1D">
            <w:r w:rsidRPr="009A4A1D">
              <w:t>Sapper Hill 1943</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355</w:t>
            </w:r>
          </w:p>
        </w:tc>
        <w:tc>
          <w:tcPr>
            <w:tcW w:w="347" w:type="dxa"/>
            <w:noWrap/>
            <w:hideMark/>
          </w:tcPr>
          <w:p w:rsidR="009A4A1D" w:rsidRPr="009A4A1D" w:rsidRDefault="009A4A1D" w:rsidP="009A4A1D">
            <w:r w:rsidRPr="009A4A1D">
              <w:t>21</w:t>
            </w:r>
          </w:p>
        </w:tc>
        <w:tc>
          <w:tcPr>
            <w:tcW w:w="658" w:type="dxa"/>
            <w:noWrap/>
            <w:hideMark/>
          </w:tcPr>
          <w:p w:rsidR="009A4A1D" w:rsidRPr="009A4A1D" w:rsidRDefault="009A4A1D">
            <w:r w:rsidRPr="009A4A1D">
              <w:t>72 </w:t>
            </w:r>
          </w:p>
        </w:tc>
        <w:tc>
          <w:tcPr>
            <w:tcW w:w="3034" w:type="dxa"/>
            <w:noWrap/>
            <w:hideMark/>
          </w:tcPr>
          <w:p w:rsidR="009A4A1D" w:rsidRPr="009A4A1D" w:rsidRDefault="009A4A1D">
            <w:r w:rsidRPr="009A4A1D">
              <w:t>East Falkland Island</w:t>
            </w:r>
          </w:p>
        </w:tc>
        <w:tc>
          <w:tcPr>
            <w:tcW w:w="459" w:type="dxa"/>
            <w:noWrap/>
            <w:hideMark/>
          </w:tcPr>
          <w:p w:rsidR="009A4A1D" w:rsidRPr="009A4A1D" w:rsidRDefault="009A4A1D" w:rsidP="009A4A1D">
            <w:r w:rsidRPr="009A4A1D">
              <w:t>1</w:t>
            </w:r>
          </w:p>
        </w:tc>
        <w:tc>
          <w:tcPr>
            <w:tcW w:w="459" w:type="dxa"/>
            <w:noWrap/>
            <w:hideMark/>
          </w:tcPr>
          <w:p w:rsidR="009A4A1D" w:rsidRPr="009A4A1D" w:rsidRDefault="009A4A1D" w:rsidP="009A4A1D">
            <w:r w:rsidRPr="009A4A1D">
              <w:t>1</w:t>
            </w:r>
          </w:p>
        </w:tc>
        <w:tc>
          <w:tcPr>
            <w:tcW w:w="453" w:type="dxa"/>
            <w:noWrap/>
            <w:hideMark/>
          </w:tcPr>
          <w:p w:rsidR="009A4A1D" w:rsidRPr="009A4A1D" w:rsidRDefault="009A4A1D" w:rsidP="009A4A1D">
            <w:r w:rsidRPr="009A4A1D">
              <w:t>1</w:t>
            </w:r>
          </w:p>
        </w:tc>
        <w:tc>
          <w:tcPr>
            <w:tcW w:w="514" w:type="dxa"/>
            <w:noWrap/>
            <w:hideMark/>
          </w:tcPr>
          <w:p w:rsidR="009A4A1D" w:rsidRPr="009A4A1D" w:rsidRDefault="009A4A1D" w:rsidP="009A4A1D">
            <w:r w:rsidRPr="009A4A1D">
              <w:t>5</w:t>
            </w:r>
          </w:p>
        </w:tc>
      </w:tr>
      <w:tr w:rsidR="009A4A1D" w:rsidRPr="009A4A1D" w:rsidTr="009A4A1D">
        <w:trPr>
          <w:trHeight w:val="300"/>
        </w:trPr>
        <w:tc>
          <w:tcPr>
            <w:tcW w:w="1465" w:type="dxa"/>
            <w:noWrap/>
            <w:hideMark/>
          </w:tcPr>
          <w:p w:rsidR="009A4A1D" w:rsidRPr="009A4A1D" w:rsidRDefault="009A4A1D">
            <w:proofErr w:type="spellStart"/>
            <w:r w:rsidRPr="009A4A1D">
              <w:t>Schwarzeck</w:t>
            </w:r>
            <w:proofErr w:type="spellEnd"/>
          </w:p>
        </w:tc>
        <w:tc>
          <w:tcPr>
            <w:tcW w:w="1253" w:type="dxa"/>
            <w:noWrap/>
            <w:hideMark/>
          </w:tcPr>
          <w:p w:rsidR="009A4A1D" w:rsidRPr="009A4A1D" w:rsidRDefault="009A4A1D">
            <w:r w:rsidRPr="009A4A1D">
              <w:t xml:space="preserve">Bessel </w:t>
            </w:r>
            <w:r w:rsidRPr="009A4A1D">
              <w:lastRenderedPageBreak/>
              <w:t>1841 (Namibia) </w:t>
            </w:r>
          </w:p>
        </w:tc>
        <w:tc>
          <w:tcPr>
            <w:tcW w:w="934" w:type="dxa"/>
            <w:noWrap/>
            <w:hideMark/>
          </w:tcPr>
          <w:p w:rsidR="009A4A1D" w:rsidRPr="009A4A1D" w:rsidRDefault="009A4A1D" w:rsidP="009A4A1D">
            <w:r w:rsidRPr="009A4A1D">
              <w:lastRenderedPageBreak/>
              <w:t>616</w:t>
            </w:r>
          </w:p>
        </w:tc>
        <w:tc>
          <w:tcPr>
            <w:tcW w:w="347" w:type="dxa"/>
            <w:noWrap/>
            <w:hideMark/>
          </w:tcPr>
          <w:p w:rsidR="009A4A1D" w:rsidRPr="009A4A1D" w:rsidRDefault="009A4A1D" w:rsidP="009A4A1D">
            <w:r w:rsidRPr="009A4A1D">
              <w:t>97</w:t>
            </w:r>
          </w:p>
        </w:tc>
        <w:tc>
          <w:tcPr>
            <w:tcW w:w="658" w:type="dxa"/>
            <w:noWrap/>
            <w:hideMark/>
          </w:tcPr>
          <w:p w:rsidR="009A4A1D" w:rsidRPr="009A4A1D" w:rsidRDefault="009A4A1D">
            <w:r w:rsidRPr="009A4A1D">
              <w:t>-</w:t>
            </w:r>
            <w:r w:rsidRPr="009A4A1D">
              <w:lastRenderedPageBreak/>
              <w:t>251 </w:t>
            </w:r>
          </w:p>
        </w:tc>
        <w:tc>
          <w:tcPr>
            <w:tcW w:w="3034" w:type="dxa"/>
            <w:noWrap/>
            <w:hideMark/>
          </w:tcPr>
          <w:p w:rsidR="009A4A1D" w:rsidRPr="009A4A1D" w:rsidRDefault="009A4A1D">
            <w:r w:rsidRPr="009A4A1D">
              <w:lastRenderedPageBreak/>
              <w:t>Namibia</w:t>
            </w:r>
          </w:p>
        </w:tc>
        <w:tc>
          <w:tcPr>
            <w:tcW w:w="459" w:type="dxa"/>
            <w:noWrap/>
            <w:hideMark/>
          </w:tcPr>
          <w:p w:rsidR="009A4A1D" w:rsidRPr="009A4A1D" w:rsidRDefault="009A4A1D" w:rsidP="009A4A1D">
            <w:r w:rsidRPr="009A4A1D">
              <w:t>20</w:t>
            </w:r>
          </w:p>
        </w:tc>
        <w:tc>
          <w:tcPr>
            <w:tcW w:w="459" w:type="dxa"/>
            <w:noWrap/>
            <w:hideMark/>
          </w:tcPr>
          <w:p w:rsidR="009A4A1D" w:rsidRPr="009A4A1D" w:rsidRDefault="009A4A1D">
            <w:r w:rsidRPr="009A4A1D">
              <w:t>20</w:t>
            </w:r>
            <w:r w:rsidRPr="009A4A1D">
              <w:lastRenderedPageBreak/>
              <w:t> </w:t>
            </w:r>
          </w:p>
        </w:tc>
        <w:tc>
          <w:tcPr>
            <w:tcW w:w="453" w:type="dxa"/>
            <w:noWrap/>
            <w:hideMark/>
          </w:tcPr>
          <w:p w:rsidR="009A4A1D" w:rsidRPr="009A4A1D" w:rsidRDefault="009A4A1D" w:rsidP="009A4A1D">
            <w:r w:rsidRPr="009A4A1D">
              <w:lastRenderedPageBreak/>
              <w:t>20</w:t>
            </w:r>
          </w:p>
        </w:tc>
        <w:tc>
          <w:tcPr>
            <w:tcW w:w="514" w:type="dxa"/>
            <w:noWrap/>
            <w:hideMark/>
          </w:tcPr>
          <w:p w:rsidR="009A4A1D" w:rsidRPr="009A4A1D" w:rsidRDefault="009A4A1D" w:rsidP="009A4A1D">
            <w:r w:rsidRPr="009A4A1D">
              <w:t>3</w:t>
            </w:r>
          </w:p>
        </w:tc>
      </w:tr>
      <w:tr w:rsidR="009A4A1D" w:rsidRPr="009A4A1D" w:rsidTr="009A4A1D">
        <w:trPr>
          <w:trHeight w:val="300"/>
        </w:trPr>
        <w:tc>
          <w:tcPr>
            <w:tcW w:w="1465" w:type="dxa"/>
            <w:noWrap/>
            <w:hideMark/>
          </w:tcPr>
          <w:p w:rsidR="009A4A1D" w:rsidRPr="009A4A1D" w:rsidRDefault="009A4A1D">
            <w:proofErr w:type="spellStart"/>
            <w:r w:rsidRPr="009A4A1D">
              <w:lastRenderedPageBreak/>
              <w:t>Selvagem</w:t>
            </w:r>
            <w:proofErr w:type="spellEnd"/>
            <w:r w:rsidRPr="009A4A1D">
              <w:t xml:space="preserve"> Grande 1938</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289</w:t>
            </w:r>
          </w:p>
        </w:tc>
        <w:tc>
          <w:tcPr>
            <w:tcW w:w="347" w:type="dxa"/>
            <w:noWrap/>
            <w:hideMark/>
          </w:tcPr>
          <w:p w:rsidR="009A4A1D" w:rsidRPr="009A4A1D" w:rsidRDefault="009A4A1D" w:rsidP="009A4A1D">
            <w:r w:rsidRPr="009A4A1D">
              <w:t>-124</w:t>
            </w:r>
          </w:p>
        </w:tc>
        <w:tc>
          <w:tcPr>
            <w:tcW w:w="658" w:type="dxa"/>
            <w:noWrap/>
            <w:hideMark/>
          </w:tcPr>
          <w:p w:rsidR="009A4A1D" w:rsidRPr="009A4A1D" w:rsidRDefault="009A4A1D">
            <w:r w:rsidRPr="009A4A1D">
              <w:t>60 </w:t>
            </w:r>
          </w:p>
        </w:tc>
        <w:tc>
          <w:tcPr>
            <w:tcW w:w="3034" w:type="dxa"/>
            <w:noWrap/>
            <w:hideMark/>
          </w:tcPr>
          <w:p w:rsidR="009A4A1D" w:rsidRPr="009A4A1D" w:rsidRDefault="009A4A1D">
            <w:r w:rsidRPr="009A4A1D">
              <w:t>Salvage Islands</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 w:rsidRPr="009A4A1D">
              <w:t>25 </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r w:rsidRPr="009A4A1D">
              <w:t>Sierra Leone 1960</w:t>
            </w:r>
          </w:p>
        </w:tc>
        <w:tc>
          <w:tcPr>
            <w:tcW w:w="1253" w:type="dxa"/>
            <w:noWrap/>
            <w:hideMark/>
          </w:tcPr>
          <w:p w:rsidR="009A4A1D" w:rsidRPr="009A4A1D" w:rsidRDefault="009A4A1D">
            <w:r w:rsidRPr="009A4A1D">
              <w:t>Clarke 1880 </w:t>
            </w:r>
          </w:p>
        </w:tc>
        <w:tc>
          <w:tcPr>
            <w:tcW w:w="934" w:type="dxa"/>
            <w:noWrap/>
            <w:hideMark/>
          </w:tcPr>
          <w:p w:rsidR="009A4A1D" w:rsidRPr="009A4A1D" w:rsidRDefault="009A4A1D" w:rsidP="009A4A1D">
            <w:r w:rsidRPr="009A4A1D">
              <w:t>-88</w:t>
            </w:r>
          </w:p>
        </w:tc>
        <w:tc>
          <w:tcPr>
            <w:tcW w:w="347" w:type="dxa"/>
            <w:noWrap/>
            <w:hideMark/>
          </w:tcPr>
          <w:p w:rsidR="009A4A1D" w:rsidRPr="009A4A1D" w:rsidRDefault="009A4A1D" w:rsidP="009A4A1D">
            <w:r w:rsidRPr="009A4A1D">
              <w:t>4</w:t>
            </w:r>
          </w:p>
        </w:tc>
        <w:tc>
          <w:tcPr>
            <w:tcW w:w="658" w:type="dxa"/>
            <w:noWrap/>
            <w:hideMark/>
          </w:tcPr>
          <w:p w:rsidR="009A4A1D" w:rsidRPr="009A4A1D" w:rsidRDefault="009A4A1D">
            <w:r w:rsidRPr="009A4A1D">
              <w:t>101 </w:t>
            </w:r>
          </w:p>
        </w:tc>
        <w:tc>
          <w:tcPr>
            <w:tcW w:w="3034" w:type="dxa"/>
            <w:noWrap/>
            <w:hideMark/>
          </w:tcPr>
          <w:p w:rsidR="009A4A1D" w:rsidRPr="009A4A1D" w:rsidRDefault="009A4A1D">
            <w:r w:rsidRPr="009A4A1D">
              <w:t>Sierra Leone</w:t>
            </w:r>
          </w:p>
        </w:tc>
        <w:tc>
          <w:tcPr>
            <w:tcW w:w="459" w:type="dxa"/>
            <w:noWrap/>
            <w:hideMark/>
          </w:tcPr>
          <w:p w:rsidR="009A4A1D" w:rsidRPr="009A4A1D" w:rsidRDefault="009A4A1D" w:rsidP="009A4A1D">
            <w:r w:rsidRPr="009A4A1D">
              <w:t>15</w:t>
            </w:r>
          </w:p>
        </w:tc>
        <w:tc>
          <w:tcPr>
            <w:tcW w:w="459" w:type="dxa"/>
            <w:noWrap/>
            <w:hideMark/>
          </w:tcPr>
          <w:p w:rsidR="009A4A1D" w:rsidRPr="009A4A1D" w:rsidRDefault="009A4A1D">
            <w:r w:rsidRPr="009A4A1D">
              <w:t>15 </w:t>
            </w:r>
          </w:p>
        </w:tc>
        <w:tc>
          <w:tcPr>
            <w:tcW w:w="453" w:type="dxa"/>
            <w:noWrap/>
            <w:hideMark/>
          </w:tcPr>
          <w:p w:rsidR="009A4A1D" w:rsidRPr="009A4A1D" w:rsidRDefault="009A4A1D" w:rsidP="009A4A1D">
            <w:r w:rsidRPr="009A4A1D">
              <w:t>15</w:t>
            </w:r>
          </w:p>
        </w:tc>
        <w:tc>
          <w:tcPr>
            <w:tcW w:w="514" w:type="dxa"/>
            <w:noWrap/>
            <w:hideMark/>
          </w:tcPr>
          <w:p w:rsidR="009A4A1D" w:rsidRPr="009A4A1D" w:rsidRDefault="009A4A1D" w:rsidP="009A4A1D">
            <w:r w:rsidRPr="009A4A1D">
              <w:t>8</w:t>
            </w:r>
          </w:p>
        </w:tc>
      </w:tr>
      <w:tr w:rsidR="009A4A1D" w:rsidRPr="009A4A1D" w:rsidTr="009A4A1D">
        <w:trPr>
          <w:trHeight w:val="300"/>
        </w:trPr>
        <w:tc>
          <w:tcPr>
            <w:tcW w:w="1465" w:type="dxa"/>
            <w:noWrap/>
            <w:hideMark/>
          </w:tcPr>
          <w:p w:rsidR="009A4A1D" w:rsidRPr="009A4A1D" w:rsidRDefault="009A4A1D">
            <w:r w:rsidRPr="009A4A1D">
              <w:t>South American 1969</w:t>
            </w:r>
          </w:p>
        </w:tc>
        <w:tc>
          <w:tcPr>
            <w:tcW w:w="1253" w:type="dxa"/>
            <w:noWrap/>
            <w:hideMark/>
          </w:tcPr>
          <w:p w:rsidR="009A4A1D" w:rsidRPr="009A4A1D" w:rsidRDefault="009A4A1D">
            <w:r w:rsidRPr="009A4A1D">
              <w:t>South American 1969 </w:t>
            </w:r>
          </w:p>
        </w:tc>
        <w:tc>
          <w:tcPr>
            <w:tcW w:w="934" w:type="dxa"/>
            <w:noWrap/>
            <w:hideMark/>
          </w:tcPr>
          <w:p w:rsidR="009A4A1D" w:rsidRPr="009A4A1D" w:rsidRDefault="009A4A1D" w:rsidP="009A4A1D">
            <w:r w:rsidRPr="009A4A1D">
              <w:t>-62</w:t>
            </w:r>
          </w:p>
        </w:tc>
        <w:tc>
          <w:tcPr>
            <w:tcW w:w="347" w:type="dxa"/>
            <w:noWrap/>
            <w:hideMark/>
          </w:tcPr>
          <w:p w:rsidR="009A4A1D" w:rsidRPr="009A4A1D" w:rsidRDefault="009A4A1D" w:rsidP="009A4A1D">
            <w:r w:rsidRPr="009A4A1D">
              <w:t>-1</w:t>
            </w:r>
          </w:p>
        </w:tc>
        <w:tc>
          <w:tcPr>
            <w:tcW w:w="658" w:type="dxa"/>
            <w:noWrap/>
            <w:hideMark/>
          </w:tcPr>
          <w:p w:rsidR="009A4A1D" w:rsidRPr="009A4A1D" w:rsidRDefault="009A4A1D">
            <w:r w:rsidRPr="009A4A1D">
              <w:t>-37 </w:t>
            </w:r>
          </w:p>
        </w:tc>
        <w:tc>
          <w:tcPr>
            <w:tcW w:w="3034" w:type="dxa"/>
            <w:noWrap/>
            <w:hideMark/>
          </w:tcPr>
          <w:p w:rsidR="009A4A1D" w:rsidRPr="009A4A1D" w:rsidRDefault="009A4A1D">
            <w:r w:rsidRPr="009A4A1D">
              <w:t>Argentina</w:t>
            </w:r>
          </w:p>
        </w:tc>
        <w:tc>
          <w:tcPr>
            <w:tcW w:w="459" w:type="dxa"/>
            <w:noWrap/>
            <w:hideMark/>
          </w:tcPr>
          <w:p w:rsidR="009A4A1D" w:rsidRPr="009A4A1D" w:rsidRDefault="009A4A1D" w:rsidP="009A4A1D">
            <w:r w:rsidRPr="009A4A1D">
              <w:t>5</w:t>
            </w:r>
          </w:p>
        </w:tc>
        <w:tc>
          <w:tcPr>
            <w:tcW w:w="459" w:type="dxa"/>
            <w:noWrap/>
            <w:hideMark/>
          </w:tcPr>
          <w:p w:rsidR="009A4A1D" w:rsidRPr="009A4A1D" w:rsidRDefault="009A4A1D">
            <w:r w:rsidRPr="009A4A1D">
              <w:t>5 </w:t>
            </w:r>
          </w:p>
        </w:tc>
        <w:tc>
          <w:tcPr>
            <w:tcW w:w="453" w:type="dxa"/>
            <w:noWrap/>
            <w:hideMark/>
          </w:tcPr>
          <w:p w:rsidR="009A4A1D" w:rsidRPr="009A4A1D" w:rsidRDefault="009A4A1D" w:rsidP="009A4A1D">
            <w:r w:rsidRPr="009A4A1D">
              <w:t>5</w:t>
            </w:r>
          </w:p>
        </w:tc>
        <w:tc>
          <w:tcPr>
            <w:tcW w:w="514" w:type="dxa"/>
            <w:noWrap/>
            <w:hideMark/>
          </w:tcPr>
          <w:p w:rsidR="009A4A1D" w:rsidRPr="009A4A1D" w:rsidRDefault="009A4A1D" w:rsidP="009A4A1D">
            <w:r w:rsidRPr="009A4A1D">
              <w:t>10</w:t>
            </w:r>
          </w:p>
        </w:tc>
      </w:tr>
      <w:tr w:rsidR="009A4A1D" w:rsidRPr="009A4A1D" w:rsidTr="009A4A1D">
        <w:trPr>
          <w:trHeight w:val="300"/>
        </w:trPr>
        <w:tc>
          <w:tcPr>
            <w:tcW w:w="1465" w:type="dxa"/>
            <w:noWrap/>
            <w:hideMark/>
          </w:tcPr>
          <w:p w:rsidR="009A4A1D" w:rsidRPr="009A4A1D" w:rsidRDefault="009A4A1D">
            <w:r w:rsidRPr="009A4A1D">
              <w:t>South American 1969</w:t>
            </w:r>
          </w:p>
        </w:tc>
        <w:tc>
          <w:tcPr>
            <w:tcW w:w="1253" w:type="dxa"/>
            <w:noWrap/>
            <w:hideMark/>
          </w:tcPr>
          <w:p w:rsidR="009A4A1D" w:rsidRPr="009A4A1D" w:rsidRDefault="009A4A1D">
            <w:r w:rsidRPr="009A4A1D">
              <w:t>South American 1969 </w:t>
            </w:r>
          </w:p>
        </w:tc>
        <w:tc>
          <w:tcPr>
            <w:tcW w:w="934" w:type="dxa"/>
            <w:noWrap/>
            <w:hideMark/>
          </w:tcPr>
          <w:p w:rsidR="009A4A1D" w:rsidRPr="009A4A1D" w:rsidRDefault="009A4A1D" w:rsidP="009A4A1D">
            <w:r w:rsidRPr="009A4A1D">
              <w:t>-61</w:t>
            </w:r>
          </w:p>
        </w:tc>
        <w:tc>
          <w:tcPr>
            <w:tcW w:w="347" w:type="dxa"/>
            <w:noWrap/>
            <w:hideMark/>
          </w:tcPr>
          <w:p w:rsidR="009A4A1D" w:rsidRPr="009A4A1D" w:rsidRDefault="009A4A1D" w:rsidP="009A4A1D">
            <w:r w:rsidRPr="009A4A1D">
              <w:t>2</w:t>
            </w:r>
          </w:p>
        </w:tc>
        <w:tc>
          <w:tcPr>
            <w:tcW w:w="658" w:type="dxa"/>
            <w:noWrap/>
            <w:hideMark/>
          </w:tcPr>
          <w:p w:rsidR="009A4A1D" w:rsidRPr="009A4A1D" w:rsidRDefault="009A4A1D">
            <w:r w:rsidRPr="009A4A1D">
              <w:t>-48 </w:t>
            </w:r>
          </w:p>
        </w:tc>
        <w:tc>
          <w:tcPr>
            <w:tcW w:w="3034" w:type="dxa"/>
            <w:noWrap/>
            <w:hideMark/>
          </w:tcPr>
          <w:p w:rsidR="009A4A1D" w:rsidRPr="009A4A1D" w:rsidRDefault="009A4A1D">
            <w:r w:rsidRPr="009A4A1D">
              <w:t>Bolivia</w:t>
            </w:r>
          </w:p>
        </w:tc>
        <w:tc>
          <w:tcPr>
            <w:tcW w:w="459" w:type="dxa"/>
            <w:noWrap/>
            <w:hideMark/>
          </w:tcPr>
          <w:p w:rsidR="009A4A1D" w:rsidRPr="009A4A1D" w:rsidRDefault="009A4A1D" w:rsidP="009A4A1D">
            <w:r w:rsidRPr="009A4A1D">
              <w:t>15</w:t>
            </w:r>
          </w:p>
        </w:tc>
        <w:tc>
          <w:tcPr>
            <w:tcW w:w="459" w:type="dxa"/>
            <w:noWrap/>
            <w:hideMark/>
          </w:tcPr>
          <w:p w:rsidR="009A4A1D" w:rsidRPr="009A4A1D" w:rsidRDefault="009A4A1D">
            <w:r w:rsidRPr="009A4A1D">
              <w:t>15 </w:t>
            </w:r>
          </w:p>
        </w:tc>
        <w:tc>
          <w:tcPr>
            <w:tcW w:w="453" w:type="dxa"/>
            <w:noWrap/>
            <w:hideMark/>
          </w:tcPr>
          <w:p w:rsidR="009A4A1D" w:rsidRPr="009A4A1D" w:rsidRDefault="009A4A1D" w:rsidP="009A4A1D">
            <w:r w:rsidRPr="009A4A1D">
              <w:t>15</w:t>
            </w:r>
          </w:p>
        </w:tc>
        <w:tc>
          <w:tcPr>
            <w:tcW w:w="514" w:type="dxa"/>
            <w:noWrap/>
            <w:hideMark/>
          </w:tcPr>
          <w:p w:rsidR="009A4A1D" w:rsidRPr="009A4A1D" w:rsidRDefault="009A4A1D" w:rsidP="009A4A1D">
            <w:r w:rsidRPr="009A4A1D">
              <w:t>4</w:t>
            </w:r>
          </w:p>
        </w:tc>
      </w:tr>
      <w:tr w:rsidR="009A4A1D" w:rsidRPr="009A4A1D" w:rsidTr="009A4A1D">
        <w:trPr>
          <w:trHeight w:val="300"/>
        </w:trPr>
        <w:tc>
          <w:tcPr>
            <w:tcW w:w="1465" w:type="dxa"/>
            <w:noWrap/>
            <w:hideMark/>
          </w:tcPr>
          <w:p w:rsidR="009A4A1D" w:rsidRPr="009A4A1D" w:rsidRDefault="009A4A1D">
            <w:r w:rsidRPr="009A4A1D">
              <w:t>South American 1969</w:t>
            </w:r>
          </w:p>
        </w:tc>
        <w:tc>
          <w:tcPr>
            <w:tcW w:w="1253" w:type="dxa"/>
            <w:noWrap/>
            <w:hideMark/>
          </w:tcPr>
          <w:p w:rsidR="009A4A1D" w:rsidRPr="009A4A1D" w:rsidRDefault="009A4A1D">
            <w:r w:rsidRPr="009A4A1D">
              <w:t>South American 1969 </w:t>
            </w:r>
          </w:p>
        </w:tc>
        <w:tc>
          <w:tcPr>
            <w:tcW w:w="934" w:type="dxa"/>
            <w:noWrap/>
            <w:hideMark/>
          </w:tcPr>
          <w:p w:rsidR="009A4A1D" w:rsidRPr="009A4A1D" w:rsidRDefault="009A4A1D" w:rsidP="009A4A1D">
            <w:r w:rsidRPr="009A4A1D">
              <w:t>-60</w:t>
            </w:r>
          </w:p>
        </w:tc>
        <w:tc>
          <w:tcPr>
            <w:tcW w:w="347" w:type="dxa"/>
            <w:noWrap/>
            <w:hideMark/>
          </w:tcPr>
          <w:p w:rsidR="009A4A1D" w:rsidRPr="009A4A1D" w:rsidRDefault="009A4A1D" w:rsidP="009A4A1D">
            <w:r w:rsidRPr="009A4A1D">
              <w:t>-2</w:t>
            </w:r>
          </w:p>
        </w:tc>
        <w:tc>
          <w:tcPr>
            <w:tcW w:w="658" w:type="dxa"/>
            <w:noWrap/>
            <w:hideMark/>
          </w:tcPr>
          <w:p w:rsidR="009A4A1D" w:rsidRPr="009A4A1D" w:rsidRDefault="009A4A1D">
            <w:r w:rsidRPr="009A4A1D">
              <w:t>-41 </w:t>
            </w:r>
          </w:p>
        </w:tc>
        <w:tc>
          <w:tcPr>
            <w:tcW w:w="3034" w:type="dxa"/>
            <w:noWrap/>
            <w:hideMark/>
          </w:tcPr>
          <w:p w:rsidR="009A4A1D" w:rsidRPr="009A4A1D" w:rsidRDefault="009A4A1D">
            <w:r w:rsidRPr="009A4A1D">
              <w:t>Brazil</w:t>
            </w:r>
          </w:p>
        </w:tc>
        <w:tc>
          <w:tcPr>
            <w:tcW w:w="459" w:type="dxa"/>
            <w:noWrap/>
            <w:hideMark/>
          </w:tcPr>
          <w:p w:rsidR="009A4A1D" w:rsidRPr="009A4A1D" w:rsidRDefault="009A4A1D" w:rsidP="009A4A1D">
            <w:r w:rsidRPr="009A4A1D">
              <w:t>3</w:t>
            </w:r>
          </w:p>
        </w:tc>
        <w:tc>
          <w:tcPr>
            <w:tcW w:w="459" w:type="dxa"/>
            <w:noWrap/>
            <w:hideMark/>
          </w:tcPr>
          <w:p w:rsidR="009A4A1D" w:rsidRPr="009A4A1D" w:rsidRDefault="009A4A1D">
            <w:r w:rsidRPr="009A4A1D">
              <w:t>5 </w:t>
            </w:r>
          </w:p>
        </w:tc>
        <w:tc>
          <w:tcPr>
            <w:tcW w:w="453" w:type="dxa"/>
            <w:noWrap/>
            <w:hideMark/>
          </w:tcPr>
          <w:p w:rsidR="009A4A1D" w:rsidRPr="009A4A1D" w:rsidRDefault="009A4A1D" w:rsidP="009A4A1D">
            <w:r w:rsidRPr="009A4A1D">
              <w:t>5</w:t>
            </w:r>
          </w:p>
        </w:tc>
        <w:tc>
          <w:tcPr>
            <w:tcW w:w="514" w:type="dxa"/>
            <w:noWrap/>
            <w:hideMark/>
          </w:tcPr>
          <w:p w:rsidR="009A4A1D" w:rsidRPr="009A4A1D" w:rsidRDefault="009A4A1D" w:rsidP="009A4A1D">
            <w:r w:rsidRPr="009A4A1D">
              <w:t>22</w:t>
            </w:r>
          </w:p>
        </w:tc>
      </w:tr>
      <w:tr w:rsidR="009A4A1D" w:rsidRPr="009A4A1D" w:rsidTr="009A4A1D">
        <w:trPr>
          <w:trHeight w:val="300"/>
        </w:trPr>
        <w:tc>
          <w:tcPr>
            <w:tcW w:w="1465" w:type="dxa"/>
            <w:noWrap/>
            <w:hideMark/>
          </w:tcPr>
          <w:p w:rsidR="009A4A1D" w:rsidRPr="009A4A1D" w:rsidRDefault="009A4A1D">
            <w:r w:rsidRPr="009A4A1D">
              <w:t>South American 1969</w:t>
            </w:r>
          </w:p>
        </w:tc>
        <w:tc>
          <w:tcPr>
            <w:tcW w:w="1253" w:type="dxa"/>
            <w:noWrap/>
            <w:hideMark/>
          </w:tcPr>
          <w:p w:rsidR="009A4A1D" w:rsidRPr="009A4A1D" w:rsidRDefault="009A4A1D">
            <w:r w:rsidRPr="009A4A1D">
              <w:t>South American 1969 </w:t>
            </w:r>
          </w:p>
        </w:tc>
        <w:tc>
          <w:tcPr>
            <w:tcW w:w="934" w:type="dxa"/>
            <w:noWrap/>
            <w:hideMark/>
          </w:tcPr>
          <w:p w:rsidR="009A4A1D" w:rsidRPr="009A4A1D" w:rsidRDefault="009A4A1D" w:rsidP="009A4A1D">
            <w:r w:rsidRPr="009A4A1D">
              <w:t>-75</w:t>
            </w:r>
          </w:p>
        </w:tc>
        <w:tc>
          <w:tcPr>
            <w:tcW w:w="347" w:type="dxa"/>
            <w:noWrap/>
            <w:hideMark/>
          </w:tcPr>
          <w:p w:rsidR="009A4A1D" w:rsidRPr="009A4A1D" w:rsidRDefault="009A4A1D" w:rsidP="009A4A1D">
            <w:r w:rsidRPr="009A4A1D">
              <w:t>-1</w:t>
            </w:r>
          </w:p>
        </w:tc>
        <w:tc>
          <w:tcPr>
            <w:tcW w:w="658" w:type="dxa"/>
            <w:noWrap/>
            <w:hideMark/>
          </w:tcPr>
          <w:p w:rsidR="009A4A1D" w:rsidRPr="009A4A1D" w:rsidRDefault="009A4A1D">
            <w:r w:rsidRPr="009A4A1D">
              <w:t>-44 </w:t>
            </w:r>
          </w:p>
        </w:tc>
        <w:tc>
          <w:tcPr>
            <w:tcW w:w="3034" w:type="dxa"/>
            <w:noWrap/>
            <w:hideMark/>
          </w:tcPr>
          <w:p w:rsidR="009A4A1D" w:rsidRPr="009A4A1D" w:rsidRDefault="009A4A1D">
            <w:r w:rsidRPr="009A4A1D">
              <w:t>Chile</w:t>
            </w:r>
          </w:p>
        </w:tc>
        <w:tc>
          <w:tcPr>
            <w:tcW w:w="459" w:type="dxa"/>
            <w:noWrap/>
            <w:hideMark/>
          </w:tcPr>
          <w:p w:rsidR="009A4A1D" w:rsidRPr="009A4A1D" w:rsidRDefault="009A4A1D" w:rsidP="009A4A1D">
            <w:r w:rsidRPr="009A4A1D">
              <w:t>15</w:t>
            </w:r>
          </w:p>
        </w:tc>
        <w:tc>
          <w:tcPr>
            <w:tcW w:w="459" w:type="dxa"/>
            <w:noWrap/>
            <w:hideMark/>
          </w:tcPr>
          <w:p w:rsidR="009A4A1D" w:rsidRPr="009A4A1D" w:rsidRDefault="009A4A1D">
            <w:r w:rsidRPr="009A4A1D">
              <w:t>8 </w:t>
            </w:r>
          </w:p>
        </w:tc>
        <w:tc>
          <w:tcPr>
            <w:tcW w:w="453" w:type="dxa"/>
            <w:noWrap/>
            <w:hideMark/>
          </w:tcPr>
          <w:p w:rsidR="009A4A1D" w:rsidRPr="009A4A1D" w:rsidRDefault="009A4A1D" w:rsidP="009A4A1D">
            <w:r w:rsidRPr="009A4A1D">
              <w:t>11</w:t>
            </w:r>
          </w:p>
        </w:tc>
        <w:tc>
          <w:tcPr>
            <w:tcW w:w="514" w:type="dxa"/>
            <w:noWrap/>
            <w:hideMark/>
          </w:tcPr>
          <w:p w:rsidR="009A4A1D" w:rsidRPr="009A4A1D" w:rsidRDefault="009A4A1D" w:rsidP="009A4A1D">
            <w:r w:rsidRPr="009A4A1D">
              <w:t>9</w:t>
            </w:r>
          </w:p>
        </w:tc>
      </w:tr>
      <w:tr w:rsidR="009A4A1D" w:rsidRPr="009A4A1D" w:rsidTr="009A4A1D">
        <w:trPr>
          <w:trHeight w:val="300"/>
        </w:trPr>
        <w:tc>
          <w:tcPr>
            <w:tcW w:w="1465" w:type="dxa"/>
            <w:noWrap/>
            <w:hideMark/>
          </w:tcPr>
          <w:p w:rsidR="009A4A1D" w:rsidRPr="009A4A1D" w:rsidRDefault="009A4A1D">
            <w:r w:rsidRPr="009A4A1D">
              <w:t>South American 1969</w:t>
            </w:r>
          </w:p>
        </w:tc>
        <w:tc>
          <w:tcPr>
            <w:tcW w:w="1253" w:type="dxa"/>
            <w:noWrap/>
            <w:hideMark/>
          </w:tcPr>
          <w:p w:rsidR="009A4A1D" w:rsidRPr="009A4A1D" w:rsidRDefault="009A4A1D">
            <w:r w:rsidRPr="009A4A1D">
              <w:t>South American 1969 </w:t>
            </w:r>
          </w:p>
        </w:tc>
        <w:tc>
          <w:tcPr>
            <w:tcW w:w="934" w:type="dxa"/>
            <w:noWrap/>
            <w:hideMark/>
          </w:tcPr>
          <w:p w:rsidR="009A4A1D" w:rsidRPr="009A4A1D" w:rsidRDefault="009A4A1D" w:rsidP="009A4A1D">
            <w:r w:rsidRPr="009A4A1D">
              <w:t>-44</w:t>
            </w:r>
          </w:p>
        </w:tc>
        <w:tc>
          <w:tcPr>
            <w:tcW w:w="347" w:type="dxa"/>
            <w:noWrap/>
            <w:hideMark/>
          </w:tcPr>
          <w:p w:rsidR="009A4A1D" w:rsidRPr="009A4A1D" w:rsidRDefault="009A4A1D" w:rsidP="009A4A1D">
            <w:r w:rsidRPr="009A4A1D">
              <w:t>6</w:t>
            </w:r>
          </w:p>
        </w:tc>
        <w:tc>
          <w:tcPr>
            <w:tcW w:w="658" w:type="dxa"/>
            <w:noWrap/>
            <w:hideMark/>
          </w:tcPr>
          <w:p w:rsidR="009A4A1D" w:rsidRPr="009A4A1D" w:rsidRDefault="009A4A1D">
            <w:r w:rsidRPr="009A4A1D">
              <w:t>-36 </w:t>
            </w:r>
          </w:p>
        </w:tc>
        <w:tc>
          <w:tcPr>
            <w:tcW w:w="3034" w:type="dxa"/>
            <w:noWrap/>
            <w:hideMark/>
          </w:tcPr>
          <w:p w:rsidR="009A4A1D" w:rsidRPr="009A4A1D" w:rsidRDefault="009A4A1D">
            <w:r w:rsidRPr="009A4A1D">
              <w:t>Colombia</w:t>
            </w:r>
          </w:p>
        </w:tc>
        <w:tc>
          <w:tcPr>
            <w:tcW w:w="459" w:type="dxa"/>
            <w:noWrap/>
            <w:hideMark/>
          </w:tcPr>
          <w:p w:rsidR="009A4A1D" w:rsidRPr="009A4A1D" w:rsidRDefault="009A4A1D" w:rsidP="009A4A1D">
            <w:r w:rsidRPr="009A4A1D">
              <w:t>6</w:t>
            </w:r>
          </w:p>
        </w:tc>
        <w:tc>
          <w:tcPr>
            <w:tcW w:w="459" w:type="dxa"/>
            <w:noWrap/>
            <w:hideMark/>
          </w:tcPr>
          <w:p w:rsidR="009A4A1D" w:rsidRPr="009A4A1D" w:rsidRDefault="009A4A1D">
            <w:r w:rsidRPr="009A4A1D">
              <w:t>6 </w:t>
            </w:r>
          </w:p>
        </w:tc>
        <w:tc>
          <w:tcPr>
            <w:tcW w:w="453" w:type="dxa"/>
            <w:noWrap/>
            <w:hideMark/>
          </w:tcPr>
          <w:p w:rsidR="009A4A1D" w:rsidRPr="009A4A1D" w:rsidRDefault="009A4A1D" w:rsidP="009A4A1D">
            <w:r w:rsidRPr="009A4A1D">
              <w:t>5</w:t>
            </w:r>
          </w:p>
        </w:tc>
        <w:tc>
          <w:tcPr>
            <w:tcW w:w="514" w:type="dxa"/>
            <w:noWrap/>
            <w:hideMark/>
          </w:tcPr>
          <w:p w:rsidR="009A4A1D" w:rsidRPr="009A4A1D" w:rsidRDefault="009A4A1D" w:rsidP="009A4A1D">
            <w:r w:rsidRPr="009A4A1D">
              <w:t>7</w:t>
            </w:r>
          </w:p>
        </w:tc>
      </w:tr>
      <w:tr w:rsidR="009A4A1D" w:rsidRPr="009A4A1D" w:rsidTr="009A4A1D">
        <w:trPr>
          <w:trHeight w:val="300"/>
        </w:trPr>
        <w:tc>
          <w:tcPr>
            <w:tcW w:w="1465" w:type="dxa"/>
            <w:noWrap/>
            <w:hideMark/>
          </w:tcPr>
          <w:p w:rsidR="009A4A1D" w:rsidRPr="009A4A1D" w:rsidRDefault="009A4A1D">
            <w:r w:rsidRPr="009A4A1D">
              <w:t>South American 1969</w:t>
            </w:r>
          </w:p>
        </w:tc>
        <w:tc>
          <w:tcPr>
            <w:tcW w:w="1253" w:type="dxa"/>
            <w:noWrap/>
            <w:hideMark/>
          </w:tcPr>
          <w:p w:rsidR="009A4A1D" w:rsidRPr="009A4A1D" w:rsidRDefault="009A4A1D">
            <w:r w:rsidRPr="009A4A1D">
              <w:t>South American 1969 </w:t>
            </w:r>
          </w:p>
        </w:tc>
        <w:tc>
          <w:tcPr>
            <w:tcW w:w="934" w:type="dxa"/>
            <w:noWrap/>
            <w:hideMark/>
          </w:tcPr>
          <w:p w:rsidR="009A4A1D" w:rsidRPr="009A4A1D" w:rsidRDefault="009A4A1D" w:rsidP="009A4A1D">
            <w:r w:rsidRPr="009A4A1D">
              <w:t>-48</w:t>
            </w:r>
          </w:p>
        </w:tc>
        <w:tc>
          <w:tcPr>
            <w:tcW w:w="347" w:type="dxa"/>
            <w:noWrap/>
            <w:hideMark/>
          </w:tcPr>
          <w:p w:rsidR="009A4A1D" w:rsidRPr="009A4A1D" w:rsidRDefault="009A4A1D" w:rsidP="009A4A1D">
            <w:r w:rsidRPr="009A4A1D">
              <w:t>3</w:t>
            </w:r>
          </w:p>
        </w:tc>
        <w:tc>
          <w:tcPr>
            <w:tcW w:w="658" w:type="dxa"/>
            <w:noWrap/>
            <w:hideMark/>
          </w:tcPr>
          <w:p w:rsidR="009A4A1D" w:rsidRPr="009A4A1D" w:rsidRDefault="009A4A1D">
            <w:r w:rsidRPr="009A4A1D">
              <w:t>-44 </w:t>
            </w:r>
          </w:p>
        </w:tc>
        <w:tc>
          <w:tcPr>
            <w:tcW w:w="3034" w:type="dxa"/>
            <w:noWrap/>
            <w:hideMark/>
          </w:tcPr>
          <w:p w:rsidR="009A4A1D" w:rsidRPr="009A4A1D" w:rsidRDefault="009A4A1D">
            <w:r w:rsidRPr="009A4A1D">
              <w:t>Ecuador</w:t>
            </w:r>
          </w:p>
        </w:tc>
        <w:tc>
          <w:tcPr>
            <w:tcW w:w="459" w:type="dxa"/>
            <w:noWrap/>
            <w:hideMark/>
          </w:tcPr>
          <w:p w:rsidR="009A4A1D" w:rsidRPr="009A4A1D" w:rsidRDefault="009A4A1D" w:rsidP="009A4A1D">
            <w:r w:rsidRPr="009A4A1D">
              <w:t>3</w:t>
            </w:r>
          </w:p>
        </w:tc>
        <w:tc>
          <w:tcPr>
            <w:tcW w:w="459" w:type="dxa"/>
            <w:noWrap/>
            <w:hideMark/>
          </w:tcPr>
          <w:p w:rsidR="009A4A1D" w:rsidRPr="009A4A1D" w:rsidRDefault="009A4A1D">
            <w:r w:rsidRPr="009A4A1D">
              <w:t>3 </w:t>
            </w:r>
          </w:p>
        </w:tc>
        <w:tc>
          <w:tcPr>
            <w:tcW w:w="453" w:type="dxa"/>
            <w:noWrap/>
            <w:hideMark/>
          </w:tcPr>
          <w:p w:rsidR="009A4A1D" w:rsidRPr="009A4A1D" w:rsidRDefault="009A4A1D" w:rsidP="009A4A1D">
            <w:r w:rsidRPr="009A4A1D">
              <w:t>3</w:t>
            </w:r>
          </w:p>
        </w:tc>
        <w:tc>
          <w:tcPr>
            <w:tcW w:w="514" w:type="dxa"/>
            <w:noWrap/>
            <w:hideMark/>
          </w:tcPr>
          <w:p w:rsidR="009A4A1D" w:rsidRPr="009A4A1D" w:rsidRDefault="009A4A1D" w:rsidP="009A4A1D">
            <w:r w:rsidRPr="009A4A1D">
              <w:t>11</w:t>
            </w:r>
          </w:p>
        </w:tc>
      </w:tr>
      <w:tr w:rsidR="009A4A1D" w:rsidRPr="009A4A1D" w:rsidTr="009A4A1D">
        <w:trPr>
          <w:trHeight w:val="300"/>
        </w:trPr>
        <w:tc>
          <w:tcPr>
            <w:tcW w:w="1465" w:type="dxa"/>
            <w:noWrap/>
            <w:hideMark/>
          </w:tcPr>
          <w:p w:rsidR="009A4A1D" w:rsidRPr="009A4A1D" w:rsidRDefault="009A4A1D">
            <w:r w:rsidRPr="009A4A1D">
              <w:t>South American 1969</w:t>
            </w:r>
          </w:p>
        </w:tc>
        <w:tc>
          <w:tcPr>
            <w:tcW w:w="1253" w:type="dxa"/>
            <w:noWrap/>
            <w:hideMark/>
          </w:tcPr>
          <w:p w:rsidR="009A4A1D" w:rsidRPr="009A4A1D" w:rsidRDefault="009A4A1D">
            <w:r w:rsidRPr="009A4A1D">
              <w:t>South American 1969 </w:t>
            </w:r>
          </w:p>
        </w:tc>
        <w:tc>
          <w:tcPr>
            <w:tcW w:w="934" w:type="dxa"/>
            <w:noWrap/>
            <w:hideMark/>
          </w:tcPr>
          <w:p w:rsidR="009A4A1D" w:rsidRPr="009A4A1D" w:rsidRDefault="009A4A1D" w:rsidP="009A4A1D">
            <w:r w:rsidRPr="009A4A1D">
              <w:t>-47</w:t>
            </w:r>
          </w:p>
        </w:tc>
        <w:tc>
          <w:tcPr>
            <w:tcW w:w="347" w:type="dxa"/>
            <w:noWrap/>
            <w:hideMark/>
          </w:tcPr>
          <w:p w:rsidR="009A4A1D" w:rsidRPr="009A4A1D" w:rsidRDefault="009A4A1D" w:rsidP="009A4A1D">
            <w:r w:rsidRPr="009A4A1D">
              <w:t>26</w:t>
            </w:r>
          </w:p>
        </w:tc>
        <w:tc>
          <w:tcPr>
            <w:tcW w:w="658" w:type="dxa"/>
            <w:noWrap/>
            <w:hideMark/>
          </w:tcPr>
          <w:p w:rsidR="009A4A1D" w:rsidRPr="009A4A1D" w:rsidRDefault="009A4A1D">
            <w:r w:rsidRPr="009A4A1D">
              <w:t>-42 </w:t>
            </w:r>
          </w:p>
        </w:tc>
        <w:tc>
          <w:tcPr>
            <w:tcW w:w="3034" w:type="dxa"/>
            <w:noWrap/>
            <w:hideMark/>
          </w:tcPr>
          <w:p w:rsidR="009A4A1D" w:rsidRPr="009A4A1D" w:rsidRDefault="009A4A1D">
            <w:r w:rsidRPr="009A4A1D">
              <w:t>Ecuador (</w:t>
            </w:r>
            <w:proofErr w:type="spellStart"/>
            <w:r w:rsidRPr="009A4A1D">
              <w:t>Baltra</w:t>
            </w:r>
            <w:proofErr w:type="spellEnd"/>
            <w:r w:rsidRPr="009A4A1D">
              <w:t>; Galapagos)</w:t>
            </w:r>
          </w:p>
        </w:tc>
        <w:tc>
          <w:tcPr>
            <w:tcW w:w="459" w:type="dxa"/>
            <w:noWrap/>
            <w:hideMark/>
          </w:tcPr>
          <w:p w:rsidR="009A4A1D" w:rsidRPr="009A4A1D" w:rsidRDefault="009A4A1D">
            <w:r w:rsidRPr="009A4A1D">
              <w:t>25 </w:t>
            </w:r>
          </w:p>
        </w:tc>
        <w:tc>
          <w:tcPr>
            <w:tcW w:w="459" w:type="dxa"/>
            <w:noWrap/>
            <w:hideMark/>
          </w:tcPr>
          <w:p w:rsidR="009A4A1D" w:rsidRPr="009A4A1D" w:rsidRDefault="009A4A1D" w:rsidP="009A4A1D">
            <w:r w:rsidRPr="009A4A1D">
              <w:t>25</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r w:rsidRPr="009A4A1D">
              <w:t>South American 1969</w:t>
            </w:r>
          </w:p>
        </w:tc>
        <w:tc>
          <w:tcPr>
            <w:tcW w:w="1253" w:type="dxa"/>
            <w:noWrap/>
            <w:hideMark/>
          </w:tcPr>
          <w:p w:rsidR="009A4A1D" w:rsidRPr="009A4A1D" w:rsidRDefault="009A4A1D">
            <w:r w:rsidRPr="009A4A1D">
              <w:t>South American 1969 </w:t>
            </w:r>
          </w:p>
        </w:tc>
        <w:tc>
          <w:tcPr>
            <w:tcW w:w="934" w:type="dxa"/>
            <w:noWrap/>
            <w:hideMark/>
          </w:tcPr>
          <w:p w:rsidR="009A4A1D" w:rsidRPr="009A4A1D" w:rsidRDefault="009A4A1D" w:rsidP="009A4A1D">
            <w:r w:rsidRPr="009A4A1D">
              <w:t>-53</w:t>
            </w:r>
          </w:p>
        </w:tc>
        <w:tc>
          <w:tcPr>
            <w:tcW w:w="347" w:type="dxa"/>
            <w:noWrap/>
            <w:hideMark/>
          </w:tcPr>
          <w:p w:rsidR="009A4A1D" w:rsidRPr="009A4A1D" w:rsidRDefault="009A4A1D" w:rsidP="009A4A1D">
            <w:r w:rsidRPr="009A4A1D">
              <w:t>3</w:t>
            </w:r>
          </w:p>
        </w:tc>
        <w:tc>
          <w:tcPr>
            <w:tcW w:w="658" w:type="dxa"/>
            <w:noWrap/>
            <w:hideMark/>
          </w:tcPr>
          <w:p w:rsidR="009A4A1D" w:rsidRPr="009A4A1D" w:rsidRDefault="009A4A1D">
            <w:r w:rsidRPr="009A4A1D">
              <w:t>-47 </w:t>
            </w:r>
          </w:p>
        </w:tc>
        <w:tc>
          <w:tcPr>
            <w:tcW w:w="3034" w:type="dxa"/>
            <w:noWrap/>
            <w:hideMark/>
          </w:tcPr>
          <w:p w:rsidR="009A4A1D" w:rsidRPr="009A4A1D" w:rsidRDefault="009A4A1D">
            <w:r w:rsidRPr="009A4A1D">
              <w:t>Guyana</w:t>
            </w:r>
          </w:p>
        </w:tc>
        <w:tc>
          <w:tcPr>
            <w:tcW w:w="459" w:type="dxa"/>
            <w:noWrap/>
            <w:hideMark/>
          </w:tcPr>
          <w:p w:rsidR="009A4A1D" w:rsidRPr="009A4A1D" w:rsidRDefault="009A4A1D" w:rsidP="009A4A1D">
            <w:r w:rsidRPr="009A4A1D">
              <w:t>9</w:t>
            </w:r>
          </w:p>
        </w:tc>
        <w:tc>
          <w:tcPr>
            <w:tcW w:w="459" w:type="dxa"/>
            <w:noWrap/>
            <w:hideMark/>
          </w:tcPr>
          <w:p w:rsidR="009A4A1D" w:rsidRPr="009A4A1D" w:rsidRDefault="009A4A1D">
            <w:r w:rsidRPr="009A4A1D">
              <w:t>5 </w:t>
            </w:r>
          </w:p>
        </w:tc>
        <w:tc>
          <w:tcPr>
            <w:tcW w:w="453" w:type="dxa"/>
            <w:noWrap/>
            <w:hideMark/>
          </w:tcPr>
          <w:p w:rsidR="009A4A1D" w:rsidRPr="009A4A1D" w:rsidRDefault="009A4A1D" w:rsidP="009A4A1D">
            <w:r w:rsidRPr="009A4A1D">
              <w:t>5</w:t>
            </w:r>
          </w:p>
        </w:tc>
        <w:tc>
          <w:tcPr>
            <w:tcW w:w="514" w:type="dxa"/>
            <w:noWrap/>
            <w:hideMark/>
          </w:tcPr>
          <w:p w:rsidR="009A4A1D" w:rsidRPr="009A4A1D" w:rsidRDefault="009A4A1D" w:rsidP="009A4A1D">
            <w:r w:rsidRPr="009A4A1D">
              <w:t>5</w:t>
            </w:r>
          </w:p>
        </w:tc>
      </w:tr>
      <w:tr w:rsidR="009A4A1D" w:rsidRPr="009A4A1D" w:rsidTr="009A4A1D">
        <w:trPr>
          <w:trHeight w:val="300"/>
        </w:trPr>
        <w:tc>
          <w:tcPr>
            <w:tcW w:w="1465" w:type="dxa"/>
            <w:noWrap/>
            <w:hideMark/>
          </w:tcPr>
          <w:p w:rsidR="009A4A1D" w:rsidRPr="009A4A1D" w:rsidRDefault="009A4A1D">
            <w:r w:rsidRPr="009A4A1D">
              <w:t>South American 1969</w:t>
            </w:r>
          </w:p>
        </w:tc>
        <w:tc>
          <w:tcPr>
            <w:tcW w:w="1253" w:type="dxa"/>
            <w:noWrap/>
            <w:hideMark/>
          </w:tcPr>
          <w:p w:rsidR="009A4A1D" w:rsidRPr="009A4A1D" w:rsidRDefault="009A4A1D">
            <w:r w:rsidRPr="009A4A1D">
              <w:t>South American 1969 </w:t>
            </w:r>
          </w:p>
        </w:tc>
        <w:tc>
          <w:tcPr>
            <w:tcW w:w="934" w:type="dxa"/>
            <w:noWrap/>
            <w:hideMark/>
          </w:tcPr>
          <w:p w:rsidR="009A4A1D" w:rsidRPr="009A4A1D" w:rsidRDefault="009A4A1D" w:rsidP="009A4A1D">
            <w:r w:rsidRPr="009A4A1D">
              <w:t>-57</w:t>
            </w:r>
          </w:p>
        </w:tc>
        <w:tc>
          <w:tcPr>
            <w:tcW w:w="347" w:type="dxa"/>
            <w:noWrap/>
            <w:hideMark/>
          </w:tcPr>
          <w:p w:rsidR="009A4A1D" w:rsidRPr="009A4A1D" w:rsidRDefault="009A4A1D" w:rsidP="009A4A1D">
            <w:r w:rsidRPr="009A4A1D">
              <w:t>1</w:t>
            </w:r>
          </w:p>
        </w:tc>
        <w:tc>
          <w:tcPr>
            <w:tcW w:w="658" w:type="dxa"/>
            <w:noWrap/>
            <w:hideMark/>
          </w:tcPr>
          <w:p w:rsidR="009A4A1D" w:rsidRPr="009A4A1D" w:rsidRDefault="009A4A1D">
            <w:r w:rsidRPr="009A4A1D">
              <w:t>-41 </w:t>
            </w:r>
          </w:p>
        </w:tc>
        <w:tc>
          <w:tcPr>
            <w:tcW w:w="3034" w:type="dxa"/>
            <w:noWrap/>
            <w:hideMark/>
          </w:tcPr>
          <w:p w:rsidR="009A4A1D" w:rsidRPr="009A4A1D" w:rsidRDefault="009A4A1D">
            <w:r w:rsidRPr="009A4A1D">
              <w:t>MEAN FOR Argentina; Bolivia; Brazil; Chile; Colombia; Ecuador; Guyana; Paraguay; Peru; Trinidad &amp; Tobago; Venezuela </w:t>
            </w:r>
          </w:p>
        </w:tc>
        <w:tc>
          <w:tcPr>
            <w:tcW w:w="459" w:type="dxa"/>
            <w:noWrap/>
            <w:hideMark/>
          </w:tcPr>
          <w:p w:rsidR="009A4A1D" w:rsidRPr="009A4A1D" w:rsidRDefault="009A4A1D" w:rsidP="009A4A1D">
            <w:r w:rsidRPr="009A4A1D">
              <w:t>15</w:t>
            </w:r>
          </w:p>
        </w:tc>
        <w:tc>
          <w:tcPr>
            <w:tcW w:w="459" w:type="dxa"/>
            <w:noWrap/>
            <w:hideMark/>
          </w:tcPr>
          <w:p w:rsidR="009A4A1D" w:rsidRPr="009A4A1D" w:rsidRDefault="009A4A1D" w:rsidP="009A4A1D">
            <w:r w:rsidRPr="009A4A1D">
              <w:t>6</w:t>
            </w:r>
          </w:p>
        </w:tc>
        <w:tc>
          <w:tcPr>
            <w:tcW w:w="453" w:type="dxa"/>
            <w:noWrap/>
            <w:hideMark/>
          </w:tcPr>
          <w:p w:rsidR="009A4A1D" w:rsidRPr="009A4A1D" w:rsidRDefault="009A4A1D" w:rsidP="009A4A1D">
            <w:r w:rsidRPr="009A4A1D">
              <w:t>9</w:t>
            </w:r>
          </w:p>
        </w:tc>
        <w:tc>
          <w:tcPr>
            <w:tcW w:w="514" w:type="dxa"/>
            <w:noWrap/>
            <w:hideMark/>
          </w:tcPr>
          <w:p w:rsidR="009A4A1D" w:rsidRPr="009A4A1D" w:rsidRDefault="009A4A1D" w:rsidP="009A4A1D">
            <w:r w:rsidRPr="009A4A1D">
              <w:t>84</w:t>
            </w:r>
          </w:p>
        </w:tc>
      </w:tr>
      <w:tr w:rsidR="009A4A1D" w:rsidRPr="009A4A1D" w:rsidTr="009A4A1D">
        <w:trPr>
          <w:trHeight w:val="300"/>
        </w:trPr>
        <w:tc>
          <w:tcPr>
            <w:tcW w:w="1465" w:type="dxa"/>
            <w:noWrap/>
            <w:hideMark/>
          </w:tcPr>
          <w:p w:rsidR="009A4A1D" w:rsidRPr="009A4A1D" w:rsidRDefault="009A4A1D">
            <w:r w:rsidRPr="009A4A1D">
              <w:t>South American 1969</w:t>
            </w:r>
          </w:p>
        </w:tc>
        <w:tc>
          <w:tcPr>
            <w:tcW w:w="1253" w:type="dxa"/>
            <w:noWrap/>
            <w:hideMark/>
          </w:tcPr>
          <w:p w:rsidR="009A4A1D" w:rsidRPr="009A4A1D" w:rsidRDefault="009A4A1D">
            <w:r w:rsidRPr="009A4A1D">
              <w:t>South American 1969 </w:t>
            </w:r>
          </w:p>
        </w:tc>
        <w:tc>
          <w:tcPr>
            <w:tcW w:w="934" w:type="dxa"/>
            <w:noWrap/>
            <w:hideMark/>
          </w:tcPr>
          <w:p w:rsidR="009A4A1D" w:rsidRPr="009A4A1D" w:rsidRDefault="009A4A1D" w:rsidP="009A4A1D">
            <w:r w:rsidRPr="009A4A1D">
              <w:t>-61</w:t>
            </w:r>
          </w:p>
        </w:tc>
        <w:tc>
          <w:tcPr>
            <w:tcW w:w="347" w:type="dxa"/>
            <w:noWrap/>
            <w:hideMark/>
          </w:tcPr>
          <w:p w:rsidR="009A4A1D" w:rsidRPr="009A4A1D" w:rsidRDefault="009A4A1D" w:rsidP="009A4A1D">
            <w:r w:rsidRPr="009A4A1D">
              <w:t>2</w:t>
            </w:r>
          </w:p>
        </w:tc>
        <w:tc>
          <w:tcPr>
            <w:tcW w:w="658" w:type="dxa"/>
            <w:noWrap/>
            <w:hideMark/>
          </w:tcPr>
          <w:p w:rsidR="009A4A1D" w:rsidRPr="009A4A1D" w:rsidRDefault="009A4A1D">
            <w:r w:rsidRPr="009A4A1D">
              <w:t>-33 </w:t>
            </w:r>
          </w:p>
        </w:tc>
        <w:tc>
          <w:tcPr>
            <w:tcW w:w="3034" w:type="dxa"/>
            <w:noWrap/>
            <w:hideMark/>
          </w:tcPr>
          <w:p w:rsidR="009A4A1D" w:rsidRPr="009A4A1D" w:rsidRDefault="009A4A1D">
            <w:r w:rsidRPr="009A4A1D">
              <w:t>Paraguay</w:t>
            </w:r>
          </w:p>
        </w:tc>
        <w:tc>
          <w:tcPr>
            <w:tcW w:w="459" w:type="dxa"/>
            <w:noWrap/>
            <w:hideMark/>
          </w:tcPr>
          <w:p w:rsidR="009A4A1D" w:rsidRPr="009A4A1D" w:rsidRDefault="009A4A1D" w:rsidP="009A4A1D">
            <w:r w:rsidRPr="009A4A1D">
              <w:t>15</w:t>
            </w:r>
          </w:p>
        </w:tc>
        <w:tc>
          <w:tcPr>
            <w:tcW w:w="459" w:type="dxa"/>
            <w:noWrap/>
            <w:hideMark/>
          </w:tcPr>
          <w:p w:rsidR="009A4A1D" w:rsidRPr="009A4A1D" w:rsidRDefault="009A4A1D">
            <w:r w:rsidRPr="009A4A1D">
              <w:t>15 </w:t>
            </w:r>
          </w:p>
        </w:tc>
        <w:tc>
          <w:tcPr>
            <w:tcW w:w="453" w:type="dxa"/>
            <w:noWrap/>
            <w:hideMark/>
          </w:tcPr>
          <w:p w:rsidR="009A4A1D" w:rsidRPr="009A4A1D" w:rsidRDefault="009A4A1D" w:rsidP="009A4A1D">
            <w:r w:rsidRPr="009A4A1D">
              <w:t>15</w:t>
            </w:r>
          </w:p>
        </w:tc>
        <w:tc>
          <w:tcPr>
            <w:tcW w:w="514" w:type="dxa"/>
            <w:noWrap/>
            <w:hideMark/>
          </w:tcPr>
          <w:p w:rsidR="009A4A1D" w:rsidRPr="009A4A1D" w:rsidRDefault="009A4A1D" w:rsidP="009A4A1D">
            <w:r w:rsidRPr="009A4A1D">
              <w:t>4</w:t>
            </w:r>
          </w:p>
        </w:tc>
      </w:tr>
      <w:tr w:rsidR="009A4A1D" w:rsidRPr="009A4A1D" w:rsidTr="009A4A1D">
        <w:trPr>
          <w:trHeight w:val="300"/>
        </w:trPr>
        <w:tc>
          <w:tcPr>
            <w:tcW w:w="1465" w:type="dxa"/>
            <w:noWrap/>
            <w:hideMark/>
          </w:tcPr>
          <w:p w:rsidR="009A4A1D" w:rsidRPr="009A4A1D" w:rsidRDefault="009A4A1D">
            <w:r w:rsidRPr="009A4A1D">
              <w:t>South American 1969</w:t>
            </w:r>
          </w:p>
        </w:tc>
        <w:tc>
          <w:tcPr>
            <w:tcW w:w="1253" w:type="dxa"/>
            <w:noWrap/>
            <w:hideMark/>
          </w:tcPr>
          <w:p w:rsidR="009A4A1D" w:rsidRPr="009A4A1D" w:rsidRDefault="009A4A1D">
            <w:r w:rsidRPr="009A4A1D">
              <w:t>South American 1969 </w:t>
            </w:r>
          </w:p>
        </w:tc>
        <w:tc>
          <w:tcPr>
            <w:tcW w:w="934" w:type="dxa"/>
            <w:noWrap/>
            <w:hideMark/>
          </w:tcPr>
          <w:p w:rsidR="009A4A1D" w:rsidRPr="009A4A1D" w:rsidRDefault="009A4A1D" w:rsidP="009A4A1D">
            <w:r w:rsidRPr="009A4A1D">
              <w:t>-58</w:t>
            </w:r>
          </w:p>
        </w:tc>
        <w:tc>
          <w:tcPr>
            <w:tcW w:w="347" w:type="dxa"/>
            <w:noWrap/>
            <w:hideMark/>
          </w:tcPr>
          <w:p w:rsidR="009A4A1D" w:rsidRPr="009A4A1D" w:rsidRDefault="009A4A1D" w:rsidP="009A4A1D">
            <w:r w:rsidRPr="009A4A1D">
              <w:t>0</w:t>
            </w:r>
          </w:p>
        </w:tc>
        <w:tc>
          <w:tcPr>
            <w:tcW w:w="658" w:type="dxa"/>
            <w:noWrap/>
            <w:hideMark/>
          </w:tcPr>
          <w:p w:rsidR="009A4A1D" w:rsidRPr="009A4A1D" w:rsidRDefault="009A4A1D">
            <w:r w:rsidRPr="009A4A1D">
              <w:t>-44 </w:t>
            </w:r>
          </w:p>
        </w:tc>
        <w:tc>
          <w:tcPr>
            <w:tcW w:w="3034" w:type="dxa"/>
            <w:noWrap/>
            <w:hideMark/>
          </w:tcPr>
          <w:p w:rsidR="009A4A1D" w:rsidRPr="009A4A1D" w:rsidRDefault="009A4A1D">
            <w:r w:rsidRPr="009A4A1D">
              <w:t>Peru</w:t>
            </w:r>
          </w:p>
        </w:tc>
        <w:tc>
          <w:tcPr>
            <w:tcW w:w="459" w:type="dxa"/>
            <w:noWrap/>
            <w:hideMark/>
          </w:tcPr>
          <w:p w:rsidR="009A4A1D" w:rsidRPr="009A4A1D" w:rsidRDefault="009A4A1D" w:rsidP="009A4A1D">
            <w:r w:rsidRPr="009A4A1D">
              <w:t>5</w:t>
            </w:r>
          </w:p>
        </w:tc>
        <w:tc>
          <w:tcPr>
            <w:tcW w:w="459" w:type="dxa"/>
            <w:noWrap/>
            <w:hideMark/>
          </w:tcPr>
          <w:p w:rsidR="009A4A1D" w:rsidRPr="009A4A1D" w:rsidRDefault="009A4A1D" w:rsidP="009A4A1D">
            <w:r w:rsidRPr="009A4A1D">
              <w:t>5</w:t>
            </w:r>
          </w:p>
        </w:tc>
        <w:tc>
          <w:tcPr>
            <w:tcW w:w="453" w:type="dxa"/>
            <w:noWrap/>
            <w:hideMark/>
          </w:tcPr>
          <w:p w:rsidR="009A4A1D" w:rsidRPr="009A4A1D" w:rsidRDefault="009A4A1D" w:rsidP="009A4A1D">
            <w:r w:rsidRPr="009A4A1D">
              <w:t>5</w:t>
            </w:r>
          </w:p>
        </w:tc>
        <w:tc>
          <w:tcPr>
            <w:tcW w:w="514" w:type="dxa"/>
            <w:noWrap/>
            <w:hideMark/>
          </w:tcPr>
          <w:p w:rsidR="009A4A1D" w:rsidRPr="009A4A1D" w:rsidRDefault="009A4A1D" w:rsidP="009A4A1D">
            <w:r w:rsidRPr="009A4A1D">
              <w:t>6</w:t>
            </w:r>
          </w:p>
        </w:tc>
      </w:tr>
      <w:tr w:rsidR="009A4A1D" w:rsidRPr="009A4A1D" w:rsidTr="009A4A1D">
        <w:trPr>
          <w:trHeight w:val="300"/>
        </w:trPr>
        <w:tc>
          <w:tcPr>
            <w:tcW w:w="1465" w:type="dxa"/>
            <w:noWrap/>
            <w:hideMark/>
          </w:tcPr>
          <w:p w:rsidR="009A4A1D" w:rsidRPr="009A4A1D" w:rsidRDefault="009A4A1D">
            <w:r w:rsidRPr="009A4A1D">
              <w:t>South American 1969</w:t>
            </w:r>
          </w:p>
        </w:tc>
        <w:tc>
          <w:tcPr>
            <w:tcW w:w="1253" w:type="dxa"/>
            <w:noWrap/>
            <w:hideMark/>
          </w:tcPr>
          <w:p w:rsidR="009A4A1D" w:rsidRPr="009A4A1D" w:rsidRDefault="009A4A1D">
            <w:r w:rsidRPr="009A4A1D">
              <w:t>South American 1969 </w:t>
            </w:r>
          </w:p>
        </w:tc>
        <w:tc>
          <w:tcPr>
            <w:tcW w:w="934" w:type="dxa"/>
            <w:noWrap/>
            <w:hideMark/>
          </w:tcPr>
          <w:p w:rsidR="009A4A1D" w:rsidRPr="009A4A1D" w:rsidRDefault="009A4A1D" w:rsidP="009A4A1D">
            <w:r w:rsidRPr="009A4A1D">
              <w:t>-45</w:t>
            </w:r>
          </w:p>
        </w:tc>
        <w:tc>
          <w:tcPr>
            <w:tcW w:w="347" w:type="dxa"/>
            <w:noWrap/>
            <w:hideMark/>
          </w:tcPr>
          <w:p w:rsidR="009A4A1D" w:rsidRPr="009A4A1D" w:rsidRDefault="009A4A1D" w:rsidP="009A4A1D">
            <w:r w:rsidRPr="009A4A1D">
              <w:t>12</w:t>
            </w:r>
          </w:p>
        </w:tc>
        <w:tc>
          <w:tcPr>
            <w:tcW w:w="658" w:type="dxa"/>
            <w:noWrap/>
            <w:hideMark/>
          </w:tcPr>
          <w:p w:rsidR="009A4A1D" w:rsidRPr="009A4A1D" w:rsidRDefault="009A4A1D">
            <w:r w:rsidRPr="009A4A1D">
              <w:t>-33 </w:t>
            </w:r>
          </w:p>
        </w:tc>
        <w:tc>
          <w:tcPr>
            <w:tcW w:w="3034" w:type="dxa"/>
            <w:noWrap/>
            <w:hideMark/>
          </w:tcPr>
          <w:p w:rsidR="009A4A1D" w:rsidRPr="009A4A1D" w:rsidRDefault="009A4A1D">
            <w:r w:rsidRPr="009A4A1D">
              <w:t>Trinidad &amp; Tobago</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sidP="009A4A1D">
            <w:r w:rsidRPr="009A4A1D">
              <w:t>25</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r w:rsidRPr="009A4A1D">
              <w:t>South American 1969</w:t>
            </w:r>
          </w:p>
        </w:tc>
        <w:tc>
          <w:tcPr>
            <w:tcW w:w="1253" w:type="dxa"/>
            <w:noWrap/>
            <w:hideMark/>
          </w:tcPr>
          <w:p w:rsidR="009A4A1D" w:rsidRPr="009A4A1D" w:rsidRDefault="009A4A1D">
            <w:r w:rsidRPr="009A4A1D">
              <w:t>South American 1969 </w:t>
            </w:r>
          </w:p>
        </w:tc>
        <w:tc>
          <w:tcPr>
            <w:tcW w:w="934" w:type="dxa"/>
            <w:noWrap/>
            <w:hideMark/>
          </w:tcPr>
          <w:p w:rsidR="009A4A1D" w:rsidRPr="009A4A1D" w:rsidRDefault="009A4A1D" w:rsidP="009A4A1D">
            <w:r w:rsidRPr="009A4A1D">
              <w:t>-45</w:t>
            </w:r>
          </w:p>
        </w:tc>
        <w:tc>
          <w:tcPr>
            <w:tcW w:w="347" w:type="dxa"/>
            <w:noWrap/>
            <w:hideMark/>
          </w:tcPr>
          <w:p w:rsidR="009A4A1D" w:rsidRPr="009A4A1D" w:rsidRDefault="009A4A1D" w:rsidP="009A4A1D">
            <w:r w:rsidRPr="009A4A1D">
              <w:t>8</w:t>
            </w:r>
          </w:p>
        </w:tc>
        <w:tc>
          <w:tcPr>
            <w:tcW w:w="658" w:type="dxa"/>
            <w:noWrap/>
            <w:hideMark/>
          </w:tcPr>
          <w:p w:rsidR="009A4A1D" w:rsidRPr="009A4A1D" w:rsidRDefault="009A4A1D">
            <w:r w:rsidRPr="009A4A1D">
              <w:t>-33 </w:t>
            </w:r>
          </w:p>
        </w:tc>
        <w:tc>
          <w:tcPr>
            <w:tcW w:w="3034" w:type="dxa"/>
            <w:noWrap/>
            <w:hideMark/>
          </w:tcPr>
          <w:p w:rsidR="009A4A1D" w:rsidRPr="009A4A1D" w:rsidRDefault="009A4A1D">
            <w:r w:rsidRPr="009A4A1D">
              <w:t>Venezuela</w:t>
            </w:r>
          </w:p>
        </w:tc>
        <w:tc>
          <w:tcPr>
            <w:tcW w:w="459" w:type="dxa"/>
            <w:noWrap/>
            <w:hideMark/>
          </w:tcPr>
          <w:p w:rsidR="009A4A1D" w:rsidRPr="009A4A1D" w:rsidRDefault="009A4A1D" w:rsidP="009A4A1D">
            <w:r w:rsidRPr="009A4A1D">
              <w:t>3</w:t>
            </w:r>
          </w:p>
        </w:tc>
        <w:tc>
          <w:tcPr>
            <w:tcW w:w="459" w:type="dxa"/>
            <w:noWrap/>
            <w:hideMark/>
          </w:tcPr>
          <w:p w:rsidR="009A4A1D" w:rsidRPr="009A4A1D" w:rsidRDefault="009A4A1D">
            <w:r w:rsidRPr="009A4A1D">
              <w:t>6 </w:t>
            </w:r>
          </w:p>
        </w:tc>
        <w:tc>
          <w:tcPr>
            <w:tcW w:w="453" w:type="dxa"/>
            <w:noWrap/>
            <w:hideMark/>
          </w:tcPr>
          <w:p w:rsidR="009A4A1D" w:rsidRPr="009A4A1D" w:rsidRDefault="009A4A1D" w:rsidP="009A4A1D">
            <w:r w:rsidRPr="009A4A1D">
              <w:t>3</w:t>
            </w:r>
          </w:p>
        </w:tc>
        <w:tc>
          <w:tcPr>
            <w:tcW w:w="514" w:type="dxa"/>
            <w:noWrap/>
            <w:hideMark/>
          </w:tcPr>
          <w:p w:rsidR="009A4A1D" w:rsidRPr="009A4A1D" w:rsidRDefault="009A4A1D" w:rsidP="009A4A1D">
            <w:r w:rsidRPr="009A4A1D">
              <w:t>5</w:t>
            </w:r>
          </w:p>
        </w:tc>
      </w:tr>
      <w:tr w:rsidR="009A4A1D" w:rsidRPr="009A4A1D" w:rsidTr="009A4A1D">
        <w:trPr>
          <w:trHeight w:val="300"/>
        </w:trPr>
        <w:tc>
          <w:tcPr>
            <w:tcW w:w="1465" w:type="dxa"/>
            <w:noWrap/>
            <w:hideMark/>
          </w:tcPr>
          <w:p w:rsidR="009A4A1D" w:rsidRPr="009A4A1D" w:rsidRDefault="009A4A1D">
            <w:r w:rsidRPr="009A4A1D">
              <w:lastRenderedPageBreak/>
              <w:t>South Asia</w:t>
            </w:r>
          </w:p>
        </w:tc>
        <w:tc>
          <w:tcPr>
            <w:tcW w:w="1253" w:type="dxa"/>
            <w:noWrap/>
            <w:hideMark/>
          </w:tcPr>
          <w:p w:rsidR="009A4A1D" w:rsidRPr="009A4A1D" w:rsidRDefault="009A4A1D">
            <w:r w:rsidRPr="009A4A1D">
              <w:t>Modified Fischer 1960 </w:t>
            </w:r>
          </w:p>
        </w:tc>
        <w:tc>
          <w:tcPr>
            <w:tcW w:w="934" w:type="dxa"/>
            <w:noWrap/>
            <w:hideMark/>
          </w:tcPr>
          <w:p w:rsidR="009A4A1D" w:rsidRPr="009A4A1D" w:rsidRDefault="009A4A1D" w:rsidP="009A4A1D">
            <w:r w:rsidRPr="009A4A1D">
              <w:t>7</w:t>
            </w:r>
          </w:p>
        </w:tc>
        <w:tc>
          <w:tcPr>
            <w:tcW w:w="347" w:type="dxa"/>
            <w:noWrap/>
            <w:hideMark/>
          </w:tcPr>
          <w:p w:rsidR="009A4A1D" w:rsidRPr="009A4A1D" w:rsidRDefault="009A4A1D" w:rsidP="009A4A1D">
            <w:r w:rsidRPr="009A4A1D">
              <w:t>-10</w:t>
            </w:r>
          </w:p>
        </w:tc>
        <w:tc>
          <w:tcPr>
            <w:tcW w:w="658" w:type="dxa"/>
            <w:noWrap/>
            <w:hideMark/>
          </w:tcPr>
          <w:p w:rsidR="009A4A1D" w:rsidRPr="009A4A1D" w:rsidRDefault="009A4A1D">
            <w:r w:rsidRPr="009A4A1D">
              <w:t>-26 </w:t>
            </w:r>
          </w:p>
        </w:tc>
        <w:tc>
          <w:tcPr>
            <w:tcW w:w="3034" w:type="dxa"/>
            <w:noWrap/>
            <w:hideMark/>
          </w:tcPr>
          <w:p w:rsidR="009A4A1D" w:rsidRPr="009A4A1D" w:rsidRDefault="009A4A1D">
            <w:r w:rsidRPr="009A4A1D">
              <w:t>Singapore</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 w:rsidRPr="009A4A1D">
              <w:t>25 </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r w:rsidRPr="009A4A1D">
              <w:t>Tananarive Observatory 1925</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189</w:t>
            </w:r>
          </w:p>
        </w:tc>
        <w:tc>
          <w:tcPr>
            <w:tcW w:w="347" w:type="dxa"/>
            <w:noWrap/>
            <w:hideMark/>
          </w:tcPr>
          <w:p w:rsidR="009A4A1D" w:rsidRPr="009A4A1D" w:rsidRDefault="009A4A1D" w:rsidP="009A4A1D">
            <w:r w:rsidRPr="009A4A1D">
              <w:t>-242</w:t>
            </w:r>
          </w:p>
        </w:tc>
        <w:tc>
          <w:tcPr>
            <w:tcW w:w="658" w:type="dxa"/>
            <w:noWrap/>
            <w:hideMark/>
          </w:tcPr>
          <w:p w:rsidR="009A4A1D" w:rsidRPr="009A4A1D" w:rsidRDefault="009A4A1D">
            <w:r w:rsidRPr="009A4A1D">
              <w:t>-91 </w:t>
            </w:r>
          </w:p>
        </w:tc>
        <w:tc>
          <w:tcPr>
            <w:tcW w:w="3034" w:type="dxa"/>
            <w:noWrap/>
            <w:hideMark/>
          </w:tcPr>
          <w:p w:rsidR="009A4A1D" w:rsidRPr="009A4A1D" w:rsidRDefault="009A4A1D">
            <w:r w:rsidRPr="009A4A1D">
              <w:t>Madagascar</w:t>
            </w:r>
          </w:p>
        </w:tc>
        <w:tc>
          <w:tcPr>
            <w:tcW w:w="459" w:type="dxa"/>
            <w:noWrap/>
            <w:hideMark/>
          </w:tcPr>
          <w:p w:rsidR="009A4A1D" w:rsidRPr="009A4A1D" w:rsidRDefault="009A4A1D" w:rsidP="009A4A1D">
            <w:r w:rsidRPr="009A4A1D">
              <w:t>-1</w:t>
            </w:r>
          </w:p>
        </w:tc>
        <w:tc>
          <w:tcPr>
            <w:tcW w:w="459" w:type="dxa"/>
            <w:noWrap/>
            <w:hideMark/>
          </w:tcPr>
          <w:p w:rsidR="009A4A1D" w:rsidRPr="009A4A1D" w:rsidRDefault="009A4A1D">
            <w:r w:rsidRPr="009A4A1D">
              <w:t>-1 </w:t>
            </w:r>
          </w:p>
        </w:tc>
        <w:tc>
          <w:tcPr>
            <w:tcW w:w="453" w:type="dxa"/>
            <w:noWrap/>
            <w:hideMark/>
          </w:tcPr>
          <w:p w:rsidR="009A4A1D" w:rsidRPr="009A4A1D" w:rsidRDefault="009A4A1D" w:rsidP="009A4A1D">
            <w:r w:rsidRPr="009A4A1D">
              <w:t>-1</w:t>
            </w:r>
          </w:p>
        </w:tc>
        <w:tc>
          <w:tcPr>
            <w:tcW w:w="514" w:type="dxa"/>
            <w:noWrap/>
            <w:hideMark/>
          </w:tcPr>
          <w:p w:rsidR="009A4A1D" w:rsidRPr="009A4A1D" w:rsidRDefault="009A4A1D" w:rsidP="009A4A1D">
            <w:r w:rsidRPr="009A4A1D">
              <w:t>0</w:t>
            </w:r>
          </w:p>
        </w:tc>
      </w:tr>
      <w:tr w:rsidR="009A4A1D" w:rsidRPr="009A4A1D" w:rsidTr="009A4A1D">
        <w:trPr>
          <w:trHeight w:val="300"/>
        </w:trPr>
        <w:tc>
          <w:tcPr>
            <w:tcW w:w="1465" w:type="dxa"/>
            <w:noWrap/>
            <w:hideMark/>
          </w:tcPr>
          <w:p w:rsidR="009A4A1D" w:rsidRPr="009A4A1D" w:rsidRDefault="009A4A1D">
            <w:proofErr w:type="spellStart"/>
            <w:r w:rsidRPr="009A4A1D">
              <w:t>Timbalai</w:t>
            </w:r>
            <w:proofErr w:type="spellEnd"/>
            <w:r w:rsidRPr="009A4A1D">
              <w:t xml:space="preserve"> 1948</w:t>
            </w:r>
          </w:p>
        </w:tc>
        <w:tc>
          <w:tcPr>
            <w:tcW w:w="1253" w:type="dxa"/>
            <w:noWrap/>
            <w:hideMark/>
          </w:tcPr>
          <w:p w:rsidR="009A4A1D" w:rsidRPr="009A4A1D" w:rsidRDefault="009A4A1D">
            <w:r w:rsidRPr="009A4A1D">
              <w:t>Everest (Sabah Sarawak) </w:t>
            </w:r>
          </w:p>
        </w:tc>
        <w:tc>
          <w:tcPr>
            <w:tcW w:w="934" w:type="dxa"/>
            <w:noWrap/>
            <w:hideMark/>
          </w:tcPr>
          <w:p w:rsidR="009A4A1D" w:rsidRPr="009A4A1D" w:rsidRDefault="009A4A1D" w:rsidP="009A4A1D">
            <w:r w:rsidRPr="009A4A1D">
              <w:t>-679</w:t>
            </w:r>
          </w:p>
        </w:tc>
        <w:tc>
          <w:tcPr>
            <w:tcW w:w="347" w:type="dxa"/>
            <w:noWrap/>
            <w:hideMark/>
          </w:tcPr>
          <w:p w:rsidR="009A4A1D" w:rsidRPr="009A4A1D" w:rsidRDefault="009A4A1D" w:rsidP="009A4A1D">
            <w:r w:rsidRPr="009A4A1D">
              <w:t>669</w:t>
            </w:r>
          </w:p>
        </w:tc>
        <w:tc>
          <w:tcPr>
            <w:tcW w:w="658" w:type="dxa"/>
            <w:noWrap/>
            <w:hideMark/>
          </w:tcPr>
          <w:p w:rsidR="009A4A1D" w:rsidRPr="009A4A1D" w:rsidRDefault="009A4A1D">
            <w:r w:rsidRPr="009A4A1D">
              <w:t>-48 </w:t>
            </w:r>
          </w:p>
        </w:tc>
        <w:tc>
          <w:tcPr>
            <w:tcW w:w="3034" w:type="dxa"/>
            <w:noWrap/>
            <w:hideMark/>
          </w:tcPr>
          <w:p w:rsidR="009A4A1D" w:rsidRPr="009A4A1D" w:rsidRDefault="009A4A1D">
            <w:pPr>
              <w:rPr>
                <w:lang w:val="fr-CA"/>
              </w:rPr>
            </w:pPr>
            <w:r w:rsidRPr="009A4A1D">
              <w:rPr>
                <w:lang w:val="fr-CA"/>
              </w:rPr>
              <w:t>Brunei; E. Malaysia (Sabah Sarawak)</w:t>
            </w:r>
          </w:p>
        </w:tc>
        <w:tc>
          <w:tcPr>
            <w:tcW w:w="459" w:type="dxa"/>
            <w:noWrap/>
            <w:hideMark/>
          </w:tcPr>
          <w:p w:rsidR="009A4A1D" w:rsidRPr="009A4A1D" w:rsidRDefault="009A4A1D">
            <w:r w:rsidRPr="009A4A1D">
              <w:t>10 </w:t>
            </w:r>
          </w:p>
        </w:tc>
        <w:tc>
          <w:tcPr>
            <w:tcW w:w="459" w:type="dxa"/>
            <w:noWrap/>
            <w:hideMark/>
          </w:tcPr>
          <w:p w:rsidR="009A4A1D" w:rsidRPr="009A4A1D" w:rsidRDefault="009A4A1D" w:rsidP="009A4A1D">
            <w:r w:rsidRPr="009A4A1D">
              <w:t>10</w:t>
            </w:r>
          </w:p>
        </w:tc>
        <w:tc>
          <w:tcPr>
            <w:tcW w:w="453" w:type="dxa"/>
            <w:noWrap/>
            <w:hideMark/>
          </w:tcPr>
          <w:p w:rsidR="009A4A1D" w:rsidRPr="009A4A1D" w:rsidRDefault="009A4A1D" w:rsidP="009A4A1D">
            <w:r w:rsidRPr="009A4A1D">
              <w:t>12</w:t>
            </w:r>
          </w:p>
        </w:tc>
        <w:tc>
          <w:tcPr>
            <w:tcW w:w="514" w:type="dxa"/>
            <w:noWrap/>
            <w:hideMark/>
          </w:tcPr>
          <w:p w:rsidR="009A4A1D" w:rsidRPr="009A4A1D" w:rsidRDefault="009A4A1D" w:rsidP="009A4A1D">
            <w:r w:rsidRPr="009A4A1D">
              <w:t>8</w:t>
            </w:r>
          </w:p>
        </w:tc>
      </w:tr>
      <w:tr w:rsidR="009A4A1D" w:rsidRPr="009A4A1D" w:rsidTr="009A4A1D">
        <w:trPr>
          <w:trHeight w:val="300"/>
        </w:trPr>
        <w:tc>
          <w:tcPr>
            <w:tcW w:w="1465" w:type="dxa"/>
            <w:noWrap/>
            <w:hideMark/>
          </w:tcPr>
          <w:p w:rsidR="009A4A1D" w:rsidRPr="009A4A1D" w:rsidRDefault="009A4A1D">
            <w:r w:rsidRPr="009A4A1D">
              <w:t>Tokyo</w:t>
            </w:r>
          </w:p>
        </w:tc>
        <w:tc>
          <w:tcPr>
            <w:tcW w:w="1253" w:type="dxa"/>
            <w:noWrap/>
            <w:hideMark/>
          </w:tcPr>
          <w:p w:rsidR="009A4A1D" w:rsidRPr="009A4A1D" w:rsidRDefault="009A4A1D">
            <w:r w:rsidRPr="009A4A1D">
              <w:t>Bessel 1841</w:t>
            </w:r>
          </w:p>
        </w:tc>
        <w:tc>
          <w:tcPr>
            <w:tcW w:w="934" w:type="dxa"/>
            <w:noWrap/>
            <w:hideMark/>
          </w:tcPr>
          <w:p w:rsidR="009A4A1D" w:rsidRPr="009A4A1D" w:rsidRDefault="009A4A1D">
            <w:r w:rsidRPr="009A4A1D">
              <w:t>-148 </w:t>
            </w:r>
          </w:p>
        </w:tc>
        <w:tc>
          <w:tcPr>
            <w:tcW w:w="347" w:type="dxa"/>
            <w:noWrap/>
            <w:hideMark/>
          </w:tcPr>
          <w:p w:rsidR="009A4A1D" w:rsidRPr="009A4A1D" w:rsidRDefault="009A4A1D" w:rsidP="009A4A1D">
            <w:r w:rsidRPr="009A4A1D">
              <w:t>507</w:t>
            </w:r>
          </w:p>
        </w:tc>
        <w:tc>
          <w:tcPr>
            <w:tcW w:w="658" w:type="dxa"/>
            <w:noWrap/>
            <w:hideMark/>
          </w:tcPr>
          <w:p w:rsidR="009A4A1D" w:rsidRPr="009A4A1D" w:rsidRDefault="009A4A1D" w:rsidP="009A4A1D">
            <w:r w:rsidRPr="009A4A1D">
              <w:t>685</w:t>
            </w:r>
          </w:p>
        </w:tc>
        <w:tc>
          <w:tcPr>
            <w:tcW w:w="3034" w:type="dxa"/>
            <w:noWrap/>
            <w:hideMark/>
          </w:tcPr>
          <w:p w:rsidR="009A4A1D" w:rsidRPr="009A4A1D" w:rsidRDefault="009A4A1D">
            <w:r w:rsidRPr="009A4A1D">
              <w:t>Japan </w:t>
            </w:r>
          </w:p>
        </w:tc>
        <w:tc>
          <w:tcPr>
            <w:tcW w:w="459" w:type="dxa"/>
            <w:noWrap/>
            <w:hideMark/>
          </w:tcPr>
          <w:p w:rsidR="009A4A1D" w:rsidRPr="009A4A1D" w:rsidRDefault="009A4A1D" w:rsidP="009A4A1D">
            <w:r w:rsidRPr="009A4A1D">
              <w:t>8</w:t>
            </w:r>
          </w:p>
        </w:tc>
        <w:tc>
          <w:tcPr>
            <w:tcW w:w="459" w:type="dxa"/>
            <w:noWrap/>
            <w:hideMark/>
          </w:tcPr>
          <w:p w:rsidR="009A4A1D" w:rsidRPr="009A4A1D" w:rsidRDefault="009A4A1D" w:rsidP="009A4A1D">
            <w:r w:rsidRPr="009A4A1D">
              <w:t>5</w:t>
            </w:r>
          </w:p>
        </w:tc>
        <w:tc>
          <w:tcPr>
            <w:tcW w:w="453" w:type="dxa"/>
            <w:noWrap/>
            <w:hideMark/>
          </w:tcPr>
          <w:p w:rsidR="009A4A1D" w:rsidRPr="009A4A1D" w:rsidRDefault="009A4A1D" w:rsidP="009A4A1D">
            <w:r w:rsidRPr="009A4A1D">
              <w:t>8</w:t>
            </w:r>
          </w:p>
        </w:tc>
        <w:tc>
          <w:tcPr>
            <w:tcW w:w="514" w:type="dxa"/>
            <w:noWrap/>
            <w:hideMark/>
          </w:tcPr>
          <w:p w:rsidR="009A4A1D" w:rsidRPr="009A4A1D" w:rsidRDefault="009A4A1D" w:rsidP="009A4A1D">
            <w:r w:rsidRPr="009A4A1D">
              <w:t>16</w:t>
            </w:r>
          </w:p>
        </w:tc>
      </w:tr>
      <w:tr w:rsidR="009A4A1D" w:rsidRPr="009A4A1D" w:rsidTr="009A4A1D">
        <w:trPr>
          <w:trHeight w:val="300"/>
        </w:trPr>
        <w:tc>
          <w:tcPr>
            <w:tcW w:w="1465" w:type="dxa"/>
            <w:noWrap/>
            <w:hideMark/>
          </w:tcPr>
          <w:p w:rsidR="009A4A1D" w:rsidRPr="009A4A1D" w:rsidRDefault="009A4A1D">
            <w:r w:rsidRPr="009A4A1D">
              <w:t>Tokyo</w:t>
            </w:r>
          </w:p>
        </w:tc>
        <w:tc>
          <w:tcPr>
            <w:tcW w:w="1253" w:type="dxa"/>
            <w:noWrap/>
            <w:hideMark/>
          </w:tcPr>
          <w:p w:rsidR="009A4A1D" w:rsidRPr="009A4A1D" w:rsidRDefault="009A4A1D">
            <w:r w:rsidRPr="009A4A1D">
              <w:t>Bessel 1841</w:t>
            </w:r>
          </w:p>
        </w:tc>
        <w:tc>
          <w:tcPr>
            <w:tcW w:w="934" w:type="dxa"/>
            <w:noWrap/>
            <w:hideMark/>
          </w:tcPr>
          <w:p w:rsidR="009A4A1D" w:rsidRPr="009A4A1D" w:rsidRDefault="009A4A1D">
            <w:r w:rsidRPr="009A4A1D">
              <w:t>-148 </w:t>
            </w:r>
          </w:p>
        </w:tc>
        <w:tc>
          <w:tcPr>
            <w:tcW w:w="347" w:type="dxa"/>
            <w:noWrap/>
            <w:hideMark/>
          </w:tcPr>
          <w:p w:rsidR="009A4A1D" w:rsidRPr="009A4A1D" w:rsidRDefault="009A4A1D" w:rsidP="009A4A1D">
            <w:r w:rsidRPr="009A4A1D">
              <w:t>507</w:t>
            </w:r>
          </w:p>
        </w:tc>
        <w:tc>
          <w:tcPr>
            <w:tcW w:w="658" w:type="dxa"/>
            <w:noWrap/>
            <w:hideMark/>
          </w:tcPr>
          <w:p w:rsidR="009A4A1D" w:rsidRPr="009A4A1D" w:rsidRDefault="009A4A1D" w:rsidP="009A4A1D">
            <w:r w:rsidRPr="009A4A1D">
              <w:t>685</w:t>
            </w:r>
          </w:p>
        </w:tc>
        <w:tc>
          <w:tcPr>
            <w:tcW w:w="3034" w:type="dxa"/>
            <w:noWrap/>
            <w:hideMark/>
          </w:tcPr>
          <w:p w:rsidR="009A4A1D" w:rsidRPr="009A4A1D" w:rsidRDefault="009A4A1D">
            <w:r w:rsidRPr="009A4A1D">
              <w:t>MEAN FOR Japan; South Korea; Okinawa </w:t>
            </w:r>
          </w:p>
        </w:tc>
        <w:tc>
          <w:tcPr>
            <w:tcW w:w="459" w:type="dxa"/>
            <w:noWrap/>
            <w:hideMark/>
          </w:tcPr>
          <w:p w:rsidR="009A4A1D" w:rsidRPr="009A4A1D" w:rsidRDefault="009A4A1D" w:rsidP="009A4A1D">
            <w:r w:rsidRPr="009A4A1D">
              <w:t>20</w:t>
            </w:r>
          </w:p>
        </w:tc>
        <w:tc>
          <w:tcPr>
            <w:tcW w:w="459" w:type="dxa"/>
            <w:noWrap/>
            <w:hideMark/>
          </w:tcPr>
          <w:p w:rsidR="009A4A1D" w:rsidRPr="009A4A1D" w:rsidRDefault="009A4A1D" w:rsidP="009A4A1D">
            <w:r w:rsidRPr="009A4A1D">
              <w:t>5</w:t>
            </w:r>
          </w:p>
        </w:tc>
        <w:tc>
          <w:tcPr>
            <w:tcW w:w="453" w:type="dxa"/>
            <w:noWrap/>
            <w:hideMark/>
          </w:tcPr>
          <w:p w:rsidR="009A4A1D" w:rsidRPr="009A4A1D" w:rsidRDefault="009A4A1D" w:rsidP="009A4A1D">
            <w:r w:rsidRPr="009A4A1D">
              <w:t>20</w:t>
            </w:r>
          </w:p>
        </w:tc>
        <w:tc>
          <w:tcPr>
            <w:tcW w:w="514" w:type="dxa"/>
            <w:noWrap/>
            <w:hideMark/>
          </w:tcPr>
          <w:p w:rsidR="009A4A1D" w:rsidRPr="009A4A1D" w:rsidRDefault="009A4A1D" w:rsidP="009A4A1D">
            <w:r w:rsidRPr="009A4A1D">
              <w:t>31</w:t>
            </w:r>
          </w:p>
        </w:tc>
      </w:tr>
      <w:tr w:rsidR="009A4A1D" w:rsidRPr="009A4A1D" w:rsidTr="009A4A1D">
        <w:trPr>
          <w:trHeight w:val="300"/>
        </w:trPr>
        <w:tc>
          <w:tcPr>
            <w:tcW w:w="1465" w:type="dxa"/>
            <w:noWrap/>
            <w:hideMark/>
          </w:tcPr>
          <w:p w:rsidR="009A4A1D" w:rsidRPr="009A4A1D" w:rsidRDefault="009A4A1D">
            <w:r w:rsidRPr="009A4A1D">
              <w:t>Tokyo</w:t>
            </w:r>
          </w:p>
        </w:tc>
        <w:tc>
          <w:tcPr>
            <w:tcW w:w="1253" w:type="dxa"/>
            <w:noWrap/>
            <w:hideMark/>
          </w:tcPr>
          <w:p w:rsidR="009A4A1D" w:rsidRPr="009A4A1D" w:rsidRDefault="009A4A1D">
            <w:r w:rsidRPr="009A4A1D">
              <w:t>Bessel 1841</w:t>
            </w:r>
          </w:p>
        </w:tc>
        <w:tc>
          <w:tcPr>
            <w:tcW w:w="934" w:type="dxa"/>
            <w:noWrap/>
            <w:hideMark/>
          </w:tcPr>
          <w:p w:rsidR="009A4A1D" w:rsidRPr="009A4A1D" w:rsidRDefault="009A4A1D">
            <w:r w:rsidRPr="009A4A1D">
              <w:t>-158 </w:t>
            </w:r>
          </w:p>
        </w:tc>
        <w:tc>
          <w:tcPr>
            <w:tcW w:w="347" w:type="dxa"/>
            <w:noWrap/>
            <w:hideMark/>
          </w:tcPr>
          <w:p w:rsidR="009A4A1D" w:rsidRPr="009A4A1D" w:rsidRDefault="009A4A1D" w:rsidP="009A4A1D">
            <w:r w:rsidRPr="009A4A1D">
              <w:t>507</w:t>
            </w:r>
          </w:p>
        </w:tc>
        <w:tc>
          <w:tcPr>
            <w:tcW w:w="658" w:type="dxa"/>
            <w:noWrap/>
            <w:hideMark/>
          </w:tcPr>
          <w:p w:rsidR="009A4A1D" w:rsidRPr="009A4A1D" w:rsidRDefault="009A4A1D" w:rsidP="009A4A1D">
            <w:r w:rsidRPr="009A4A1D">
              <w:t>676</w:t>
            </w:r>
          </w:p>
        </w:tc>
        <w:tc>
          <w:tcPr>
            <w:tcW w:w="3034" w:type="dxa"/>
            <w:noWrap/>
            <w:hideMark/>
          </w:tcPr>
          <w:p w:rsidR="009A4A1D" w:rsidRPr="009A4A1D" w:rsidRDefault="009A4A1D">
            <w:r w:rsidRPr="009A4A1D">
              <w:t>Okinawa </w:t>
            </w:r>
          </w:p>
        </w:tc>
        <w:tc>
          <w:tcPr>
            <w:tcW w:w="459" w:type="dxa"/>
            <w:noWrap/>
            <w:hideMark/>
          </w:tcPr>
          <w:p w:rsidR="009A4A1D" w:rsidRPr="009A4A1D" w:rsidRDefault="009A4A1D" w:rsidP="009A4A1D">
            <w:r w:rsidRPr="009A4A1D">
              <w:t>20</w:t>
            </w:r>
          </w:p>
        </w:tc>
        <w:tc>
          <w:tcPr>
            <w:tcW w:w="459" w:type="dxa"/>
            <w:noWrap/>
            <w:hideMark/>
          </w:tcPr>
          <w:p w:rsidR="009A4A1D" w:rsidRPr="009A4A1D" w:rsidRDefault="009A4A1D" w:rsidP="009A4A1D">
            <w:r w:rsidRPr="009A4A1D">
              <w:t>5</w:t>
            </w:r>
          </w:p>
        </w:tc>
        <w:tc>
          <w:tcPr>
            <w:tcW w:w="453" w:type="dxa"/>
            <w:noWrap/>
            <w:hideMark/>
          </w:tcPr>
          <w:p w:rsidR="009A4A1D" w:rsidRPr="009A4A1D" w:rsidRDefault="009A4A1D" w:rsidP="009A4A1D">
            <w:r w:rsidRPr="009A4A1D">
              <w:t>20</w:t>
            </w:r>
          </w:p>
        </w:tc>
        <w:tc>
          <w:tcPr>
            <w:tcW w:w="514" w:type="dxa"/>
            <w:noWrap/>
            <w:hideMark/>
          </w:tcPr>
          <w:p w:rsidR="009A4A1D" w:rsidRPr="009A4A1D" w:rsidRDefault="009A4A1D" w:rsidP="009A4A1D">
            <w:r w:rsidRPr="009A4A1D">
              <w:t>3</w:t>
            </w:r>
          </w:p>
        </w:tc>
      </w:tr>
      <w:tr w:rsidR="009A4A1D" w:rsidRPr="009A4A1D" w:rsidTr="009A4A1D">
        <w:trPr>
          <w:trHeight w:val="300"/>
        </w:trPr>
        <w:tc>
          <w:tcPr>
            <w:tcW w:w="1465" w:type="dxa"/>
            <w:noWrap/>
            <w:hideMark/>
          </w:tcPr>
          <w:p w:rsidR="009A4A1D" w:rsidRPr="009A4A1D" w:rsidRDefault="009A4A1D">
            <w:r w:rsidRPr="009A4A1D">
              <w:t>Tokyo</w:t>
            </w:r>
          </w:p>
        </w:tc>
        <w:tc>
          <w:tcPr>
            <w:tcW w:w="1253" w:type="dxa"/>
            <w:noWrap/>
            <w:hideMark/>
          </w:tcPr>
          <w:p w:rsidR="009A4A1D" w:rsidRPr="009A4A1D" w:rsidRDefault="009A4A1D">
            <w:r w:rsidRPr="009A4A1D">
              <w:t>Bessel 1841</w:t>
            </w:r>
          </w:p>
        </w:tc>
        <w:tc>
          <w:tcPr>
            <w:tcW w:w="934" w:type="dxa"/>
            <w:noWrap/>
            <w:hideMark/>
          </w:tcPr>
          <w:p w:rsidR="009A4A1D" w:rsidRPr="009A4A1D" w:rsidRDefault="009A4A1D">
            <w:r w:rsidRPr="009A4A1D">
              <w:t>-147 </w:t>
            </w:r>
          </w:p>
        </w:tc>
        <w:tc>
          <w:tcPr>
            <w:tcW w:w="347" w:type="dxa"/>
            <w:noWrap/>
            <w:hideMark/>
          </w:tcPr>
          <w:p w:rsidR="009A4A1D" w:rsidRPr="009A4A1D" w:rsidRDefault="009A4A1D" w:rsidP="009A4A1D">
            <w:r w:rsidRPr="009A4A1D">
              <w:t>506</w:t>
            </w:r>
          </w:p>
        </w:tc>
        <w:tc>
          <w:tcPr>
            <w:tcW w:w="658" w:type="dxa"/>
            <w:noWrap/>
            <w:hideMark/>
          </w:tcPr>
          <w:p w:rsidR="009A4A1D" w:rsidRPr="009A4A1D" w:rsidRDefault="009A4A1D" w:rsidP="009A4A1D">
            <w:r w:rsidRPr="009A4A1D">
              <w:t>687</w:t>
            </w:r>
          </w:p>
        </w:tc>
        <w:tc>
          <w:tcPr>
            <w:tcW w:w="3034" w:type="dxa"/>
            <w:noWrap/>
            <w:hideMark/>
          </w:tcPr>
          <w:p w:rsidR="009A4A1D" w:rsidRPr="009A4A1D" w:rsidRDefault="009A4A1D">
            <w:r w:rsidRPr="009A4A1D">
              <w:t>South Korea </w:t>
            </w:r>
          </w:p>
        </w:tc>
        <w:tc>
          <w:tcPr>
            <w:tcW w:w="459" w:type="dxa"/>
            <w:noWrap/>
            <w:hideMark/>
          </w:tcPr>
          <w:p w:rsidR="009A4A1D" w:rsidRPr="009A4A1D" w:rsidRDefault="009A4A1D" w:rsidP="009A4A1D">
            <w:r w:rsidRPr="009A4A1D">
              <w:t>2</w:t>
            </w:r>
          </w:p>
        </w:tc>
        <w:tc>
          <w:tcPr>
            <w:tcW w:w="459" w:type="dxa"/>
            <w:noWrap/>
            <w:hideMark/>
          </w:tcPr>
          <w:p w:rsidR="009A4A1D" w:rsidRPr="009A4A1D" w:rsidRDefault="009A4A1D" w:rsidP="009A4A1D">
            <w:r w:rsidRPr="009A4A1D">
              <w:t>2</w:t>
            </w:r>
          </w:p>
        </w:tc>
        <w:tc>
          <w:tcPr>
            <w:tcW w:w="453" w:type="dxa"/>
            <w:noWrap/>
            <w:hideMark/>
          </w:tcPr>
          <w:p w:rsidR="009A4A1D" w:rsidRPr="009A4A1D" w:rsidRDefault="009A4A1D" w:rsidP="009A4A1D">
            <w:r w:rsidRPr="009A4A1D">
              <w:t>2</w:t>
            </w:r>
          </w:p>
        </w:tc>
        <w:tc>
          <w:tcPr>
            <w:tcW w:w="514" w:type="dxa"/>
            <w:noWrap/>
            <w:hideMark/>
          </w:tcPr>
          <w:p w:rsidR="009A4A1D" w:rsidRPr="009A4A1D" w:rsidRDefault="009A4A1D" w:rsidP="009A4A1D">
            <w:r w:rsidRPr="009A4A1D">
              <w:t>29</w:t>
            </w:r>
          </w:p>
        </w:tc>
      </w:tr>
      <w:tr w:rsidR="009A4A1D" w:rsidRPr="009A4A1D" w:rsidTr="009A4A1D">
        <w:trPr>
          <w:trHeight w:val="300"/>
        </w:trPr>
        <w:tc>
          <w:tcPr>
            <w:tcW w:w="1465" w:type="dxa"/>
            <w:noWrap/>
            <w:hideMark/>
          </w:tcPr>
          <w:p w:rsidR="009A4A1D" w:rsidRPr="009A4A1D" w:rsidRDefault="009A4A1D">
            <w:r w:rsidRPr="009A4A1D">
              <w:t>Tristan Astro 1968</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632</w:t>
            </w:r>
          </w:p>
        </w:tc>
        <w:tc>
          <w:tcPr>
            <w:tcW w:w="347" w:type="dxa"/>
            <w:noWrap/>
            <w:hideMark/>
          </w:tcPr>
          <w:p w:rsidR="009A4A1D" w:rsidRPr="009A4A1D" w:rsidRDefault="009A4A1D" w:rsidP="009A4A1D">
            <w:r w:rsidRPr="009A4A1D">
              <w:t>438</w:t>
            </w:r>
          </w:p>
        </w:tc>
        <w:tc>
          <w:tcPr>
            <w:tcW w:w="658" w:type="dxa"/>
            <w:noWrap/>
            <w:hideMark/>
          </w:tcPr>
          <w:p w:rsidR="009A4A1D" w:rsidRPr="009A4A1D" w:rsidRDefault="009A4A1D">
            <w:r w:rsidRPr="009A4A1D">
              <w:t>-609 </w:t>
            </w:r>
          </w:p>
        </w:tc>
        <w:tc>
          <w:tcPr>
            <w:tcW w:w="3034" w:type="dxa"/>
            <w:noWrap/>
            <w:hideMark/>
          </w:tcPr>
          <w:p w:rsidR="009A4A1D" w:rsidRPr="009A4A1D" w:rsidRDefault="009A4A1D">
            <w:r w:rsidRPr="009A4A1D">
              <w:t>Tristan da Cunha</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 w:rsidRPr="009A4A1D">
              <w:t>25 </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r w:rsidRPr="009A4A1D">
              <w:t xml:space="preserve">Viti </w:t>
            </w:r>
            <w:proofErr w:type="spellStart"/>
            <w:r w:rsidRPr="009A4A1D">
              <w:t>Levu</w:t>
            </w:r>
            <w:proofErr w:type="spellEnd"/>
            <w:r w:rsidRPr="009A4A1D">
              <w:t xml:space="preserve"> 1916</w:t>
            </w:r>
          </w:p>
        </w:tc>
        <w:tc>
          <w:tcPr>
            <w:tcW w:w="1253" w:type="dxa"/>
            <w:noWrap/>
            <w:hideMark/>
          </w:tcPr>
          <w:p w:rsidR="009A4A1D" w:rsidRPr="009A4A1D" w:rsidRDefault="009A4A1D">
            <w:r w:rsidRPr="009A4A1D">
              <w:t>Clarke 1880 </w:t>
            </w:r>
          </w:p>
        </w:tc>
        <w:tc>
          <w:tcPr>
            <w:tcW w:w="934" w:type="dxa"/>
            <w:noWrap/>
            <w:hideMark/>
          </w:tcPr>
          <w:p w:rsidR="009A4A1D" w:rsidRPr="009A4A1D" w:rsidRDefault="009A4A1D" w:rsidP="009A4A1D">
            <w:r w:rsidRPr="009A4A1D">
              <w:t>51</w:t>
            </w:r>
          </w:p>
        </w:tc>
        <w:tc>
          <w:tcPr>
            <w:tcW w:w="347" w:type="dxa"/>
            <w:noWrap/>
            <w:hideMark/>
          </w:tcPr>
          <w:p w:rsidR="009A4A1D" w:rsidRPr="009A4A1D" w:rsidRDefault="009A4A1D" w:rsidP="009A4A1D">
            <w:r w:rsidRPr="009A4A1D">
              <w:t>391</w:t>
            </w:r>
          </w:p>
        </w:tc>
        <w:tc>
          <w:tcPr>
            <w:tcW w:w="658" w:type="dxa"/>
            <w:noWrap/>
            <w:hideMark/>
          </w:tcPr>
          <w:p w:rsidR="009A4A1D" w:rsidRPr="009A4A1D" w:rsidRDefault="009A4A1D">
            <w:r w:rsidRPr="009A4A1D">
              <w:t>-36 </w:t>
            </w:r>
          </w:p>
        </w:tc>
        <w:tc>
          <w:tcPr>
            <w:tcW w:w="3034" w:type="dxa"/>
            <w:noWrap/>
            <w:hideMark/>
          </w:tcPr>
          <w:p w:rsidR="009A4A1D" w:rsidRPr="009A4A1D" w:rsidRDefault="009A4A1D">
            <w:r w:rsidRPr="009A4A1D">
              <w:t xml:space="preserve">Fiji (Viti </w:t>
            </w:r>
            <w:proofErr w:type="spellStart"/>
            <w:r w:rsidRPr="009A4A1D">
              <w:t>Levu</w:t>
            </w:r>
            <w:proofErr w:type="spellEnd"/>
            <w:r w:rsidRPr="009A4A1D">
              <w:t xml:space="preserve"> Island)</w:t>
            </w:r>
          </w:p>
        </w:tc>
        <w:tc>
          <w:tcPr>
            <w:tcW w:w="459" w:type="dxa"/>
            <w:noWrap/>
            <w:hideMark/>
          </w:tcPr>
          <w:p w:rsidR="009A4A1D" w:rsidRPr="009A4A1D" w:rsidRDefault="009A4A1D">
            <w:r w:rsidRPr="009A4A1D">
              <w:t>25 </w:t>
            </w:r>
          </w:p>
        </w:tc>
        <w:tc>
          <w:tcPr>
            <w:tcW w:w="459" w:type="dxa"/>
            <w:noWrap/>
            <w:hideMark/>
          </w:tcPr>
          <w:p w:rsidR="009A4A1D" w:rsidRPr="009A4A1D" w:rsidRDefault="009A4A1D" w:rsidP="009A4A1D">
            <w:r w:rsidRPr="009A4A1D">
              <w:t>25</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1</w:t>
            </w:r>
          </w:p>
        </w:tc>
      </w:tr>
      <w:tr w:rsidR="009A4A1D" w:rsidRPr="009A4A1D" w:rsidTr="009A4A1D">
        <w:trPr>
          <w:trHeight w:val="300"/>
        </w:trPr>
        <w:tc>
          <w:tcPr>
            <w:tcW w:w="1465" w:type="dxa"/>
            <w:noWrap/>
            <w:hideMark/>
          </w:tcPr>
          <w:p w:rsidR="009A4A1D" w:rsidRPr="009A4A1D" w:rsidRDefault="009A4A1D">
            <w:proofErr w:type="spellStart"/>
            <w:r w:rsidRPr="009A4A1D">
              <w:t>Voirol</w:t>
            </w:r>
            <w:proofErr w:type="spellEnd"/>
            <w:r w:rsidRPr="009A4A1D">
              <w:t xml:space="preserve"> 1960</w:t>
            </w:r>
          </w:p>
        </w:tc>
        <w:tc>
          <w:tcPr>
            <w:tcW w:w="1253" w:type="dxa"/>
            <w:noWrap/>
            <w:hideMark/>
          </w:tcPr>
          <w:p w:rsidR="009A4A1D" w:rsidRPr="009A4A1D" w:rsidRDefault="009A4A1D">
            <w:r w:rsidRPr="009A4A1D">
              <w:t>Clarke 1880</w:t>
            </w:r>
          </w:p>
        </w:tc>
        <w:tc>
          <w:tcPr>
            <w:tcW w:w="934" w:type="dxa"/>
            <w:noWrap/>
            <w:hideMark/>
          </w:tcPr>
          <w:p w:rsidR="009A4A1D" w:rsidRPr="009A4A1D" w:rsidRDefault="009A4A1D" w:rsidP="009A4A1D">
            <w:r w:rsidRPr="009A4A1D">
              <w:t>-123</w:t>
            </w:r>
          </w:p>
        </w:tc>
        <w:tc>
          <w:tcPr>
            <w:tcW w:w="347" w:type="dxa"/>
            <w:noWrap/>
            <w:hideMark/>
          </w:tcPr>
          <w:p w:rsidR="009A4A1D" w:rsidRPr="009A4A1D" w:rsidRDefault="009A4A1D" w:rsidP="009A4A1D">
            <w:r w:rsidRPr="009A4A1D">
              <w:t>-206</w:t>
            </w:r>
          </w:p>
        </w:tc>
        <w:tc>
          <w:tcPr>
            <w:tcW w:w="658" w:type="dxa"/>
            <w:noWrap/>
            <w:hideMark/>
          </w:tcPr>
          <w:p w:rsidR="009A4A1D" w:rsidRPr="009A4A1D" w:rsidRDefault="009A4A1D" w:rsidP="009A4A1D">
            <w:r w:rsidRPr="009A4A1D">
              <w:t>219</w:t>
            </w:r>
          </w:p>
        </w:tc>
        <w:tc>
          <w:tcPr>
            <w:tcW w:w="3034" w:type="dxa"/>
            <w:noWrap/>
            <w:hideMark/>
          </w:tcPr>
          <w:p w:rsidR="009A4A1D" w:rsidRPr="009A4A1D" w:rsidRDefault="009A4A1D">
            <w:r w:rsidRPr="009A4A1D">
              <w:t>Algeria</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sidP="009A4A1D">
            <w:r w:rsidRPr="009A4A1D">
              <w:t>25</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2</w:t>
            </w:r>
          </w:p>
        </w:tc>
      </w:tr>
      <w:tr w:rsidR="009A4A1D" w:rsidRPr="009A4A1D" w:rsidTr="009A4A1D">
        <w:trPr>
          <w:trHeight w:val="300"/>
        </w:trPr>
        <w:tc>
          <w:tcPr>
            <w:tcW w:w="1465" w:type="dxa"/>
            <w:noWrap/>
            <w:hideMark/>
          </w:tcPr>
          <w:p w:rsidR="009A4A1D" w:rsidRPr="009A4A1D" w:rsidRDefault="009A4A1D">
            <w:r w:rsidRPr="009A4A1D">
              <w:t>Wake Island Astro 1952</w:t>
            </w:r>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276</w:t>
            </w:r>
          </w:p>
        </w:tc>
        <w:tc>
          <w:tcPr>
            <w:tcW w:w="347" w:type="dxa"/>
            <w:noWrap/>
            <w:hideMark/>
          </w:tcPr>
          <w:p w:rsidR="009A4A1D" w:rsidRPr="009A4A1D" w:rsidRDefault="009A4A1D" w:rsidP="009A4A1D">
            <w:r w:rsidRPr="009A4A1D">
              <w:t>-57</w:t>
            </w:r>
          </w:p>
        </w:tc>
        <w:tc>
          <w:tcPr>
            <w:tcW w:w="658" w:type="dxa"/>
            <w:noWrap/>
            <w:hideMark/>
          </w:tcPr>
          <w:p w:rsidR="009A4A1D" w:rsidRPr="009A4A1D" w:rsidRDefault="009A4A1D">
            <w:r w:rsidRPr="009A4A1D">
              <w:t>149 </w:t>
            </w:r>
          </w:p>
        </w:tc>
        <w:tc>
          <w:tcPr>
            <w:tcW w:w="3034" w:type="dxa"/>
            <w:noWrap/>
            <w:hideMark/>
          </w:tcPr>
          <w:p w:rsidR="009A4A1D" w:rsidRPr="009A4A1D" w:rsidRDefault="009A4A1D">
            <w:r w:rsidRPr="009A4A1D">
              <w:t>Wake Atoll</w:t>
            </w:r>
          </w:p>
        </w:tc>
        <w:tc>
          <w:tcPr>
            <w:tcW w:w="459" w:type="dxa"/>
            <w:noWrap/>
            <w:hideMark/>
          </w:tcPr>
          <w:p w:rsidR="009A4A1D" w:rsidRPr="009A4A1D" w:rsidRDefault="009A4A1D" w:rsidP="009A4A1D">
            <w:r w:rsidRPr="009A4A1D">
              <w:t>25</w:t>
            </w:r>
          </w:p>
        </w:tc>
        <w:tc>
          <w:tcPr>
            <w:tcW w:w="459" w:type="dxa"/>
            <w:noWrap/>
            <w:hideMark/>
          </w:tcPr>
          <w:p w:rsidR="009A4A1D" w:rsidRPr="009A4A1D" w:rsidRDefault="009A4A1D">
            <w:r w:rsidRPr="009A4A1D">
              <w:t>25 </w:t>
            </w:r>
          </w:p>
        </w:tc>
        <w:tc>
          <w:tcPr>
            <w:tcW w:w="453" w:type="dxa"/>
            <w:noWrap/>
            <w:hideMark/>
          </w:tcPr>
          <w:p w:rsidR="009A4A1D" w:rsidRPr="009A4A1D" w:rsidRDefault="009A4A1D" w:rsidP="009A4A1D">
            <w:r w:rsidRPr="009A4A1D">
              <w:t>25</w:t>
            </w:r>
          </w:p>
        </w:tc>
        <w:tc>
          <w:tcPr>
            <w:tcW w:w="514" w:type="dxa"/>
            <w:noWrap/>
            <w:hideMark/>
          </w:tcPr>
          <w:p w:rsidR="009A4A1D" w:rsidRPr="009A4A1D" w:rsidRDefault="009A4A1D" w:rsidP="009A4A1D">
            <w:r w:rsidRPr="009A4A1D">
              <w:t>2</w:t>
            </w:r>
          </w:p>
        </w:tc>
      </w:tr>
      <w:tr w:rsidR="009A4A1D" w:rsidRPr="009A4A1D" w:rsidTr="009A4A1D">
        <w:trPr>
          <w:trHeight w:val="300"/>
        </w:trPr>
        <w:tc>
          <w:tcPr>
            <w:tcW w:w="1465" w:type="dxa"/>
            <w:noWrap/>
            <w:hideMark/>
          </w:tcPr>
          <w:p w:rsidR="009A4A1D" w:rsidRPr="009A4A1D" w:rsidRDefault="009A4A1D">
            <w:r w:rsidRPr="009A4A1D">
              <w:t>Wake-Eniwetok 1960</w:t>
            </w:r>
          </w:p>
        </w:tc>
        <w:tc>
          <w:tcPr>
            <w:tcW w:w="1253" w:type="dxa"/>
            <w:noWrap/>
            <w:hideMark/>
          </w:tcPr>
          <w:p w:rsidR="009A4A1D" w:rsidRPr="009A4A1D" w:rsidRDefault="009A4A1D">
            <w:r w:rsidRPr="009A4A1D">
              <w:t>Hough 1960 </w:t>
            </w:r>
          </w:p>
        </w:tc>
        <w:tc>
          <w:tcPr>
            <w:tcW w:w="934" w:type="dxa"/>
            <w:noWrap/>
            <w:hideMark/>
          </w:tcPr>
          <w:p w:rsidR="009A4A1D" w:rsidRPr="009A4A1D" w:rsidRDefault="009A4A1D" w:rsidP="009A4A1D">
            <w:r w:rsidRPr="009A4A1D">
              <w:t>102</w:t>
            </w:r>
          </w:p>
        </w:tc>
        <w:tc>
          <w:tcPr>
            <w:tcW w:w="347" w:type="dxa"/>
            <w:noWrap/>
            <w:hideMark/>
          </w:tcPr>
          <w:p w:rsidR="009A4A1D" w:rsidRPr="009A4A1D" w:rsidRDefault="009A4A1D" w:rsidP="009A4A1D">
            <w:r w:rsidRPr="009A4A1D">
              <w:t>52</w:t>
            </w:r>
          </w:p>
        </w:tc>
        <w:tc>
          <w:tcPr>
            <w:tcW w:w="658" w:type="dxa"/>
            <w:noWrap/>
            <w:hideMark/>
          </w:tcPr>
          <w:p w:rsidR="009A4A1D" w:rsidRPr="009A4A1D" w:rsidRDefault="009A4A1D">
            <w:r w:rsidRPr="009A4A1D">
              <w:t>-38 </w:t>
            </w:r>
          </w:p>
        </w:tc>
        <w:tc>
          <w:tcPr>
            <w:tcW w:w="3034" w:type="dxa"/>
            <w:noWrap/>
            <w:hideMark/>
          </w:tcPr>
          <w:p w:rsidR="009A4A1D" w:rsidRPr="009A4A1D" w:rsidRDefault="009A4A1D">
            <w:r w:rsidRPr="009A4A1D">
              <w:t>Marshall Islands</w:t>
            </w:r>
          </w:p>
        </w:tc>
        <w:tc>
          <w:tcPr>
            <w:tcW w:w="459" w:type="dxa"/>
            <w:noWrap/>
            <w:hideMark/>
          </w:tcPr>
          <w:p w:rsidR="009A4A1D" w:rsidRPr="009A4A1D" w:rsidRDefault="009A4A1D" w:rsidP="009A4A1D">
            <w:r w:rsidRPr="009A4A1D">
              <w:t>3</w:t>
            </w:r>
          </w:p>
        </w:tc>
        <w:tc>
          <w:tcPr>
            <w:tcW w:w="459" w:type="dxa"/>
            <w:noWrap/>
            <w:hideMark/>
          </w:tcPr>
          <w:p w:rsidR="009A4A1D" w:rsidRPr="009A4A1D" w:rsidRDefault="009A4A1D">
            <w:r w:rsidRPr="009A4A1D">
              <w:t>3 </w:t>
            </w:r>
          </w:p>
        </w:tc>
        <w:tc>
          <w:tcPr>
            <w:tcW w:w="453" w:type="dxa"/>
            <w:noWrap/>
            <w:hideMark/>
          </w:tcPr>
          <w:p w:rsidR="009A4A1D" w:rsidRPr="009A4A1D" w:rsidRDefault="009A4A1D" w:rsidP="009A4A1D">
            <w:r w:rsidRPr="009A4A1D">
              <w:t>3</w:t>
            </w:r>
          </w:p>
        </w:tc>
        <w:tc>
          <w:tcPr>
            <w:tcW w:w="514" w:type="dxa"/>
            <w:noWrap/>
            <w:hideMark/>
          </w:tcPr>
          <w:p w:rsidR="009A4A1D" w:rsidRPr="009A4A1D" w:rsidRDefault="009A4A1D" w:rsidP="009A4A1D">
            <w:r w:rsidRPr="009A4A1D">
              <w:t>10</w:t>
            </w:r>
          </w:p>
        </w:tc>
      </w:tr>
      <w:tr w:rsidR="009A4A1D" w:rsidRPr="009A4A1D" w:rsidTr="009A4A1D">
        <w:trPr>
          <w:trHeight w:val="300"/>
        </w:trPr>
        <w:tc>
          <w:tcPr>
            <w:tcW w:w="1465" w:type="dxa"/>
            <w:noWrap/>
            <w:hideMark/>
          </w:tcPr>
          <w:p w:rsidR="009A4A1D" w:rsidRPr="009A4A1D" w:rsidRDefault="009A4A1D">
            <w:r w:rsidRPr="009A4A1D">
              <w:t>WGS 1972</w:t>
            </w:r>
          </w:p>
        </w:tc>
        <w:tc>
          <w:tcPr>
            <w:tcW w:w="1253" w:type="dxa"/>
            <w:noWrap/>
            <w:hideMark/>
          </w:tcPr>
          <w:p w:rsidR="009A4A1D" w:rsidRPr="009A4A1D" w:rsidRDefault="009A4A1D">
            <w:r w:rsidRPr="009A4A1D">
              <w:t>WGS 72</w:t>
            </w:r>
          </w:p>
        </w:tc>
        <w:tc>
          <w:tcPr>
            <w:tcW w:w="934" w:type="dxa"/>
            <w:noWrap/>
            <w:hideMark/>
          </w:tcPr>
          <w:p w:rsidR="009A4A1D" w:rsidRPr="009A4A1D" w:rsidRDefault="009A4A1D">
            <w:r w:rsidRPr="009A4A1D">
              <w:t>0 </w:t>
            </w:r>
          </w:p>
        </w:tc>
        <w:tc>
          <w:tcPr>
            <w:tcW w:w="347" w:type="dxa"/>
            <w:noWrap/>
            <w:hideMark/>
          </w:tcPr>
          <w:p w:rsidR="009A4A1D" w:rsidRPr="009A4A1D" w:rsidRDefault="009A4A1D" w:rsidP="009A4A1D">
            <w:r w:rsidRPr="009A4A1D">
              <w:t>0</w:t>
            </w:r>
          </w:p>
        </w:tc>
        <w:tc>
          <w:tcPr>
            <w:tcW w:w="658" w:type="dxa"/>
            <w:noWrap/>
            <w:hideMark/>
          </w:tcPr>
          <w:p w:rsidR="009A4A1D" w:rsidRPr="009A4A1D" w:rsidRDefault="009A4A1D" w:rsidP="009A4A1D">
            <w:r w:rsidRPr="009A4A1D">
              <w:t>0</w:t>
            </w:r>
          </w:p>
        </w:tc>
        <w:tc>
          <w:tcPr>
            <w:tcW w:w="3034" w:type="dxa"/>
            <w:noWrap/>
            <w:hideMark/>
          </w:tcPr>
          <w:p w:rsidR="009A4A1D" w:rsidRPr="009A4A1D" w:rsidRDefault="009A4A1D">
            <w:r w:rsidRPr="009A4A1D">
              <w:t>Global Definition </w:t>
            </w:r>
          </w:p>
        </w:tc>
        <w:tc>
          <w:tcPr>
            <w:tcW w:w="459" w:type="dxa"/>
            <w:noWrap/>
            <w:hideMark/>
          </w:tcPr>
          <w:p w:rsidR="009A4A1D" w:rsidRPr="009A4A1D" w:rsidRDefault="009A4A1D" w:rsidP="009A4A1D">
            <w:r w:rsidRPr="009A4A1D">
              <w:t>-1</w:t>
            </w:r>
          </w:p>
        </w:tc>
        <w:tc>
          <w:tcPr>
            <w:tcW w:w="459" w:type="dxa"/>
            <w:noWrap/>
            <w:hideMark/>
          </w:tcPr>
          <w:p w:rsidR="009A4A1D" w:rsidRPr="009A4A1D" w:rsidRDefault="009A4A1D" w:rsidP="009A4A1D">
            <w:r w:rsidRPr="009A4A1D">
              <w:t>-1</w:t>
            </w:r>
          </w:p>
        </w:tc>
        <w:tc>
          <w:tcPr>
            <w:tcW w:w="453" w:type="dxa"/>
            <w:noWrap/>
            <w:hideMark/>
          </w:tcPr>
          <w:p w:rsidR="009A4A1D" w:rsidRPr="009A4A1D" w:rsidRDefault="009A4A1D" w:rsidP="009A4A1D">
            <w:r w:rsidRPr="009A4A1D">
              <w:t>-1</w:t>
            </w:r>
          </w:p>
        </w:tc>
        <w:tc>
          <w:tcPr>
            <w:tcW w:w="514" w:type="dxa"/>
            <w:noWrap/>
            <w:hideMark/>
          </w:tcPr>
          <w:p w:rsidR="009A4A1D" w:rsidRPr="009A4A1D" w:rsidRDefault="009A4A1D" w:rsidP="009A4A1D">
            <w:r w:rsidRPr="009A4A1D">
              <w:t>0</w:t>
            </w:r>
          </w:p>
        </w:tc>
      </w:tr>
      <w:tr w:rsidR="009A4A1D" w:rsidRPr="009A4A1D" w:rsidTr="009A4A1D">
        <w:trPr>
          <w:trHeight w:val="300"/>
        </w:trPr>
        <w:tc>
          <w:tcPr>
            <w:tcW w:w="1465" w:type="dxa"/>
            <w:noWrap/>
            <w:hideMark/>
          </w:tcPr>
          <w:p w:rsidR="009A4A1D" w:rsidRPr="009A4A1D" w:rsidRDefault="009A4A1D">
            <w:r w:rsidRPr="009A4A1D">
              <w:t>WGS 1984</w:t>
            </w:r>
          </w:p>
        </w:tc>
        <w:tc>
          <w:tcPr>
            <w:tcW w:w="1253" w:type="dxa"/>
            <w:noWrap/>
            <w:hideMark/>
          </w:tcPr>
          <w:p w:rsidR="009A4A1D" w:rsidRPr="009A4A1D" w:rsidRDefault="009A4A1D">
            <w:r w:rsidRPr="009A4A1D">
              <w:t>WGS 84</w:t>
            </w:r>
          </w:p>
        </w:tc>
        <w:tc>
          <w:tcPr>
            <w:tcW w:w="934" w:type="dxa"/>
            <w:noWrap/>
            <w:hideMark/>
          </w:tcPr>
          <w:p w:rsidR="009A4A1D" w:rsidRPr="009A4A1D" w:rsidRDefault="009A4A1D">
            <w:r w:rsidRPr="009A4A1D">
              <w:t>0 </w:t>
            </w:r>
          </w:p>
        </w:tc>
        <w:tc>
          <w:tcPr>
            <w:tcW w:w="347" w:type="dxa"/>
            <w:noWrap/>
            <w:hideMark/>
          </w:tcPr>
          <w:p w:rsidR="009A4A1D" w:rsidRPr="009A4A1D" w:rsidRDefault="009A4A1D" w:rsidP="009A4A1D">
            <w:r w:rsidRPr="009A4A1D">
              <w:t>0</w:t>
            </w:r>
          </w:p>
        </w:tc>
        <w:tc>
          <w:tcPr>
            <w:tcW w:w="658" w:type="dxa"/>
            <w:noWrap/>
            <w:hideMark/>
          </w:tcPr>
          <w:p w:rsidR="009A4A1D" w:rsidRPr="009A4A1D" w:rsidRDefault="009A4A1D" w:rsidP="009A4A1D">
            <w:r w:rsidRPr="009A4A1D">
              <w:t>0</w:t>
            </w:r>
          </w:p>
        </w:tc>
        <w:tc>
          <w:tcPr>
            <w:tcW w:w="3034" w:type="dxa"/>
            <w:noWrap/>
            <w:hideMark/>
          </w:tcPr>
          <w:p w:rsidR="009A4A1D" w:rsidRPr="009A4A1D" w:rsidRDefault="009A4A1D">
            <w:r w:rsidRPr="009A4A1D">
              <w:t>Global Definition </w:t>
            </w:r>
          </w:p>
        </w:tc>
        <w:tc>
          <w:tcPr>
            <w:tcW w:w="459" w:type="dxa"/>
            <w:noWrap/>
            <w:hideMark/>
          </w:tcPr>
          <w:p w:rsidR="009A4A1D" w:rsidRPr="009A4A1D" w:rsidRDefault="009A4A1D" w:rsidP="009A4A1D">
            <w:r w:rsidRPr="009A4A1D">
              <w:t>-1</w:t>
            </w:r>
          </w:p>
        </w:tc>
        <w:tc>
          <w:tcPr>
            <w:tcW w:w="459" w:type="dxa"/>
            <w:noWrap/>
            <w:hideMark/>
          </w:tcPr>
          <w:p w:rsidR="009A4A1D" w:rsidRPr="009A4A1D" w:rsidRDefault="009A4A1D" w:rsidP="009A4A1D">
            <w:r w:rsidRPr="009A4A1D">
              <w:t>-1</w:t>
            </w:r>
          </w:p>
        </w:tc>
        <w:tc>
          <w:tcPr>
            <w:tcW w:w="453" w:type="dxa"/>
            <w:noWrap/>
            <w:hideMark/>
          </w:tcPr>
          <w:p w:rsidR="009A4A1D" w:rsidRPr="009A4A1D" w:rsidRDefault="009A4A1D" w:rsidP="009A4A1D">
            <w:r w:rsidRPr="009A4A1D">
              <w:t>-1</w:t>
            </w:r>
          </w:p>
        </w:tc>
        <w:tc>
          <w:tcPr>
            <w:tcW w:w="514" w:type="dxa"/>
            <w:noWrap/>
            <w:hideMark/>
          </w:tcPr>
          <w:p w:rsidR="009A4A1D" w:rsidRPr="009A4A1D" w:rsidRDefault="009A4A1D" w:rsidP="009A4A1D">
            <w:r w:rsidRPr="009A4A1D">
              <w:t>0</w:t>
            </w:r>
          </w:p>
        </w:tc>
      </w:tr>
      <w:tr w:rsidR="009A4A1D" w:rsidRPr="009A4A1D" w:rsidTr="009A4A1D">
        <w:trPr>
          <w:trHeight w:val="300"/>
        </w:trPr>
        <w:tc>
          <w:tcPr>
            <w:tcW w:w="1465" w:type="dxa"/>
            <w:noWrap/>
            <w:hideMark/>
          </w:tcPr>
          <w:p w:rsidR="009A4A1D" w:rsidRPr="009A4A1D" w:rsidRDefault="009A4A1D">
            <w:proofErr w:type="spellStart"/>
            <w:r w:rsidRPr="009A4A1D">
              <w:t>Yacare</w:t>
            </w:r>
            <w:proofErr w:type="spellEnd"/>
          </w:p>
        </w:tc>
        <w:tc>
          <w:tcPr>
            <w:tcW w:w="1253" w:type="dxa"/>
            <w:noWrap/>
            <w:hideMark/>
          </w:tcPr>
          <w:p w:rsidR="009A4A1D" w:rsidRPr="009A4A1D" w:rsidRDefault="009A4A1D">
            <w:r w:rsidRPr="009A4A1D">
              <w:t>International 1924 </w:t>
            </w:r>
          </w:p>
        </w:tc>
        <w:tc>
          <w:tcPr>
            <w:tcW w:w="934" w:type="dxa"/>
            <w:noWrap/>
            <w:hideMark/>
          </w:tcPr>
          <w:p w:rsidR="009A4A1D" w:rsidRPr="009A4A1D" w:rsidRDefault="009A4A1D" w:rsidP="009A4A1D">
            <w:r w:rsidRPr="009A4A1D">
              <w:t>-155</w:t>
            </w:r>
          </w:p>
        </w:tc>
        <w:tc>
          <w:tcPr>
            <w:tcW w:w="347" w:type="dxa"/>
            <w:noWrap/>
            <w:hideMark/>
          </w:tcPr>
          <w:p w:rsidR="009A4A1D" w:rsidRPr="009A4A1D" w:rsidRDefault="009A4A1D" w:rsidP="009A4A1D">
            <w:r w:rsidRPr="009A4A1D">
              <w:t>171</w:t>
            </w:r>
          </w:p>
        </w:tc>
        <w:tc>
          <w:tcPr>
            <w:tcW w:w="658" w:type="dxa"/>
            <w:noWrap/>
            <w:hideMark/>
          </w:tcPr>
          <w:p w:rsidR="009A4A1D" w:rsidRPr="009A4A1D" w:rsidRDefault="009A4A1D">
            <w:r w:rsidRPr="009A4A1D">
              <w:t>37 </w:t>
            </w:r>
          </w:p>
        </w:tc>
        <w:tc>
          <w:tcPr>
            <w:tcW w:w="3034" w:type="dxa"/>
            <w:noWrap/>
            <w:hideMark/>
          </w:tcPr>
          <w:p w:rsidR="009A4A1D" w:rsidRPr="009A4A1D" w:rsidRDefault="009A4A1D">
            <w:r w:rsidRPr="009A4A1D">
              <w:t>Uruguay</w:t>
            </w:r>
          </w:p>
        </w:tc>
        <w:tc>
          <w:tcPr>
            <w:tcW w:w="459" w:type="dxa"/>
            <w:noWrap/>
            <w:hideMark/>
          </w:tcPr>
          <w:p w:rsidR="009A4A1D" w:rsidRPr="009A4A1D" w:rsidRDefault="009A4A1D" w:rsidP="009A4A1D">
            <w:r w:rsidRPr="009A4A1D">
              <w:t>-1</w:t>
            </w:r>
          </w:p>
        </w:tc>
        <w:tc>
          <w:tcPr>
            <w:tcW w:w="459" w:type="dxa"/>
            <w:noWrap/>
            <w:hideMark/>
          </w:tcPr>
          <w:p w:rsidR="009A4A1D" w:rsidRPr="009A4A1D" w:rsidRDefault="009A4A1D">
            <w:r w:rsidRPr="009A4A1D">
              <w:t>-1 </w:t>
            </w:r>
          </w:p>
        </w:tc>
        <w:tc>
          <w:tcPr>
            <w:tcW w:w="453" w:type="dxa"/>
            <w:noWrap/>
            <w:hideMark/>
          </w:tcPr>
          <w:p w:rsidR="009A4A1D" w:rsidRPr="009A4A1D" w:rsidRDefault="009A4A1D" w:rsidP="009A4A1D">
            <w:r w:rsidRPr="009A4A1D">
              <w:t>-1</w:t>
            </w:r>
          </w:p>
        </w:tc>
        <w:tc>
          <w:tcPr>
            <w:tcW w:w="514" w:type="dxa"/>
            <w:noWrap/>
            <w:hideMark/>
          </w:tcPr>
          <w:p w:rsidR="009A4A1D" w:rsidRPr="009A4A1D" w:rsidRDefault="009A4A1D" w:rsidP="009A4A1D">
            <w:r w:rsidRPr="009A4A1D">
              <w:t>0</w:t>
            </w:r>
          </w:p>
        </w:tc>
      </w:tr>
      <w:tr w:rsidR="009A4A1D" w:rsidRPr="009A4A1D" w:rsidTr="009A4A1D">
        <w:trPr>
          <w:trHeight w:val="300"/>
        </w:trPr>
        <w:tc>
          <w:tcPr>
            <w:tcW w:w="1465" w:type="dxa"/>
            <w:noWrap/>
            <w:hideMark/>
          </w:tcPr>
          <w:p w:rsidR="009A4A1D" w:rsidRPr="009A4A1D" w:rsidRDefault="009A4A1D">
            <w:proofErr w:type="spellStart"/>
            <w:r w:rsidRPr="009A4A1D">
              <w:t>Zanderij</w:t>
            </w:r>
            <w:proofErr w:type="spellEnd"/>
          </w:p>
        </w:tc>
        <w:tc>
          <w:tcPr>
            <w:tcW w:w="1253" w:type="dxa"/>
            <w:noWrap/>
            <w:hideMark/>
          </w:tcPr>
          <w:p w:rsidR="009A4A1D" w:rsidRPr="009A4A1D" w:rsidRDefault="009A4A1D">
            <w:r w:rsidRPr="009A4A1D">
              <w:t>International 1924</w:t>
            </w:r>
          </w:p>
        </w:tc>
        <w:tc>
          <w:tcPr>
            <w:tcW w:w="934" w:type="dxa"/>
            <w:noWrap/>
            <w:hideMark/>
          </w:tcPr>
          <w:p w:rsidR="009A4A1D" w:rsidRPr="009A4A1D" w:rsidRDefault="009A4A1D" w:rsidP="009A4A1D">
            <w:r w:rsidRPr="009A4A1D">
              <w:t>-265</w:t>
            </w:r>
          </w:p>
        </w:tc>
        <w:tc>
          <w:tcPr>
            <w:tcW w:w="347" w:type="dxa"/>
            <w:noWrap/>
            <w:hideMark/>
          </w:tcPr>
          <w:p w:rsidR="009A4A1D" w:rsidRPr="009A4A1D" w:rsidRDefault="009A4A1D" w:rsidP="009A4A1D">
            <w:r w:rsidRPr="009A4A1D">
              <w:t>120</w:t>
            </w:r>
          </w:p>
        </w:tc>
        <w:tc>
          <w:tcPr>
            <w:tcW w:w="658" w:type="dxa"/>
            <w:noWrap/>
            <w:hideMark/>
          </w:tcPr>
          <w:p w:rsidR="009A4A1D" w:rsidRPr="009A4A1D" w:rsidRDefault="009A4A1D" w:rsidP="009A4A1D">
            <w:r w:rsidRPr="009A4A1D">
              <w:t>-358</w:t>
            </w:r>
          </w:p>
        </w:tc>
        <w:tc>
          <w:tcPr>
            <w:tcW w:w="3034" w:type="dxa"/>
            <w:noWrap/>
            <w:hideMark/>
          </w:tcPr>
          <w:p w:rsidR="009A4A1D" w:rsidRPr="009A4A1D" w:rsidRDefault="009A4A1D">
            <w:r w:rsidRPr="009A4A1D">
              <w:t>Suriname</w:t>
            </w:r>
          </w:p>
        </w:tc>
        <w:tc>
          <w:tcPr>
            <w:tcW w:w="459" w:type="dxa"/>
            <w:noWrap/>
            <w:hideMark/>
          </w:tcPr>
          <w:p w:rsidR="009A4A1D" w:rsidRPr="009A4A1D" w:rsidRDefault="009A4A1D" w:rsidP="009A4A1D">
            <w:r w:rsidRPr="009A4A1D">
              <w:t>5</w:t>
            </w:r>
          </w:p>
        </w:tc>
        <w:tc>
          <w:tcPr>
            <w:tcW w:w="459" w:type="dxa"/>
            <w:noWrap/>
            <w:hideMark/>
          </w:tcPr>
          <w:p w:rsidR="009A4A1D" w:rsidRPr="009A4A1D" w:rsidRDefault="009A4A1D" w:rsidP="009A4A1D">
            <w:r w:rsidRPr="009A4A1D">
              <w:t>5</w:t>
            </w:r>
          </w:p>
        </w:tc>
        <w:tc>
          <w:tcPr>
            <w:tcW w:w="453" w:type="dxa"/>
            <w:noWrap/>
            <w:hideMark/>
          </w:tcPr>
          <w:p w:rsidR="009A4A1D" w:rsidRPr="009A4A1D" w:rsidRDefault="009A4A1D" w:rsidP="009A4A1D">
            <w:r w:rsidRPr="009A4A1D">
              <w:t>8</w:t>
            </w:r>
          </w:p>
        </w:tc>
        <w:tc>
          <w:tcPr>
            <w:tcW w:w="514" w:type="dxa"/>
            <w:noWrap/>
            <w:hideMark/>
          </w:tcPr>
          <w:p w:rsidR="009A4A1D" w:rsidRPr="009A4A1D" w:rsidRDefault="009A4A1D" w:rsidP="009A4A1D">
            <w:r w:rsidRPr="009A4A1D">
              <w:t>5</w:t>
            </w:r>
          </w:p>
        </w:tc>
      </w:tr>
    </w:tbl>
    <w:p w:rsidR="0057119C" w:rsidRPr="0057119C" w:rsidRDefault="0057119C" w:rsidP="0057119C"/>
    <w:sectPr w:rsidR="0057119C" w:rsidRPr="0057119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Semibold">
    <w:panose1 w:val="020B0702040204020203"/>
    <w:charset w:val="00"/>
    <w:family w:val="swiss"/>
    <w:pitch w:val="variable"/>
    <w:sig w:usb0="E00002FF" w:usb1="4000A47B" w:usb2="00000001" w:usb3="00000000" w:csb0="0000019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00DF"/>
    <w:rsid w:val="00002441"/>
    <w:rsid w:val="00003DE0"/>
    <w:rsid w:val="00021070"/>
    <w:rsid w:val="00087971"/>
    <w:rsid w:val="000A3C61"/>
    <w:rsid w:val="000A7EA1"/>
    <w:rsid w:val="000E38D5"/>
    <w:rsid w:val="0013055F"/>
    <w:rsid w:val="001531F6"/>
    <w:rsid w:val="00183753"/>
    <w:rsid w:val="001E18BA"/>
    <w:rsid w:val="002273E8"/>
    <w:rsid w:val="00250E8C"/>
    <w:rsid w:val="002C0E8E"/>
    <w:rsid w:val="0030694F"/>
    <w:rsid w:val="00377A04"/>
    <w:rsid w:val="00396434"/>
    <w:rsid w:val="003A28EE"/>
    <w:rsid w:val="003B7752"/>
    <w:rsid w:val="003C67A3"/>
    <w:rsid w:val="003D3311"/>
    <w:rsid w:val="003D6BE7"/>
    <w:rsid w:val="00421E09"/>
    <w:rsid w:val="004C3BFC"/>
    <w:rsid w:val="00502F78"/>
    <w:rsid w:val="0057119C"/>
    <w:rsid w:val="0061752B"/>
    <w:rsid w:val="0067009F"/>
    <w:rsid w:val="00680ACB"/>
    <w:rsid w:val="00691195"/>
    <w:rsid w:val="00693242"/>
    <w:rsid w:val="00702681"/>
    <w:rsid w:val="00711D39"/>
    <w:rsid w:val="00752CD2"/>
    <w:rsid w:val="007653BD"/>
    <w:rsid w:val="007712A9"/>
    <w:rsid w:val="00824435"/>
    <w:rsid w:val="00825D86"/>
    <w:rsid w:val="00874C89"/>
    <w:rsid w:val="00876DA5"/>
    <w:rsid w:val="0089023C"/>
    <w:rsid w:val="0090169F"/>
    <w:rsid w:val="009310C8"/>
    <w:rsid w:val="00970D1C"/>
    <w:rsid w:val="009763FF"/>
    <w:rsid w:val="009A4A1D"/>
    <w:rsid w:val="009B14BE"/>
    <w:rsid w:val="009C3560"/>
    <w:rsid w:val="009C7A65"/>
    <w:rsid w:val="00A866B4"/>
    <w:rsid w:val="00A97077"/>
    <w:rsid w:val="00B23374"/>
    <w:rsid w:val="00B600DF"/>
    <w:rsid w:val="00B77184"/>
    <w:rsid w:val="00BB434A"/>
    <w:rsid w:val="00C46FD9"/>
    <w:rsid w:val="00C62330"/>
    <w:rsid w:val="00D36AFA"/>
    <w:rsid w:val="00D44886"/>
    <w:rsid w:val="00DE6D46"/>
    <w:rsid w:val="00E23534"/>
    <w:rsid w:val="00E95E98"/>
    <w:rsid w:val="00EB0FBC"/>
    <w:rsid w:val="00EE101C"/>
    <w:rsid w:val="00F46EAC"/>
    <w:rsid w:val="00F74E2B"/>
    <w:rsid w:val="00F8671A"/>
    <w:rsid w:val="00FA50E0"/>
    <w:rsid w:val="00FD524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D524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D524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A7EA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76D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6DA5"/>
    <w:rPr>
      <w:rFonts w:ascii="Tahoma" w:hAnsi="Tahoma" w:cs="Tahoma"/>
      <w:sz w:val="16"/>
      <w:szCs w:val="16"/>
    </w:rPr>
  </w:style>
  <w:style w:type="paragraph" w:styleId="NormalWeb">
    <w:name w:val="Normal (Web)"/>
    <w:basedOn w:val="Normal"/>
    <w:uiPriority w:val="99"/>
    <w:semiHidden/>
    <w:unhideWhenUsed/>
    <w:rsid w:val="00FD5244"/>
    <w:pPr>
      <w:spacing w:before="100" w:beforeAutospacing="1" w:after="100" w:afterAutospacing="1" w:line="240" w:lineRule="auto"/>
    </w:pPr>
    <w:rPr>
      <w:rFonts w:ascii="Times New Roman" w:eastAsiaTheme="minorEastAsia" w:hAnsi="Times New Roman" w:cs="Times New Roman"/>
      <w:sz w:val="24"/>
      <w:szCs w:val="24"/>
      <w:lang w:eastAsia="en-CA"/>
    </w:rPr>
  </w:style>
  <w:style w:type="character" w:customStyle="1" w:styleId="Heading2Char">
    <w:name w:val="Heading 2 Char"/>
    <w:basedOn w:val="DefaultParagraphFont"/>
    <w:link w:val="Heading2"/>
    <w:uiPriority w:val="9"/>
    <w:rsid w:val="00FD5244"/>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FD5244"/>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0A7EA1"/>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396434"/>
    <w:rPr>
      <w:strike w:val="0"/>
      <w:dstrike w:val="0"/>
      <w:color w:val="1364C4"/>
      <w:u w:val="none"/>
      <w:effect w:val="none"/>
    </w:rPr>
  </w:style>
  <w:style w:type="character" w:customStyle="1" w:styleId="collapsibleregiontitle1">
    <w:name w:val="collapsibleregiontitle1"/>
    <w:basedOn w:val="DefaultParagraphFont"/>
    <w:rsid w:val="00396434"/>
    <w:rPr>
      <w:rFonts w:ascii="Segoe UI Semibold" w:hAnsi="Segoe UI Semibold" w:hint="default"/>
      <w:i w:val="0"/>
      <w:iCs w:val="0"/>
      <w:sz w:val="42"/>
      <w:szCs w:val="42"/>
    </w:rPr>
  </w:style>
  <w:style w:type="character" w:customStyle="1" w:styleId="Identifier">
    <w:name w:val="Identifier"/>
    <w:uiPriority w:val="1"/>
    <w:qFormat/>
    <w:rsid w:val="003D6BE7"/>
    <w:rPr>
      <w:color w:val="000000"/>
    </w:rPr>
  </w:style>
  <w:style w:type="character" w:customStyle="1" w:styleId="Keyword">
    <w:name w:val="Keyword"/>
    <w:uiPriority w:val="1"/>
    <w:qFormat/>
    <w:rsid w:val="003D6BE7"/>
    <w:rPr>
      <w:color w:val="0000FF"/>
    </w:rPr>
  </w:style>
  <w:style w:type="table" w:customStyle="1" w:styleId="GeneralTable">
    <w:name w:val="General Table"/>
    <w:basedOn w:val="TableNormal"/>
    <w:uiPriority w:val="99"/>
    <w:rsid w:val="003D6BE7"/>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6" w:space="0" w:color="BFBFBF" w:themeColor="background1" w:themeShade="BF"/>
        <w:insideV w:val="single" w:sz="6" w:space="0" w:color="BFBFBF" w:themeColor="background1" w:themeShade="BF"/>
      </w:tblBorders>
      <w:tblCellMar>
        <w:top w:w="43" w:type="dxa"/>
        <w:left w:w="43" w:type="dxa"/>
        <w:bottom w:w="43" w:type="dxa"/>
        <w:right w:w="43" w:type="dxa"/>
      </w:tblCellMar>
    </w:tblPr>
    <w:tblStylePr w:type="firstRow">
      <w:pPr>
        <w:wordWrap/>
        <w:spacing w:afterLines="0" w:after="0" w:afterAutospacing="0"/>
      </w:pPr>
      <w:rPr>
        <w:b/>
      </w:rPr>
      <w:tblPr/>
      <w:tcPr>
        <w:shd w:val="clear" w:color="auto" w:fill="B8CCE4" w:themeFill="accent1" w:themeFillTint="66"/>
      </w:tcPr>
    </w:tblStylePr>
  </w:style>
  <w:style w:type="table" w:customStyle="1" w:styleId="CodeTable">
    <w:name w:val="Code Table"/>
    <w:basedOn w:val="TableNormal"/>
    <w:uiPriority w:val="99"/>
    <w:rsid w:val="003D6BE7"/>
    <w:pPr>
      <w:spacing w:after="0" w:line="240" w:lineRule="auto"/>
    </w:pPr>
    <w:rPr>
      <w:rFonts w:ascii="Courier New" w:hAnsi="Courier New"/>
      <w:sz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blBorders>
      <w:tblCellMar>
        <w:top w:w="43" w:type="dxa"/>
        <w:left w:w="43" w:type="dxa"/>
        <w:bottom w:w="43" w:type="dxa"/>
        <w:right w:w="43" w:type="dxa"/>
      </w:tblCellMar>
    </w:tblPr>
    <w:tblStylePr w:type="firstRow">
      <w:pPr>
        <w:wordWrap/>
        <w:spacing w:afterLines="0" w:after="0" w:afterAutospacing="0"/>
      </w:pPr>
      <w:rPr>
        <w:rFonts w:ascii="Calibri" w:hAnsi="Calibri"/>
        <w:b/>
        <w:i w:val="0"/>
        <w:sz w:val="22"/>
      </w:rPr>
      <w:tblPr/>
      <w:tcPr>
        <w:shd w:val="clear" w:color="auto" w:fill="B8CCE4" w:themeFill="accent1" w:themeFillTint="66"/>
      </w:tcPr>
    </w:tblStylePr>
  </w:style>
  <w:style w:type="character" w:styleId="FollowedHyperlink">
    <w:name w:val="FollowedHyperlink"/>
    <w:basedOn w:val="DefaultParagraphFont"/>
    <w:uiPriority w:val="99"/>
    <w:semiHidden/>
    <w:unhideWhenUsed/>
    <w:rsid w:val="003D6BE7"/>
    <w:rPr>
      <w:color w:val="800080" w:themeColor="followedHyperlink"/>
      <w:u w:val="single"/>
    </w:rPr>
  </w:style>
  <w:style w:type="paragraph" w:styleId="Title">
    <w:name w:val="Title"/>
    <w:basedOn w:val="Normal"/>
    <w:next w:val="Normal"/>
    <w:link w:val="TitleChar"/>
    <w:uiPriority w:val="10"/>
    <w:qFormat/>
    <w:rsid w:val="007653B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653BD"/>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2273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2273E8"/>
  </w:style>
  <w:style w:type="paragraph" w:styleId="TOCHeading">
    <w:name w:val="TOC Heading"/>
    <w:basedOn w:val="Heading1"/>
    <w:next w:val="Normal"/>
    <w:uiPriority w:val="39"/>
    <w:semiHidden/>
    <w:unhideWhenUsed/>
    <w:qFormat/>
    <w:rsid w:val="00D44886"/>
    <w:pPr>
      <w:outlineLvl w:val="9"/>
    </w:pPr>
    <w:rPr>
      <w:lang w:val="en-US" w:eastAsia="ja-JP"/>
    </w:rPr>
  </w:style>
  <w:style w:type="paragraph" w:styleId="TOC1">
    <w:name w:val="toc 1"/>
    <w:basedOn w:val="Normal"/>
    <w:next w:val="Normal"/>
    <w:autoRedefine/>
    <w:uiPriority w:val="39"/>
    <w:unhideWhenUsed/>
    <w:rsid w:val="00D44886"/>
    <w:pPr>
      <w:spacing w:after="100"/>
    </w:pPr>
  </w:style>
  <w:style w:type="paragraph" w:styleId="TOC2">
    <w:name w:val="toc 2"/>
    <w:basedOn w:val="Normal"/>
    <w:next w:val="Normal"/>
    <w:autoRedefine/>
    <w:uiPriority w:val="39"/>
    <w:unhideWhenUsed/>
    <w:rsid w:val="00D44886"/>
    <w:pPr>
      <w:spacing w:after="100"/>
      <w:ind w:left="220"/>
    </w:pPr>
  </w:style>
  <w:style w:type="paragraph" w:styleId="ListParagraph">
    <w:name w:val="List Paragraph"/>
    <w:basedOn w:val="Normal"/>
    <w:uiPriority w:val="34"/>
    <w:qFormat/>
    <w:rsid w:val="003D3311"/>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D524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D524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A7EA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76D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6DA5"/>
    <w:rPr>
      <w:rFonts w:ascii="Tahoma" w:hAnsi="Tahoma" w:cs="Tahoma"/>
      <w:sz w:val="16"/>
      <w:szCs w:val="16"/>
    </w:rPr>
  </w:style>
  <w:style w:type="paragraph" w:styleId="NormalWeb">
    <w:name w:val="Normal (Web)"/>
    <w:basedOn w:val="Normal"/>
    <w:uiPriority w:val="99"/>
    <w:semiHidden/>
    <w:unhideWhenUsed/>
    <w:rsid w:val="00FD5244"/>
    <w:pPr>
      <w:spacing w:before="100" w:beforeAutospacing="1" w:after="100" w:afterAutospacing="1" w:line="240" w:lineRule="auto"/>
    </w:pPr>
    <w:rPr>
      <w:rFonts w:ascii="Times New Roman" w:eastAsiaTheme="minorEastAsia" w:hAnsi="Times New Roman" w:cs="Times New Roman"/>
      <w:sz w:val="24"/>
      <w:szCs w:val="24"/>
      <w:lang w:eastAsia="en-CA"/>
    </w:rPr>
  </w:style>
  <w:style w:type="character" w:customStyle="1" w:styleId="Heading2Char">
    <w:name w:val="Heading 2 Char"/>
    <w:basedOn w:val="DefaultParagraphFont"/>
    <w:link w:val="Heading2"/>
    <w:uiPriority w:val="9"/>
    <w:rsid w:val="00FD5244"/>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FD5244"/>
    <w:rPr>
      <w:rFonts w:asciiTheme="majorHAnsi" w:eastAsiaTheme="majorEastAsia" w:hAnsiTheme="majorHAnsi" w:cstheme="majorBidi"/>
      <w:b/>
      <w:bCs/>
      <w:color w:val="365F91" w:themeColor="accent1" w:themeShade="BF"/>
      <w:sz w:val="28"/>
      <w:szCs w:val="28"/>
    </w:rPr>
  </w:style>
  <w:style w:type="character" w:customStyle="1" w:styleId="Heading3Char">
    <w:name w:val="Heading 3 Char"/>
    <w:basedOn w:val="DefaultParagraphFont"/>
    <w:link w:val="Heading3"/>
    <w:uiPriority w:val="9"/>
    <w:rsid w:val="000A7EA1"/>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396434"/>
    <w:rPr>
      <w:strike w:val="0"/>
      <w:dstrike w:val="0"/>
      <w:color w:val="1364C4"/>
      <w:u w:val="none"/>
      <w:effect w:val="none"/>
    </w:rPr>
  </w:style>
  <w:style w:type="character" w:customStyle="1" w:styleId="collapsibleregiontitle1">
    <w:name w:val="collapsibleregiontitle1"/>
    <w:basedOn w:val="DefaultParagraphFont"/>
    <w:rsid w:val="00396434"/>
    <w:rPr>
      <w:rFonts w:ascii="Segoe UI Semibold" w:hAnsi="Segoe UI Semibold" w:hint="default"/>
      <w:i w:val="0"/>
      <w:iCs w:val="0"/>
      <w:sz w:val="42"/>
      <w:szCs w:val="42"/>
    </w:rPr>
  </w:style>
  <w:style w:type="character" w:customStyle="1" w:styleId="Identifier">
    <w:name w:val="Identifier"/>
    <w:uiPriority w:val="1"/>
    <w:qFormat/>
    <w:rsid w:val="003D6BE7"/>
    <w:rPr>
      <w:color w:val="000000"/>
    </w:rPr>
  </w:style>
  <w:style w:type="character" w:customStyle="1" w:styleId="Keyword">
    <w:name w:val="Keyword"/>
    <w:uiPriority w:val="1"/>
    <w:qFormat/>
    <w:rsid w:val="003D6BE7"/>
    <w:rPr>
      <w:color w:val="0000FF"/>
    </w:rPr>
  </w:style>
  <w:style w:type="table" w:customStyle="1" w:styleId="GeneralTable">
    <w:name w:val="General Table"/>
    <w:basedOn w:val="TableNormal"/>
    <w:uiPriority w:val="99"/>
    <w:rsid w:val="003D6BE7"/>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6" w:space="0" w:color="BFBFBF" w:themeColor="background1" w:themeShade="BF"/>
        <w:insideV w:val="single" w:sz="6" w:space="0" w:color="BFBFBF" w:themeColor="background1" w:themeShade="BF"/>
      </w:tblBorders>
      <w:tblCellMar>
        <w:top w:w="43" w:type="dxa"/>
        <w:left w:w="43" w:type="dxa"/>
        <w:bottom w:w="43" w:type="dxa"/>
        <w:right w:w="43" w:type="dxa"/>
      </w:tblCellMar>
    </w:tblPr>
    <w:tblStylePr w:type="firstRow">
      <w:pPr>
        <w:wordWrap/>
        <w:spacing w:afterLines="0" w:after="0" w:afterAutospacing="0"/>
      </w:pPr>
      <w:rPr>
        <w:b/>
      </w:rPr>
      <w:tblPr/>
      <w:tcPr>
        <w:shd w:val="clear" w:color="auto" w:fill="B8CCE4" w:themeFill="accent1" w:themeFillTint="66"/>
      </w:tcPr>
    </w:tblStylePr>
  </w:style>
  <w:style w:type="table" w:customStyle="1" w:styleId="CodeTable">
    <w:name w:val="Code Table"/>
    <w:basedOn w:val="TableNormal"/>
    <w:uiPriority w:val="99"/>
    <w:rsid w:val="003D6BE7"/>
    <w:pPr>
      <w:spacing w:after="0" w:line="240" w:lineRule="auto"/>
    </w:pPr>
    <w:rPr>
      <w:rFonts w:ascii="Courier New" w:hAnsi="Courier New"/>
      <w:sz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blBorders>
      <w:tblCellMar>
        <w:top w:w="43" w:type="dxa"/>
        <w:left w:w="43" w:type="dxa"/>
        <w:bottom w:w="43" w:type="dxa"/>
        <w:right w:w="43" w:type="dxa"/>
      </w:tblCellMar>
    </w:tblPr>
    <w:tblStylePr w:type="firstRow">
      <w:pPr>
        <w:wordWrap/>
        <w:spacing w:afterLines="0" w:after="0" w:afterAutospacing="0"/>
      </w:pPr>
      <w:rPr>
        <w:rFonts w:ascii="Calibri" w:hAnsi="Calibri"/>
        <w:b/>
        <w:i w:val="0"/>
        <w:sz w:val="22"/>
      </w:rPr>
      <w:tblPr/>
      <w:tcPr>
        <w:shd w:val="clear" w:color="auto" w:fill="B8CCE4" w:themeFill="accent1" w:themeFillTint="66"/>
      </w:tcPr>
    </w:tblStylePr>
  </w:style>
  <w:style w:type="character" w:styleId="FollowedHyperlink">
    <w:name w:val="FollowedHyperlink"/>
    <w:basedOn w:val="DefaultParagraphFont"/>
    <w:uiPriority w:val="99"/>
    <w:semiHidden/>
    <w:unhideWhenUsed/>
    <w:rsid w:val="003D6BE7"/>
    <w:rPr>
      <w:color w:val="800080" w:themeColor="followedHyperlink"/>
      <w:u w:val="single"/>
    </w:rPr>
  </w:style>
  <w:style w:type="paragraph" w:styleId="Title">
    <w:name w:val="Title"/>
    <w:basedOn w:val="Normal"/>
    <w:next w:val="Normal"/>
    <w:link w:val="TitleChar"/>
    <w:uiPriority w:val="10"/>
    <w:qFormat/>
    <w:rsid w:val="007653B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653BD"/>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2273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2273E8"/>
  </w:style>
  <w:style w:type="paragraph" w:styleId="TOCHeading">
    <w:name w:val="TOC Heading"/>
    <w:basedOn w:val="Heading1"/>
    <w:next w:val="Normal"/>
    <w:uiPriority w:val="39"/>
    <w:semiHidden/>
    <w:unhideWhenUsed/>
    <w:qFormat/>
    <w:rsid w:val="00D44886"/>
    <w:pPr>
      <w:outlineLvl w:val="9"/>
    </w:pPr>
    <w:rPr>
      <w:lang w:val="en-US" w:eastAsia="ja-JP"/>
    </w:rPr>
  </w:style>
  <w:style w:type="paragraph" w:styleId="TOC1">
    <w:name w:val="toc 1"/>
    <w:basedOn w:val="Normal"/>
    <w:next w:val="Normal"/>
    <w:autoRedefine/>
    <w:uiPriority w:val="39"/>
    <w:unhideWhenUsed/>
    <w:rsid w:val="00D44886"/>
    <w:pPr>
      <w:spacing w:after="100"/>
    </w:pPr>
  </w:style>
  <w:style w:type="paragraph" w:styleId="TOC2">
    <w:name w:val="toc 2"/>
    <w:basedOn w:val="Normal"/>
    <w:next w:val="Normal"/>
    <w:autoRedefine/>
    <w:uiPriority w:val="39"/>
    <w:unhideWhenUsed/>
    <w:rsid w:val="00D44886"/>
    <w:pPr>
      <w:spacing w:after="100"/>
      <w:ind w:left="220"/>
    </w:pPr>
  </w:style>
  <w:style w:type="paragraph" w:styleId="ListParagraph">
    <w:name w:val="List Paragraph"/>
    <w:basedOn w:val="Normal"/>
    <w:uiPriority w:val="34"/>
    <w:qFormat/>
    <w:rsid w:val="003D331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3963080">
      <w:bodyDiv w:val="1"/>
      <w:marLeft w:val="0"/>
      <w:marRight w:val="0"/>
      <w:marTop w:val="0"/>
      <w:marBottom w:val="0"/>
      <w:divBdr>
        <w:top w:val="none" w:sz="0" w:space="0" w:color="auto"/>
        <w:left w:val="none" w:sz="0" w:space="0" w:color="auto"/>
        <w:bottom w:val="none" w:sz="0" w:space="0" w:color="auto"/>
        <w:right w:val="none" w:sz="0" w:space="0" w:color="auto"/>
      </w:divBdr>
    </w:div>
    <w:div w:id="181625440">
      <w:bodyDiv w:val="1"/>
      <w:marLeft w:val="0"/>
      <w:marRight w:val="0"/>
      <w:marTop w:val="0"/>
      <w:marBottom w:val="0"/>
      <w:divBdr>
        <w:top w:val="none" w:sz="0" w:space="0" w:color="auto"/>
        <w:left w:val="none" w:sz="0" w:space="0" w:color="auto"/>
        <w:bottom w:val="none" w:sz="0" w:space="0" w:color="auto"/>
        <w:right w:val="none" w:sz="0" w:space="0" w:color="auto"/>
      </w:divBdr>
      <w:divsChild>
        <w:div w:id="1813643735">
          <w:marLeft w:val="0"/>
          <w:marRight w:val="0"/>
          <w:marTop w:val="0"/>
          <w:marBottom w:val="0"/>
          <w:divBdr>
            <w:top w:val="none" w:sz="0" w:space="0" w:color="auto"/>
            <w:left w:val="none" w:sz="0" w:space="0" w:color="auto"/>
            <w:bottom w:val="none" w:sz="0" w:space="0" w:color="auto"/>
            <w:right w:val="none" w:sz="0" w:space="0" w:color="auto"/>
          </w:divBdr>
          <w:divsChild>
            <w:div w:id="239338903">
              <w:marLeft w:val="0"/>
              <w:marRight w:val="0"/>
              <w:marTop w:val="0"/>
              <w:marBottom w:val="0"/>
              <w:divBdr>
                <w:top w:val="none" w:sz="0" w:space="0" w:color="auto"/>
                <w:left w:val="single" w:sz="6" w:space="8" w:color="BBBBBB"/>
                <w:bottom w:val="none" w:sz="0" w:space="0" w:color="auto"/>
                <w:right w:val="none" w:sz="0" w:space="0" w:color="auto"/>
              </w:divBdr>
              <w:divsChild>
                <w:div w:id="1183132390">
                  <w:marLeft w:val="0"/>
                  <w:marRight w:val="0"/>
                  <w:marTop w:val="225"/>
                  <w:marBottom w:val="225"/>
                  <w:divBdr>
                    <w:top w:val="none" w:sz="0" w:space="0" w:color="auto"/>
                    <w:left w:val="none" w:sz="0" w:space="0" w:color="auto"/>
                    <w:bottom w:val="none" w:sz="0" w:space="0" w:color="auto"/>
                    <w:right w:val="none" w:sz="0" w:space="0" w:color="auto"/>
                  </w:divBdr>
                </w:div>
                <w:div w:id="1443383778">
                  <w:marLeft w:val="0"/>
                  <w:marRight w:val="0"/>
                  <w:marTop w:val="0"/>
                  <w:marBottom w:val="0"/>
                  <w:divBdr>
                    <w:top w:val="none" w:sz="0" w:space="0" w:color="auto"/>
                    <w:left w:val="none" w:sz="0" w:space="0" w:color="auto"/>
                    <w:bottom w:val="none" w:sz="0" w:space="0" w:color="auto"/>
                    <w:right w:val="none" w:sz="0" w:space="0" w:color="auto"/>
                  </w:divBdr>
                  <w:divsChild>
                    <w:div w:id="1550265700">
                      <w:marLeft w:val="0"/>
                      <w:marRight w:val="0"/>
                      <w:marTop w:val="0"/>
                      <w:marBottom w:val="0"/>
                      <w:divBdr>
                        <w:top w:val="none" w:sz="0" w:space="0" w:color="auto"/>
                        <w:left w:val="none" w:sz="0" w:space="0" w:color="auto"/>
                        <w:bottom w:val="none" w:sz="0" w:space="0" w:color="auto"/>
                        <w:right w:val="none" w:sz="0" w:space="0" w:color="auto"/>
                      </w:divBdr>
                    </w:div>
                    <w:div w:id="2001343875">
                      <w:marLeft w:val="0"/>
                      <w:marRight w:val="0"/>
                      <w:marTop w:val="0"/>
                      <w:marBottom w:val="0"/>
                      <w:divBdr>
                        <w:top w:val="none" w:sz="0" w:space="0" w:color="auto"/>
                        <w:left w:val="none" w:sz="0" w:space="0" w:color="auto"/>
                        <w:bottom w:val="none" w:sz="0" w:space="0" w:color="auto"/>
                        <w:right w:val="none" w:sz="0" w:space="0" w:color="auto"/>
                      </w:divBdr>
                    </w:div>
                    <w:div w:id="1169755528">
                      <w:marLeft w:val="0"/>
                      <w:marRight w:val="0"/>
                      <w:marTop w:val="0"/>
                      <w:marBottom w:val="0"/>
                      <w:divBdr>
                        <w:top w:val="none" w:sz="0" w:space="0" w:color="auto"/>
                        <w:left w:val="none" w:sz="0" w:space="0" w:color="auto"/>
                        <w:bottom w:val="none" w:sz="0" w:space="0" w:color="auto"/>
                        <w:right w:val="none" w:sz="0" w:space="0" w:color="auto"/>
                      </w:divBdr>
                    </w:div>
                    <w:div w:id="620302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033365">
      <w:bodyDiv w:val="1"/>
      <w:marLeft w:val="0"/>
      <w:marRight w:val="0"/>
      <w:marTop w:val="0"/>
      <w:marBottom w:val="0"/>
      <w:divBdr>
        <w:top w:val="none" w:sz="0" w:space="0" w:color="auto"/>
        <w:left w:val="none" w:sz="0" w:space="0" w:color="auto"/>
        <w:bottom w:val="none" w:sz="0" w:space="0" w:color="auto"/>
        <w:right w:val="none" w:sz="0" w:space="0" w:color="auto"/>
      </w:divBdr>
    </w:div>
    <w:div w:id="480199406">
      <w:bodyDiv w:val="1"/>
      <w:marLeft w:val="0"/>
      <w:marRight w:val="0"/>
      <w:marTop w:val="0"/>
      <w:marBottom w:val="0"/>
      <w:divBdr>
        <w:top w:val="none" w:sz="0" w:space="0" w:color="auto"/>
        <w:left w:val="none" w:sz="0" w:space="0" w:color="auto"/>
        <w:bottom w:val="none" w:sz="0" w:space="0" w:color="auto"/>
        <w:right w:val="none" w:sz="0" w:space="0" w:color="auto"/>
      </w:divBdr>
    </w:div>
    <w:div w:id="738941154">
      <w:bodyDiv w:val="1"/>
      <w:marLeft w:val="0"/>
      <w:marRight w:val="0"/>
      <w:marTop w:val="0"/>
      <w:marBottom w:val="0"/>
      <w:divBdr>
        <w:top w:val="none" w:sz="0" w:space="0" w:color="auto"/>
        <w:left w:val="none" w:sz="0" w:space="0" w:color="auto"/>
        <w:bottom w:val="none" w:sz="0" w:space="0" w:color="auto"/>
        <w:right w:val="none" w:sz="0" w:space="0" w:color="auto"/>
      </w:divBdr>
    </w:div>
    <w:div w:id="789670853">
      <w:bodyDiv w:val="1"/>
      <w:marLeft w:val="0"/>
      <w:marRight w:val="0"/>
      <w:marTop w:val="0"/>
      <w:marBottom w:val="0"/>
      <w:divBdr>
        <w:top w:val="none" w:sz="0" w:space="0" w:color="auto"/>
        <w:left w:val="none" w:sz="0" w:space="0" w:color="auto"/>
        <w:bottom w:val="none" w:sz="0" w:space="0" w:color="auto"/>
        <w:right w:val="none" w:sz="0" w:space="0" w:color="auto"/>
      </w:divBdr>
    </w:div>
    <w:div w:id="1280185394">
      <w:bodyDiv w:val="1"/>
      <w:marLeft w:val="0"/>
      <w:marRight w:val="0"/>
      <w:marTop w:val="0"/>
      <w:marBottom w:val="0"/>
      <w:divBdr>
        <w:top w:val="none" w:sz="0" w:space="0" w:color="auto"/>
        <w:left w:val="none" w:sz="0" w:space="0" w:color="auto"/>
        <w:bottom w:val="none" w:sz="0" w:space="0" w:color="auto"/>
        <w:right w:val="none" w:sz="0" w:space="0" w:color="auto"/>
      </w:divBdr>
    </w:div>
    <w:div w:id="1284534991">
      <w:bodyDiv w:val="1"/>
      <w:marLeft w:val="0"/>
      <w:marRight w:val="0"/>
      <w:marTop w:val="0"/>
      <w:marBottom w:val="0"/>
      <w:divBdr>
        <w:top w:val="none" w:sz="0" w:space="0" w:color="auto"/>
        <w:left w:val="none" w:sz="0" w:space="0" w:color="auto"/>
        <w:bottom w:val="none" w:sz="0" w:space="0" w:color="auto"/>
        <w:right w:val="none" w:sz="0" w:space="0" w:color="auto"/>
      </w:divBdr>
    </w:div>
    <w:div w:id="1406300920">
      <w:bodyDiv w:val="1"/>
      <w:marLeft w:val="0"/>
      <w:marRight w:val="0"/>
      <w:marTop w:val="0"/>
      <w:marBottom w:val="0"/>
      <w:divBdr>
        <w:top w:val="none" w:sz="0" w:space="0" w:color="auto"/>
        <w:left w:val="none" w:sz="0" w:space="0" w:color="auto"/>
        <w:bottom w:val="none" w:sz="0" w:space="0" w:color="auto"/>
        <w:right w:val="none" w:sz="0" w:space="0" w:color="auto"/>
      </w:divBdr>
    </w:div>
    <w:div w:id="1689601974">
      <w:bodyDiv w:val="1"/>
      <w:marLeft w:val="0"/>
      <w:marRight w:val="0"/>
      <w:marTop w:val="0"/>
      <w:marBottom w:val="0"/>
      <w:divBdr>
        <w:top w:val="none" w:sz="0" w:space="0" w:color="auto"/>
        <w:left w:val="none" w:sz="0" w:space="0" w:color="auto"/>
        <w:bottom w:val="none" w:sz="0" w:space="0" w:color="auto"/>
        <w:right w:val="none" w:sz="0" w:space="0" w:color="auto"/>
      </w:divBdr>
    </w:div>
    <w:div w:id="1778482869">
      <w:bodyDiv w:val="1"/>
      <w:marLeft w:val="0"/>
      <w:marRight w:val="0"/>
      <w:marTop w:val="0"/>
      <w:marBottom w:val="0"/>
      <w:divBdr>
        <w:top w:val="none" w:sz="0" w:space="0" w:color="auto"/>
        <w:left w:val="none" w:sz="0" w:space="0" w:color="auto"/>
        <w:bottom w:val="none" w:sz="0" w:space="0" w:color="auto"/>
        <w:right w:val="none" w:sz="0" w:space="0" w:color="auto"/>
      </w:divBdr>
    </w:div>
    <w:div w:id="1827476148">
      <w:bodyDiv w:val="1"/>
      <w:marLeft w:val="0"/>
      <w:marRight w:val="0"/>
      <w:marTop w:val="0"/>
      <w:marBottom w:val="0"/>
      <w:divBdr>
        <w:top w:val="none" w:sz="0" w:space="0" w:color="auto"/>
        <w:left w:val="none" w:sz="0" w:space="0" w:color="auto"/>
        <w:bottom w:val="none" w:sz="0" w:space="0" w:color="auto"/>
        <w:right w:val="none" w:sz="0" w:space="0" w:color="auto"/>
      </w:divBdr>
    </w:div>
    <w:div w:id="1832915099">
      <w:bodyDiv w:val="1"/>
      <w:marLeft w:val="0"/>
      <w:marRight w:val="0"/>
      <w:marTop w:val="0"/>
      <w:marBottom w:val="0"/>
      <w:divBdr>
        <w:top w:val="none" w:sz="0" w:space="0" w:color="auto"/>
        <w:left w:val="none" w:sz="0" w:space="0" w:color="auto"/>
        <w:bottom w:val="none" w:sz="0" w:space="0" w:color="auto"/>
        <w:right w:val="none" w:sz="0" w:space="0" w:color="auto"/>
      </w:divBdr>
    </w:div>
    <w:div w:id="1933705664">
      <w:bodyDiv w:val="1"/>
      <w:marLeft w:val="0"/>
      <w:marRight w:val="0"/>
      <w:marTop w:val="0"/>
      <w:marBottom w:val="0"/>
      <w:divBdr>
        <w:top w:val="none" w:sz="0" w:space="0" w:color="auto"/>
        <w:left w:val="none" w:sz="0" w:space="0" w:color="auto"/>
        <w:bottom w:val="none" w:sz="0" w:space="0" w:color="auto"/>
        <w:right w:val="none" w:sz="0" w:space="0" w:color="auto"/>
      </w:divBdr>
    </w:div>
    <w:div w:id="1956054384">
      <w:bodyDiv w:val="1"/>
      <w:marLeft w:val="0"/>
      <w:marRight w:val="0"/>
      <w:marTop w:val="0"/>
      <w:marBottom w:val="0"/>
      <w:divBdr>
        <w:top w:val="none" w:sz="0" w:space="0" w:color="auto"/>
        <w:left w:val="none" w:sz="0" w:space="0" w:color="auto"/>
        <w:bottom w:val="none" w:sz="0" w:space="0" w:color="auto"/>
        <w:right w:val="none" w:sz="0" w:space="0" w:color="auto"/>
      </w:divBdr>
      <w:divsChild>
        <w:div w:id="137108865">
          <w:marLeft w:val="0"/>
          <w:marRight w:val="0"/>
          <w:marTop w:val="0"/>
          <w:marBottom w:val="0"/>
          <w:divBdr>
            <w:top w:val="none" w:sz="0" w:space="0" w:color="auto"/>
            <w:left w:val="none" w:sz="0" w:space="0" w:color="auto"/>
            <w:bottom w:val="none" w:sz="0" w:space="0" w:color="auto"/>
            <w:right w:val="none" w:sz="0" w:space="0" w:color="auto"/>
          </w:divBdr>
          <w:divsChild>
            <w:div w:id="1121075044">
              <w:marLeft w:val="0"/>
              <w:marRight w:val="0"/>
              <w:marTop w:val="0"/>
              <w:marBottom w:val="0"/>
              <w:divBdr>
                <w:top w:val="none" w:sz="0" w:space="0" w:color="auto"/>
                <w:left w:val="single" w:sz="6" w:space="8" w:color="BBBBBB"/>
                <w:bottom w:val="none" w:sz="0" w:space="0" w:color="auto"/>
                <w:right w:val="none" w:sz="0" w:space="0" w:color="auto"/>
              </w:divBdr>
              <w:divsChild>
                <w:div w:id="1818498334">
                  <w:marLeft w:val="0"/>
                  <w:marRight w:val="0"/>
                  <w:marTop w:val="225"/>
                  <w:marBottom w:val="225"/>
                  <w:divBdr>
                    <w:top w:val="none" w:sz="0" w:space="0" w:color="auto"/>
                    <w:left w:val="none" w:sz="0" w:space="0" w:color="auto"/>
                    <w:bottom w:val="none" w:sz="0" w:space="0" w:color="auto"/>
                    <w:right w:val="none" w:sz="0" w:space="0" w:color="auto"/>
                  </w:divBdr>
                </w:div>
                <w:div w:id="1432897986">
                  <w:marLeft w:val="0"/>
                  <w:marRight w:val="0"/>
                  <w:marTop w:val="0"/>
                  <w:marBottom w:val="0"/>
                  <w:divBdr>
                    <w:top w:val="none" w:sz="0" w:space="0" w:color="auto"/>
                    <w:left w:val="none" w:sz="0" w:space="0" w:color="auto"/>
                    <w:bottom w:val="none" w:sz="0" w:space="0" w:color="auto"/>
                    <w:right w:val="none" w:sz="0" w:space="0" w:color="auto"/>
                  </w:divBdr>
                  <w:divsChild>
                    <w:div w:id="700471414">
                      <w:marLeft w:val="0"/>
                      <w:marRight w:val="0"/>
                      <w:marTop w:val="0"/>
                      <w:marBottom w:val="0"/>
                      <w:divBdr>
                        <w:top w:val="none" w:sz="0" w:space="0" w:color="auto"/>
                        <w:left w:val="none" w:sz="0" w:space="0" w:color="auto"/>
                        <w:bottom w:val="none" w:sz="0" w:space="0" w:color="auto"/>
                        <w:right w:val="none" w:sz="0" w:space="0" w:color="auto"/>
                      </w:divBdr>
                    </w:div>
                    <w:div w:id="1318656905">
                      <w:marLeft w:val="0"/>
                      <w:marRight w:val="0"/>
                      <w:marTop w:val="0"/>
                      <w:marBottom w:val="0"/>
                      <w:divBdr>
                        <w:top w:val="none" w:sz="0" w:space="0" w:color="auto"/>
                        <w:left w:val="none" w:sz="0" w:space="0" w:color="auto"/>
                        <w:bottom w:val="none" w:sz="0" w:space="0" w:color="auto"/>
                        <w:right w:val="none" w:sz="0" w:space="0" w:color="auto"/>
                      </w:divBdr>
                    </w:div>
                    <w:div w:id="1936589158">
                      <w:marLeft w:val="0"/>
                      <w:marRight w:val="0"/>
                      <w:marTop w:val="0"/>
                      <w:marBottom w:val="0"/>
                      <w:divBdr>
                        <w:top w:val="none" w:sz="0" w:space="0" w:color="auto"/>
                        <w:left w:val="none" w:sz="0" w:space="0" w:color="auto"/>
                        <w:bottom w:val="none" w:sz="0" w:space="0" w:color="auto"/>
                        <w:right w:val="none" w:sz="0" w:space="0" w:color="auto"/>
                      </w:divBdr>
                    </w:div>
                    <w:div w:id="713044102">
                      <w:marLeft w:val="0"/>
                      <w:marRight w:val="0"/>
                      <w:marTop w:val="0"/>
                      <w:marBottom w:val="0"/>
                      <w:divBdr>
                        <w:top w:val="none" w:sz="0" w:space="0" w:color="auto"/>
                        <w:left w:val="none" w:sz="0" w:space="0" w:color="auto"/>
                        <w:bottom w:val="none" w:sz="0" w:space="0" w:color="auto"/>
                        <w:right w:val="none" w:sz="0" w:space="0" w:color="auto"/>
                      </w:divBdr>
                    </w:div>
                    <w:div w:id="715281336">
                      <w:marLeft w:val="0"/>
                      <w:marRight w:val="0"/>
                      <w:marTop w:val="0"/>
                      <w:marBottom w:val="0"/>
                      <w:divBdr>
                        <w:top w:val="none" w:sz="0" w:space="0" w:color="auto"/>
                        <w:left w:val="none" w:sz="0" w:space="0" w:color="auto"/>
                        <w:bottom w:val="none" w:sz="0" w:space="0" w:color="auto"/>
                        <w:right w:val="none" w:sz="0" w:space="0" w:color="auto"/>
                      </w:divBdr>
                    </w:div>
                    <w:div w:id="1598715173">
                      <w:marLeft w:val="0"/>
                      <w:marRight w:val="0"/>
                      <w:marTop w:val="0"/>
                      <w:marBottom w:val="0"/>
                      <w:divBdr>
                        <w:top w:val="none" w:sz="0" w:space="0" w:color="auto"/>
                        <w:left w:val="none" w:sz="0" w:space="0" w:color="auto"/>
                        <w:bottom w:val="none" w:sz="0" w:space="0" w:color="auto"/>
                        <w:right w:val="none" w:sz="0" w:space="0" w:color="auto"/>
                      </w:divBdr>
                    </w:div>
                    <w:div w:id="767502429">
                      <w:marLeft w:val="0"/>
                      <w:marRight w:val="0"/>
                      <w:marTop w:val="0"/>
                      <w:marBottom w:val="0"/>
                      <w:divBdr>
                        <w:top w:val="none" w:sz="0" w:space="0" w:color="auto"/>
                        <w:left w:val="none" w:sz="0" w:space="0" w:color="auto"/>
                        <w:bottom w:val="none" w:sz="0" w:space="0" w:color="auto"/>
                        <w:right w:val="none" w:sz="0" w:space="0" w:color="auto"/>
                      </w:divBdr>
                    </w:div>
                    <w:div w:id="60644161">
                      <w:marLeft w:val="0"/>
                      <w:marRight w:val="0"/>
                      <w:marTop w:val="0"/>
                      <w:marBottom w:val="0"/>
                      <w:divBdr>
                        <w:top w:val="none" w:sz="0" w:space="0" w:color="auto"/>
                        <w:left w:val="none" w:sz="0" w:space="0" w:color="auto"/>
                        <w:bottom w:val="none" w:sz="0" w:space="0" w:color="auto"/>
                        <w:right w:val="none" w:sz="0" w:space="0" w:color="auto"/>
                      </w:divBdr>
                    </w:div>
                    <w:div w:id="12807896">
                      <w:marLeft w:val="0"/>
                      <w:marRight w:val="0"/>
                      <w:marTop w:val="0"/>
                      <w:marBottom w:val="0"/>
                      <w:divBdr>
                        <w:top w:val="none" w:sz="0" w:space="0" w:color="auto"/>
                        <w:left w:val="none" w:sz="0" w:space="0" w:color="auto"/>
                        <w:bottom w:val="none" w:sz="0" w:space="0" w:color="auto"/>
                        <w:right w:val="none" w:sz="0" w:space="0" w:color="auto"/>
                      </w:divBdr>
                    </w:div>
                    <w:div w:id="1874344423">
                      <w:marLeft w:val="0"/>
                      <w:marRight w:val="0"/>
                      <w:marTop w:val="0"/>
                      <w:marBottom w:val="0"/>
                      <w:divBdr>
                        <w:top w:val="none" w:sz="0" w:space="0" w:color="auto"/>
                        <w:left w:val="none" w:sz="0" w:space="0" w:color="auto"/>
                        <w:bottom w:val="none" w:sz="0" w:space="0" w:color="auto"/>
                        <w:right w:val="none" w:sz="0" w:space="0" w:color="auto"/>
                      </w:divBdr>
                    </w:div>
                    <w:div w:id="1807816586">
                      <w:marLeft w:val="0"/>
                      <w:marRight w:val="0"/>
                      <w:marTop w:val="0"/>
                      <w:marBottom w:val="0"/>
                      <w:divBdr>
                        <w:top w:val="none" w:sz="0" w:space="0" w:color="auto"/>
                        <w:left w:val="none" w:sz="0" w:space="0" w:color="auto"/>
                        <w:bottom w:val="none" w:sz="0" w:space="0" w:color="auto"/>
                        <w:right w:val="none" w:sz="0" w:space="0" w:color="auto"/>
                      </w:divBdr>
                    </w:div>
                    <w:div w:id="144275025">
                      <w:marLeft w:val="0"/>
                      <w:marRight w:val="0"/>
                      <w:marTop w:val="0"/>
                      <w:marBottom w:val="0"/>
                      <w:divBdr>
                        <w:top w:val="none" w:sz="0" w:space="0" w:color="auto"/>
                        <w:left w:val="none" w:sz="0" w:space="0" w:color="auto"/>
                        <w:bottom w:val="none" w:sz="0" w:space="0" w:color="auto"/>
                        <w:right w:val="none" w:sz="0" w:space="0" w:color="auto"/>
                      </w:divBdr>
                    </w:div>
                    <w:div w:id="694035210">
                      <w:marLeft w:val="0"/>
                      <w:marRight w:val="0"/>
                      <w:marTop w:val="0"/>
                      <w:marBottom w:val="0"/>
                      <w:divBdr>
                        <w:top w:val="none" w:sz="0" w:space="0" w:color="auto"/>
                        <w:left w:val="none" w:sz="0" w:space="0" w:color="auto"/>
                        <w:bottom w:val="none" w:sz="0" w:space="0" w:color="auto"/>
                        <w:right w:val="none" w:sz="0" w:space="0" w:color="auto"/>
                      </w:divBdr>
                    </w:div>
                    <w:div w:id="1370959523">
                      <w:marLeft w:val="0"/>
                      <w:marRight w:val="0"/>
                      <w:marTop w:val="0"/>
                      <w:marBottom w:val="0"/>
                      <w:divBdr>
                        <w:top w:val="none" w:sz="0" w:space="0" w:color="auto"/>
                        <w:left w:val="none" w:sz="0" w:space="0" w:color="auto"/>
                        <w:bottom w:val="none" w:sz="0" w:space="0" w:color="auto"/>
                        <w:right w:val="none" w:sz="0" w:space="0" w:color="auto"/>
                      </w:divBdr>
                    </w:div>
                    <w:div w:id="1086850641">
                      <w:marLeft w:val="0"/>
                      <w:marRight w:val="0"/>
                      <w:marTop w:val="0"/>
                      <w:marBottom w:val="0"/>
                      <w:divBdr>
                        <w:top w:val="none" w:sz="0" w:space="0" w:color="auto"/>
                        <w:left w:val="none" w:sz="0" w:space="0" w:color="auto"/>
                        <w:bottom w:val="none" w:sz="0" w:space="0" w:color="auto"/>
                        <w:right w:val="none" w:sz="0" w:space="0" w:color="auto"/>
                      </w:divBdr>
                    </w:div>
                    <w:div w:id="1446582339">
                      <w:marLeft w:val="0"/>
                      <w:marRight w:val="0"/>
                      <w:marTop w:val="0"/>
                      <w:marBottom w:val="0"/>
                      <w:divBdr>
                        <w:top w:val="none" w:sz="0" w:space="0" w:color="auto"/>
                        <w:left w:val="none" w:sz="0" w:space="0" w:color="auto"/>
                        <w:bottom w:val="none" w:sz="0" w:space="0" w:color="auto"/>
                        <w:right w:val="none" w:sz="0" w:space="0" w:color="auto"/>
                      </w:divBdr>
                    </w:div>
                    <w:div w:id="1322923447">
                      <w:marLeft w:val="0"/>
                      <w:marRight w:val="0"/>
                      <w:marTop w:val="0"/>
                      <w:marBottom w:val="0"/>
                      <w:divBdr>
                        <w:top w:val="none" w:sz="0" w:space="0" w:color="auto"/>
                        <w:left w:val="none" w:sz="0" w:space="0" w:color="auto"/>
                        <w:bottom w:val="none" w:sz="0" w:space="0" w:color="auto"/>
                        <w:right w:val="none" w:sz="0" w:space="0" w:color="auto"/>
                      </w:divBdr>
                    </w:div>
                    <w:div w:id="1053771098">
                      <w:marLeft w:val="0"/>
                      <w:marRight w:val="0"/>
                      <w:marTop w:val="0"/>
                      <w:marBottom w:val="0"/>
                      <w:divBdr>
                        <w:top w:val="none" w:sz="0" w:space="0" w:color="auto"/>
                        <w:left w:val="none" w:sz="0" w:space="0" w:color="auto"/>
                        <w:bottom w:val="none" w:sz="0" w:space="0" w:color="auto"/>
                        <w:right w:val="none" w:sz="0" w:space="0" w:color="auto"/>
                      </w:divBdr>
                    </w:div>
                    <w:div w:id="742070263">
                      <w:marLeft w:val="0"/>
                      <w:marRight w:val="0"/>
                      <w:marTop w:val="0"/>
                      <w:marBottom w:val="0"/>
                      <w:divBdr>
                        <w:top w:val="none" w:sz="0" w:space="0" w:color="auto"/>
                        <w:left w:val="none" w:sz="0" w:space="0" w:color="auto"/>
                        <w:bottom w:val="none" w:sz="0" w:space="0" w:color="auto"/>
                        <w:right w:val="none" w:sz="0" w:space="0" w:color="auto"/>
                      </w:divBdr>
                    </w:div>
                    <w:div w:id="1903981180">
                      <w:marLeft w:val="0"/>
                      <w:marRight w:val="0"/>
                      <w:marTop w:val="0"/>
                      <w:marBottom w:val="0"/>
                      <w:divBdr>
                        <w:top w:val="none" w:sz="0" w:space="0" w:color="auto"/>
                        <w:left w:val="none" w:sz="0" w:space="0" w:color="auto"/>
                        <w:bottom w:val="none" w:sz="0" w:space="0" w:color="auto"/>
                        <w:right w:val="none" w:sz="0" w:space="0" w:color="auto"/>
                      </w:divBdr>
                    </w:div>
                    <w:div w:id="823934141">
                      <w:marLeft w:val="0"/>
                      <w:marRight w:val="0"/>
                      <w:marTop w:val="0"/>
                      <w:marBottom w:val="0"/>
                      <w:divBdr>
                        <w:top w:val="none" w:sz="0" w:space="0" w:color="auto"/>
                        <w:left w:val="none" w:sz="0" w:space="0" w:color="auto"/>
                        <w:bottom w:val="none" w:sz="0" w:space="0" w:color="auto"/>
                        <w:right w:val="none" w:sz="0" w:space="0" w:color="auto"/>
                      </w:divBdr>
                    </w:div>
                    <w:div w:id="1110972785">
                      <w:marLeft w:val="0"/>
                      <w:marRight w:val="0"/>
                      <w:marTop w:val="0"/>
                      <w:marBottom w:val="0"/>
                      <w:divBdr>
                        <w:top w:val="none" w:sz="0" w:space="0" w:color="auto"/>
                        <w:left w:val="none" w:sz="0" w:space="0" w:color="auto"/>
                        <w:bottom w:val="none" w:sz="0" w:space="0" w:color="auto"/>
                        <w:right w:val="none" w:sz="0" w:space="0" w:color="auto"/>
                      </w:divBdr>
                    </w:div>
                    <w:div w:id="572158950">
                      <w:marLeft w:val="0"/>
                      <w:marRight w:val="0"/>
                      <w:marTop w:val="0"/>
                      <w:marBottom w:val="0"/>
                      <w:divBdr>
                        <w:top w:val="none" w:sz="0" w:space="0" w:color="auto"/>
                        <w:left w:val="none" w:sz="0" w:space="0" w:color="auto"/>
                        <w:bottom w:val="none" w:sz="0" w:space="0" w:color="auto"/>
                        <w:right w:val="none" w:sz="0" w:space="0" w:color="auto"/>
                      </w:divBdr>
                    </w:div>
                    <w:div w:id="2005620082">
                      <w:marLeft w:val="0"/>
                      <w:marRight w:val="0"/>
                      <w:marTop w:val="0"/>
                      <w:marBottom w:val="0"/>
                      <w:divBdr>
                        <w:top w:val="none" w:sz="0" w:space="0" w:color="auto"/>
                        <w:left w:val="none" w:sz="0" w:space="0" w:color="auto"/>
                        <w:bottom w:val="none" w:sz="0" w:space="0" w:color="auto"/>
                        <w:right w:val="none" w:sz="0" w:space="0" w:color="auto"/>
                      </w:divBdr>
                    </w:div>
                    <w:div w:id="473375171">
                      <w:marLeft w:val="0"/>
                      <w:marRight w:val="0"/>
                      <w:marTop w:val="0"/>
                      <w:marBottom w:val="0"/>
                      <w:divBdr>
                        <w:top w:val="none" w:sz="0" w:space="0" w:color="auto"/>
                        <w:left w:val="none" w:sz="0" w:space="0" w:color="auto"/>
                        <w:bottom w:val="none" w:sz="0" w:space="0" w:color="auto"/>
                        <w:right w:val="none" w:sz="0" w:space="0" w:color="auto"/>
                      </w:divBdr>
                    </w:div>
                    <w:div w:id="958873505">
                      <w:marLeft w:val="0"/>
                      <w:marRight w:val="0"/>
                      <w:marTop w:val="0"/>
                      <w:marBottom w:val="0"/>
                      <w:divBdr>
                        <w:top w:val="none" w:sz="0" w:space="0" w:color="auto"/>
                        <w:left w:val="none" w:sz="0" w:space="0" w:color="auto"/>
                        <w:bottom w:val="none" w:sz="0" w:space="0" w:color="auto"/>
                        <w:right w:val="none" w:sz="0" w:space="0" w:color="auto"/>
                      </w:divBdr>
                    </w:div>
                    <w:div w:id="630210139">
                      <w:marLeft w:val="0"/>
                      <w:marRight w:val="0"/>
                      <w:marTop w:val="0"/>
                      <w:marBottom w:val="0"/>
                      <w:divBdr>
                        <w:top w:val="none" w:sz="0" w:space="0" w:color="auto"/>
                        <w:left w:val="none" w:sz="0" w:space="0" w:color="auto"/>
                        <w:bottom w:val="none" w:sz="0" w:space="0" w:color="auto"/>
                        <w:right w:val="none" w:sz="0" w:space="0" w:color="auto"/>
                      </w:divBdr>
                    </w:div>
                    <w:div w:id="1415468144">
                      <w:marLeft w:val="0"/>
                      <w:marRight w:val="0"/>
                      <w:marTop w:val="0"/>
                      <w:marBottom w:val="0"/>
                      <w:divBdr>
                        <w:top w:val="none" w:sz="0" w:space="0" w:color="auto"/>
                        <w:left w:val="none" w:sz="0" w:space="0" w:color="auto"/>
                        <w:bottom w:val="none" w:sz="0" w:space="0" w:color="auto"/>
                        <w:right w:val="none" w:sz="0" w:space="0" w:color="auto"/>
                      </w:divBdr>
                    </w:div>
                    <w:div w:id="1653481616">
                      <w:marLeft w:val="0"/>
                      <w:marRight w:val="0"/>
                      <w:marTop w:val="0"/>
                      <w:marBottom w:val="0"/>
                      <w:divBdr>
                        <w:top w:val="none" w:sz="0" w:space="0" w:color="auto"/>
                        <w:left w:val="none" w:sz="0" w:space="0" w:color="auto"/>
                        <w:bottom w:val="none" w:sz="0" w:space="0" w:color="auto"/>
                        <w:right w:val="none" w:sz="0" w:space="0" w:color="auto"/>
                      </w:divBdr>
                    </w:div>
                    <w:div w:id="940382192">
                      <w:marLeft w:val="0"/>
                      <w:marRight w:val="0"/>
                      <w:marTop w:val="0"/>
                      <w:marBottom w:val="0"/>
                      <w:divBdr>
                        <w:top w:val="none" w:sz="0" w:space="0" w:color="auto"/>
                        <w:left w:val="none" w:sz="0" w:space="0" w:color="auto"/>
                        <w:bottom w:val="none" w:sz="0" w:space="0" w:color="auto"/>
                        <w:right w:val="none" w:sz="0" w:space="0" w:color="auto"/>
                      </w:divBdr>
                    </w:div>
                    <w:div w:id="1733575620">
                      <w:marLeft w:val="0"/>
                      <w:marRight w:val="0"/>
                      <w:marTop w:val="0"/>
                      <w:marBottom w:val="0"/>
                      <w:divBdr>
                        <w:top w:val="none" w:sz="0" w:space="0" w:color="auto"/>
                        <w:left w:val="none" w:sz="0" w:space="0" w:color="auto"/>
                        <w:bottom w:val="none" w:sz="0" w:space="0" w:color="auto"/>
                        <w:right w:val="none" w:sz="0" w:space="0" w:color="auto"/>
                      </w:divBdr>
                    </w:div>
                    <w:div w:id="1221744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1481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geographiclib.sourceforge.net" TargetMode="External"/><Relationship Id="rId13" Type="http://schemas.openxmlformats.org/officeDocument/2006/relationships/hyperlink" Target="http://earth-info.nga.mil/GandG/publications/tr8350.2/wgs84fin.pdf" TargetMode="External"/><Relationship Id="rId3" Type="http://schemas.microsoft.com/office/2007/relationships/stylesWithEffects" Target="stylesWithEffects.xml"/><Relationship Id="rId7" Type="http://schemas.openxmlformats.org/officeDocument/2006/relationships/image" Target="media/image2.jpeg"/><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http://geoscan.nrcan.gc.ca/"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D75C87-8FDF-4365-B4A8-6E83AAF9D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8</TotalTime>
  <Pages>22</Pages>
  <Words>3942</Words>
  <Characters>22475</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_</vt:lpstr>
    </vt:vector>
  </TitlesOfParts>
  <Company>NRCan / RNCan</Company>
  <LinksUpToDate>false</LinksUpToDate>
  <CharactersWithSpaces>263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Courtney, Bob</dc:creator>
  <cp:lastModifiedBy>Courtney, Bob</cp:lastModifiedBy>
  <cp:revision>7</cp:revision>
  <cp:lastPrinted>2016-04-28T14:56:00Z</cp:lastPrinted>
  <dcterms:created xsi:type="dcterms:W3CDTF">2016-04-21T13:44:00Z</dcterms:created>
  <dcterms:modified xsi:type="dcterms:W3CDTF">2016-04-28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01</vt:lpwstr>
  </property>
  <property fmtid="{D5CDD505-2E9C-101B-9397-08002B2CF9AE}" pid="3" name="WnCSubscriberId">
    <vt:lpwstr>5214</vt:lpwstr>
  </property>
  <property fmtid="{D5CDD505-2E9C-101B-9397-08002B2CF9AE}" pid="4" name="WnCOutputStyleId">
    <vt:lpwstr>1784</vt:lpwstr>
  </property>
  <property fmtid="{D5CDD505-2E9C-101B-9397-08002B2CF9AE}" pid="5" name="RWProductId">
    <vt:lpwstr>WnC</vt:lpwstr>
  </property>
  <property fmtid="{D5CDD505-2E9C-101B-9397-08002B2CF9AE}" pid="6" name="WnC4Folder">
    <vt:lpwstr>Documents///FixSEGYRecordLength</vt:lpwstr>
  </property>
</Properties>
</file>